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DEFB7E" w14:textId="77777777" w:rsidR="00DC1CAF" w:rsidRPr="00662DE5" w:rsidRDefault="00DC1CAF" w:rsidP="00DC1CAF">
      <w:bookmarkStart w:id="0" w:name="_GoBack"/>
      <w:bookmarkEnd w:id="0"/>
      <w:r w:rsidRPr="00662DE5">
        <w:rPr>
          <w:b/>
        </w:rPr>
        <w:t>Title</w:t>
      </w:r>
      <w:r w:rsidRPr="00662DE5">
        <w:t>: The Public Health Responsibility Deal:</w:t>
      </w:r>
      <w:r w:rsidR="00910662" w:rsidRPr="00662DE5">
        <w:t xml:space="preserve"> Has a </w:t>
      </w:r>
      <w:r w:rsidRPr="00662DE5">
        <w:t xml:space="preserve">public-private partnership </w:t>
      </w:r>
      <w:r w:rsidR="00910662" w:rsidRPr="00662DE5">
        <w:t xml:space="preserve">brought about </w:t>
      </w:r>
      <w:r w:rsidRPr="00662DE5">
        <w:t>action on alcohol reduction?</w:t>
      </w:r>
    </w:p>
    <w:p w14:paraId="1462F182" w14:textId="77777777" w:rsidR="00DC1CAF" w:rsidRPr="00662DE5" w:rsidRDefault="00DC1CAF" w:rsidP="00DC1CAF"/>
    <w:p w14:paraId="32D7CECF" w14:textId="77777777" w:rsidR="00DC1CAF" w:rsidRPr="00662DE5" w:rsidRDefault="00DC1CAF" w:rsidP="00DC1CAF">
      <w:pPr>
        <w:jc w:val="both"/>
      </w:pPr>
      <w:r w:rsidRPr="00662DE5">
        <w:rPr>
          <w:b/>
        </w:rPr>
        <w:t>Authors</w:t>
      </w:r>
      <w:r w:rsidRPr="00662DE5">
        <w:t>: C</w:t>
      </w:r>
      <w:r w:rsidRPr="00662DE5">
        <w:rPr>
          <w:rFonts w:cs="Calibri"/>
        </w:rPr>
        <w:t>é</w:t>
      </w:r>
      <w:r w:rsidRPr="00662DE5">
        <w:t>cile Knai</w:t>
      </w:r>
      <w:r w:rsidRPr="00662DE5">
        <w:rPr>
          <w:vertAlign w:val="superscript"/>
        </w:rPr>
        <w:t>1</w:t>
      </w:r>
      <w:r w:rsidRPr="00662DE5">
        <w:t>, Mark Petticrew</w:t>
      </w:r>
      <w:r w:rsidRPr="00662DE5">
        <w:rPr>
          <w:vertAlign w:val="superscript"/>
        </w:rPr>
        <w:t>1</w:t>
      </w:r>
      <w:r w:rsidRPr="00662DE5">
        <w:t>, Mary Alison Durand</w:t>
      </w:r>
      <w:r w:rsidRPr="00662DE5">
        <w:rPr>
          <w:vertAlign w:val="superscript"/>
        </w:rPr>
        <w:t>1</w:t>
      </w:r>
      <w:r w:rsidRPr="00662DE5">
        <w:t>, Courtney Scott</w:t>
      </w:r>
      <w:r w:rsidRPr="00662DE5">
        <w:rPr>
          <w:vertAlign w:val="superscript"/>
        </w:rPr>
        <w:t>1</w:t>
      </w:r>
      <w:r w:rsidRPr="00662DE5">
        <w:t>, Lesley James</w:t>
      </w:r>
      <w:r w:rsidRPr="00662DE5">
        <w:rPr>
          <w:vertAlign w:val="superscript"/>
        </w:rPr>
        <w:t>1</w:t>
      </w:r>
      <w:r w:rsidRPr="00662DE5">
        <w:t>, Anushka Mehrotra</w:t>
      </w:r>
      <w:r w:rsidRPr="00662DE5">
        <w:rPr>
          <w:vertAlign w:val="superscript"/>
        </w:rPr>
        <w:t>2</w:t>
      </w:r>
      <w:r w:rsidRPr="00662DE5">
        <w:t>, Elizabeth Eastmure</w:t>
      </w:r>
      <w:r w:rsidRPr="00662DE5">
        <w:rPr>
          <w:vertAlign w:val="superscript"/>
        </w:rPr>
        <w:t>1</w:t>
      </w:r>
      <w:r w:rsidRPr="00662DE5">
        <w:t>, Nicholas Mays</w:t>
      </w:r>
      <w:r w:rsidRPr="00662DE5">
        <w:rPr>
          <w:vertAlign w:val="superscript"/>
        </w:rPr>
        <w:t>1</w:t>
      </w:r>
    </w:p>
    <w:p w14:paraId="1C25B916" w14:textId="77777777" w:rsidR="00DC1CAF" w:rsidRPr="00662DE5" w:rsidRDefault="00DC1CAF" w:rsidP="00DC1CAF">
      <w:pPr>
        <w:rPr>
          <w:i/>
        </w:rPr>
      </w:pPr>
      <w:r w:rsidRPr="00662DE5">
        <w:rPr>
          <w:i/>
          <w:vertAlign w:val="superscript"/>
        </w:rPr>
        <w:t xml:space="preserve">1 </w:t>
      </w:r>
      <w:r w:rsidRPr="00662DE5">
        <w:rPr>
          <w:i/>
        </w:rPr>
        <w:t xml:space="preserve">Policy Innovation Research Unit, Faculty of Public Health and Policy, London School of Hygiene &amp; Tropical Medicine, London, UK </w:t>
      </w:r>
    </w:p>
    <w:p w14:paraId="6E3A4B52" w14:textId="77777777" w:rsidR="00DC1CAF" w:rsidRPr="00662DE5" w:rsidRDefault="00DC1CAF" w:rsidP="00DC1CAF">
      <w:pPr>
        <w:rPr>
          <w:i/>
        </w:rPr>
      </w:pPr>
      <w:r w:rsidRPr="00662DE5">
        <w:rPr>
          <w:i/>
          <w:vertAlign w:val="superscript"/>
        </w:rPr>
        <w:t>2</w:t>
      </w:r>
      <w:r w:rsidRPr="00662DE5">
        <w:rPr>
          <w:i/>
        </w:rPr>
        <w:t xml:space="preserve"> </w:t>
      </w:r>
      <w:r w:rsidR="00BC5E39" w:rsidRPr="00662DE5">
        <w:rPr>
          <w:i/>
        </w:rPr>
        <w:t>University Lewisham Hospital</w:t>
      </w:r>
      <w:r w:rsidRPr="00662DE5">
        <w:rPr>
          <w:i/>
        </w:rPr>
        <w:t xml:space="preserve">, London, UK </w:t>
      </w:r>
    </w:p>
    <w:p w14:paraId="4D6869D2" w14:textId="77777777" w:rsidR="00DC1CAF" w:rsidRPr="00662DE5" w:rsidRDefault="00DC1CAF" w:rsidP="00DC1CAF"/>
    <w:p w14:paraId="39B07FD2" w14:textId="77777777" w:rsidR="00DC1CAF" w:rsidRPr="00662DE5" w:rsidRDefault="00DC1CAF" w:rsidP="00DC1CAF">
      <w:r w:rsidRPr="00662DE5">
        <w:t>C</w:t>
      </w:r>
      <w:r w:rsidRPr="00662DE5">
        <w:rPr>
          <w:rFonts w:cs="Calibri"/>
        </w:rPr>
        <w:t>é</w:t>
      </w:r>
      <w:r w:rsidRPr="00662DE5">
        <w:t xml:space="preserve">cile Knai, PhD, </w:t>
      </w:r>
      <w:r w:rsidR="00606DDE" w:rsidRPr="00662DE5">
        <w:t xml:space="preserve">Senior </w:t>
      </w:r>
      <w:r w:rsidRPr="00662DE5">
        <w:t xml:space="preserve">Lecturer in Public Health Policy,  Policy Innovation Research Unit, Faculty of Public Health and Policy, London School of Hygiene &amp; Tropical Medicine, 15-17 Tavistock place, WC1H 9SH, London, UK, </w:t>
      </w:r>
      <w:hyperlink r:id="rId8" w:history="1">
        <w:r w:rsidRPr="00662DE5">
          <w:rPr>
            <w:rStyle w:val="Hyperlink"/>
          </w:rPr>
          <w:t>cecile.knai@lshtm.ac.uk</w:t>
        </w:r>
      </w:hyperlink>
      <w:r w:rsidRPr="00662DE5">
        <w:t xml:space="preserve"> </w:t>
      </w:r>
    </w:p>
    <w:p w14:paraId="43246FA9" w14:textId="77777777" w:rsidR="00DC1CAF" w:rsidRPr="00662DE5" w:rsidRDefault="00DC1CAF" w:rsidP="00DC1CAF">
      <w:r w:rsidRPr="00662DE5">
        <w:t xml:space="preserve">Mark Petticrew, PhD, Professor of Public Health Evaluation, Policy Innovation Research Unit, Faculty of Public Health and Policy, London School of Hygiene &amp; Tropical Medicine, 15-17 Tavistock place, WC1H 9SH, London, UK, </w:t>
      </w:r>
      <w:hyperlink r:id="rId9" w:history="1">
        <w:r w:rsidRPr="00662DE5">
          <w:rPr>
            <w:rStyle w:val="Hyperlink"/>
          </w:rPr>
          <w:t>mark.petticrew@lshtm.ac.uk</w:t>
        </w:r>
      </w:hyperlink>
      <w:r w:rsidRPr="00662DE5">
        <w:t xml:space="preserve">  </w:t>
      </w:r>
    </w:p>
    <w:p w14:paraId="67DC6E19" w14:textId="77777777" w:rsidR="00DC1CAF" w:rsidRPr="00662DE5" w:rsidRDefault="00DC1CAF" w:rsidP="00DC1CAF">
      <w:r w:rsidRPr="00662DE5">
        <w:t xml:space="preserve">Mary Alison Durand, PhD, Lecturer, Policy Innovation Research Unit, Faculty of Public Health and Policy, London School of Hygiene &amp; Tropical Medicine, 15-17 Tavistock place, WC1H 9SH, London, UK, </w:t>
      </w:r>
      <w:hyperlink r:id="rId10" w:history="1">
        <w:r w:rsidRPr="00662DE5">
          <w:rPr>
            <w:rStyle w:val="Hyperlink"/>
          </w:rPr>
          <w:t>mary-alison.durand@lshtm.ac.uk</w:t>
        </w:r>
      </w:hyperlink>
      <w:r w:rsidRPr="00662DE5">
        <w:t xml:space="preserve">  </w:t>
      </w:r>
    </w:p>
    <w:p w14:paraId="0E78AEC5" w14:textId="77777777" w:rsidR="00DC1CAF" w:rsidRPr="00662DE5" w:rsidRDefault="00DC1CAF" w:rsidP="00DC1CAF">
      <w:r w:rsidRPr="00662DE5">
        <w:t xml:space="preserve">Courtney Scott, doctoral student, MPH, Policy Innovation Research Unit, Faculty of Public Health and Policy, London School of Hygiene &amp; Tropical Medicine, 15-17 Tavistock place, WC1H 9SH, London, UK, </w:t>
      </w:r>
      <w:hyperlink r:id="rId11" w:history="1">
        <w:r w:rsidRPr="00662DE5">
          <w:rPr>
            <w:rStyle w:val="Hyperlink"/>
          </w:rPr>
          <w:t>Courtney.scott@lshtm.ac.uk</w:t>
        </w:r>
      </w:hyperlink>
      <w:r w:rsidRPr="00662DE5">
        <w:t xml:space="preserve"> </w:t>
      </w:r>
    </w:p>
    <w:p w14:paraId="46D56E71" w14:textId="77777777" w:rsidR="00DC1CAF" w:rsidRPr="00662DE5" w:rsidRDefault="00DC1CAF" w:rsidP="00DC1CAF">
      <w:r w:rsidRPr="00662DE5">
        <w:t xml:space="preserve">Lesley James, doctoral student, MPH, Policy Innovation Research Unit, Faculty of Public Health and Policy, London School of Hygiene &amp; Tropical Medicine, 15-17 Tavistock place, WC1H 9SH, London, UK, </w:t>
      </w:r>
      <w:hyperlink r:id="rId12" w:history="1">
        <w:r w:rsidRPr="00662DE5">
          <w:rPr>
            <w:rStyle w:val="Hyperlink"/>
          </w:rPr>
          <w:t>Lesley.james@lshtm.ac.uk</w:t>
        </w:r>
      </w:hyperlink>
      <w:r w:rsidRPr="00662DE5">
        <w:t xml:space="preserve"> </w:t>
      </w:r>
    </w:p>
    <w:p w14:paraId="04FACBB5" w14:textId="77777777" w:rsidR="00DC1CAF" w:rsidRPr="00662DE5" w:rsidRDefault="00DC1CAF" w:rsidP="00DC1CAF">
      <w:r w:rsidRPr="00662DE5">
        <w:t>Anushka Mehrotra</w:t>
      </w:r>
      <w:r w:rsidR="00C56F97" w:rsidRPr="00662DE5">
        <w:t>,</w:t>
      </w:r>
      <w:r w:rsidRPr="00662DE5">
        <w:t xml:space="preserve"> </w:t>
      </w:r>
      <w:r w:rsidR="009F5124" w:rsidRPr="00662DE5">
        <w:t xml:space="preserve">GP trainee, Lewisham VTS, MBBS, MPH, University Lewisham Hospital, Lewisham High street, London SE13 6LH </w:t>
      </w:r>
      <w:hyperlink r:id="rId13" w:history="1">
        <w:r w:rsidRPr="00662DE5">
          <w:rPr>
            <w:rStyle w:val="Hyperlink"/>
          </w:rPr>
          <w:t>anushkamehrotra2706@googlemail.com</w:t>
        </w:r>
      </w:hyperlink>
      <w:r w:rsidRPr="00662DE5">
        <w:t xml:space="preserve"> </w:t>
      </w:r>
    </w:p>
    <w:p w14:paraId="24658C63" w14:textId="77777777" w:rsidR="00DC1CAF" w:rsidRPr="00662DE5" w:rsidRDefault="00DC1CAF" w:rsidP="00DC1CAF">
      <w:r w:rsidRPr="00662DE5">
        <w:lastRenderedPageBreak/>
        <w:t xml:space="preserve">Elizabeth Eastmure, </w:t>
      </w:r>
      <w:r w:rsidR="00C56F97" w:rsidRPr="00662DE5">
        <w:t>MSc</w:t>
      </w:r>
      <w:r w:rsidRPr="00662DE5">
        <w:t xml:space="preserve">, Honorary research fellow, Policy Innovation Research Unit, Faculty of Public Health and Policy, London School of Hygiene &amp; Tropical Medicine, 15-17 Tavistock place, WC1H 9SH, London, UK, </w:t>
      </w:r>
      <w:hyperlink r:id="rId14" w:history="1">
        <w:r w:rsidRPr="00662DE5">
          <w:rPr>
            <w:rStyle w:val="Hyperlink"/>
          </w:rPr>
          <w:t>elizabeth.eastmure@lshtm.ac.uk</w:t>
        </w:r>
      </w:hyperlink>
      <w:r w:rsidRPr="00662DE5">
        <w:t xml:space="preserve">  </w:t>
      </w:r>
    </w:p>
    <w:p w14:paraId="66C77D31" w14:textId="77777777" w:rsidR="00DC1CAF" w:rsidRPr="00662DE5" w:rsidRDefault="00DC1CAF" w:rsidP="00DC1CAF">
      <w:r w:rsidRPr="00662DE5">
        <w:t xml:space="preserve">Nicholas Mays, </w:t>
      </w:r>
      <w:r w:rsidR="007670DD" w:rsidRPr="00662DE5">
        <w:t>FPH</w:t>
      </w:r>
      <w:r w:rsidRPr="00662DE5">
        <w:t xml:space="preserve">, Professor of Health Policy, Policy Innovation Research Unit, Faculty of Public Health and Policy, London School of Hygiene &amp; Tropical Medicine, 15-17 Tavistock place, WC1H 9SH, London, UK, </w:t>
      </w:r>
      <w:hyperlink r:id="rId15" w:history="1">
        <w:r w:rsidRPr="00662DE5">
          <w:rPr>
            <w:rStyle w:val="Hyperlink"/>
          </w:rPr>
          <w:t>nicholas.mays@lshtm.ac.uk</w:t>
        </w:r>
      </w:hyperlink>
      <w:r w:rsidRPr="00662DE5">
        <w:t xml:space="preserve">  </w:t>
      </w:r>
    </w:p>
    <w:p w14:paraId="0E1AA8BB" w14:textId="77777777" w:rsidR="00DC1CAF" w:rsidRPr="00662DE5" w:rsidRDefault="00DC1CAF" w:rsidP="00DC1CAF"/>
    <w:p w14:paraId="2FC7BEF0" w14:textId="77777777" w:rsidR="00DC1CAF" w:rsidRPr="00662DE5" w:rsidRDefault="00DC1CAF" w:rsidP="00DC1CAF">
      <w:r w:rsidRPr="00662DE5">
        <w:rPr>
          <w:b/>
        </w:rPr>
        <w:t>Corresponding author</w:t>
      </w:r>
      <w:r w:rsidR="0036096B" w:rsidRPr="00662DE5">
        <w:rPr>
          <w:b/>
        </w:rPr>
        <w:t>:</w:t>
      </w:r>
      <w:r w:rsidRPr="00662DE5">
        <w:rPr>
          <w:b/>
        </w:rPr>
        <w:t xml:space="preserve"> </w:t>
      </w:r>
      <w:r w:rsidRPr="00662DE5">
        <w:t>C</w:t>
      </w:r>
      <w:r w:rsidRPr="00662DE5">
        <w:rPr>
          <w:rFonts w:cs="Calibri"/>
        </w:rPr>
        <w:t>é</w:t>
      </w:r>
      <w:r w:rsidRPr="00662DE5">
        <w:t xml:space="preserve">cile Knai, PhD, </w:t>
      </w:r>
      <w:r w:rsidR="00606DDE" w:rsidRPr="00662DE5">
        <w:t xml:space="preserve">Senior </w:t>
      </w:r>
      <w:r w:rsidRPr="00662DE5">
        <w:t xml:space="preserve">Lecturer in Public Health Policy,  Policy Innovation Research Unit, Faculty of Public Health and Policy, London School of Hygiene &amp; Tropical Medicine, 15-17 Tavistock place, WC1H 9SH, London, UK, </w:t>
      </w:r>
      <w:hyperlink r:id="rId16" w:history="1">
        <w:r w:rsidRPr="00662DE5">
          <w:rPr>
            <w:rStyle w:val="Hyperlink"/>
          </w:rPr>
          <w:t>cecile.knai@lshtm.ac.uk</w:t>
        </w:r>
      </w:hyperlink>
      <w:r w:rsidRPr="00662DE5">
        <w:t xml:space="preserve"> </w:t>
      </w:r>
    </w:p>
    <w:p w14:paraId="1CF4CF16" w14:textId="77777777" w:rsidR="00DC1CAF" w:rsidRPr="00662DE5" w:rsidRDefault="00DC1CAF" w:rsidP="00852E1E">
      <w:pPr>
        <w:rPr>
          <w:b/>
        </w:rPr>
      </w:pPr>
    </w:p>
    <w:p w14:paraId="76B946EC" w14:textId="77777777" w:rsidR="0036096B" w:rsidRPr="00662DE5" w:rsidRDefault="0036096B" w:rsidP="0036096B">
      <w:r w:rsidRPr="00662DE5">
        <w:rPr>
          <w:b/>
        </w:rPr>
        <w:t>Running head</w:t>
      </w:r>
      <w:r w:rsidRPr="00662DE5">
        <w:t xml:space="preserve">: </w:t>
      </w:r>
      <w:r w:rsidR="00182892" w:rsidRPr="00662DE5">
        <w:t xml:space="preserve">Will the RD </w:t>
      </w:r>
      <w:r w:rsidR="00C56F97" w:rsidRPr="00662DE5">
        <w:t>bring about</w:t>
      </w:r>
      <w:r w:rsidR="00182892" w:rsidRPr="00662DE5">
        <w:t xml:space="preserve"> </w:t>
      </w:r>
      <w:r w:rsidR="00152DC9" w:rsidRPr="00662DE5">
        <w:t xml:space="preserve">action to reduce </w:t>
      </w:r>
      <w:r w:rsidR="00182892" w:rsidRPr="00662DE5">
        <w:t>alcohol</w:t>
      </w:r>
      <w:r w:rsidR="00D953E5" w:rsidRPr="00662DE5">
        <w:t>?</w:t>
      </w:r>
      <w:r w:rsidR="00182892" w:rsidRPr="00662DE5">
        <w:t xml:space="preserve"> </w:t>
      </w:r>
    </w:p>
    <w:p w14:paraId="3CE2B3F6" w14:textId="77777777" w:rsidR="0036096B" w:rsidRPr="00662DE5" w:rsidRDefault="0036096B" w:rsidP="00852E1E">
      <w:pPr>
        <w:rPr>
          <w:b/>
        </w:rPr>
      </w:pPr>
    </w:p>
    <w:p w14:paraId="5BA0E04B" w14:textId="77777777" w:rsidR="00D31705" w:rsidRPr="00662DE5" w:rsidRDefault="00D31705" w:rsidP="00D31705">
      <w:pPr>
        <w:rPr>
          <w:b/>
        </w:rPr>
      </w:pPr>
      <w:r w:rsidRPr="00662DE5">
        <w:rPr>
          <w:b/>
        </w:rPr>
        <w:t xml:space="preserve">Author contributions: </w:t>
      </w:r>
      <w:r w:rsidRPr="00662DE5">
        <w:rPr>
          <w:rFonts w:cs="Calibri"/>
        </w:rPr>
        <w:t xml:space="preserve">CK conceived, designed and planned the study, analysed data and led the production of the manuscript. MP, EE, NM, and MAD participated in study design. CK, </w:t>
      </w:r>
      <w:r w:rsidRPr="00662DE5">
        <w:t>LJ, AM, MP and CS contributed to data collection and CS and MP contributed to data analysis. All authors contributed to manuscript revisions.</w:t>
      </w:r>
    </w:p>
    <w:p w14:paraId="45C977C2" w14:textId="77777777" w:rsidR="00D31705" w:rsidRPr="00662DE5" w:rsidRDefault="00D31705" w:rsidP="00852E1E">
      <w:pPr>
        <w:rPr>
          <w:b/>
        </w:rPr>
      </w:pPr>
    </w:p>
    <w:p w14:paraId="5D043780" w14:textId="77777777" w:rsidR="00D31705" w:rsidRPr="00662DE5" w:rsidRDefault="00D31705" w:rsidP="00D31705">
      <w:pPr>
        <w:rPr>
          <w:rFonts w:cs="Calibri"/>
          <w:color w:val="000000"/>
          <w:szCs w:val="24"/>
        </w:rPr>
      </w:pPr>
      <w:r w:rsidRPr="00662DE5">
        <w:rPr>
          <w:b/>
        </w:rPr>
        <w:t>Declarations of interest</w:t>
      </w:r>
      <w:r w:rsidRPr="00662DE5">
        <w:rPr>
          <w:rFonts w:cs="Calibri"/>
          <w:color w:val="000000"/>
          <w:szCs w:val="24"/>
        </w:rPr>
        <w:t xml:space="preserve">: </w:t>
      </w:r>
      <w:r w:rsidRPr="00662DE5">
        <w:rPr>
          <w:rFonts w:cs="Calibri"/>
          <w:color w:val="000000"/>
        </w:rPr>
        <w:t>The evaluation of the Public Health Responsibility Deal is part of the programme of the Policy Innovation Research Unit (</w:t>
      </w:r>
      <w:hyperlink r:id="rId17" w:history="1">
        <w:r w:rsidRPr="00662DE5">
          <w:rPr>
            <w:rStyle w:val="Hyperlink"/>
            <w:rFonts w:cs="Calibri"/>
            <w:color w:val="000000"/>
          </w:rPr>
          <w:t>http://www.piru.ac.uk/</w:t>
        </w:r>
      </w:hyperlink>
      <w:r w:rsidRPr="00662DE5">
        <w:rPr>
          <w:rFonts w:cs="Calibri"/>
          <w:color w:val="000000"/>
        </w:rPr>
        <w:t xml:space="preserve">). This is an independent research unit based at the London School of Hygiene and Tropical Medicine, funded by the Department of Health Policy Research Programme. </w:t>
      </w:r>
      <w:r w:rsidRPr="00662DE5">
        <w:rPr>
          <w:rFonts w:cs="Calibri"/>
          <w:color w:val="000000"/>
          <w:szCs w:val="24"/>
        </w:rPr>
        <w:t xml:space="preserve">Sole responsibility for this research lies with the authors and </w:t>
      </w:r>
      <w:r w:rsidRPr="00662DE5">
        <w:rPr>
          <w:rFonts w:cs="Calibri"/>
          <w:color w:val="000000"/>
        </w:rPr>
        <w:t>the views expressed are not necessarily those of the Department</w:t>
      </w:r>
      <w:r w:rsidRPr="00662DE5">
        <w:rPr>
          <w:rFonts w:cs="Calibri"/>
          <w:color w:val="000000"/>
          <w:szCs w:val="24"/>
        </w:rPr>
        <w:t xml:space="preserve"> of Health. The Department of Health played no role in the design of the study, the interpretation of the findings, the writing of the paper, or the decision to submit. </w:t>
      </w:r>
    </w:p>
    <w:p w14:paraId="05D2042B" w14:textId="77777777" w:rsidR="00181A34" w:rsidRPr="00662DE5" w:rsidRDefault="00D31705" w:rsidP="00852E1E">
      <w:pPr>
        <w:rPr>
          <w:b/>
        </w:rPr>
      </w:pPr>
      <w:r w:rsidRPr="00662DE5">
        <w:t>No author has a competing interest to</w:t>
      </w:r>
      <w:r w:rsidRPr="00662DE5">
        <w:rPr>
          <w:rFonts w:eastAsia="FreeSans"/>
        </w:rPr>
        <w:t xml:space="preserve"> </w:t>
      </w:r>
      <w:r w:rsidRPr="00662DE5">
        <w:t>declare.</w:t>
      </w:r>
      <w:r w:rsidR="0036096B" w:rsidRPr="00662DE5">
        <w:t xml:space="preserve">   </w:t>
      </w:r>
      <w:r w:rsidR="00DC1CAF" w:rsidRPr="00662DE5">
        <w:rPr>
          <w:b/>
        </w:rPr>
        <w:br w:type="page"/>
      </w:r>
      <w:r w:rsidR="00D843A4" w:rsidRPr="00662DE5">
        <w:rPr>
          <w:b/>
        </w:rPr>
        <w:lastRenderedPageBreak/>
        <w:t>Abstract</w:t>
      </w:r>
    </w:p>
    <w:p w14:paraId="64F690DA" w14:textId="5FCFFC5C" w:rsidR="00435980" w:rsidRPr="00662DE5" w:rsidRDefault="00435980" w:rsidP="00435980">
      <w:bookmarkStart w:id="1" w:name="_Toc377720093"/>
      <w:bookmarkStart w:id="2" w:name="_Toc377927776"/>
      <w:bookmarkStart w:id="3" w:name="_Toc377986173"/>
      <w:r w:rsidRPr="00662DE5">
        <w:rPr>
          <w:b/>
        </w:rPr>
        <w:t>Background</w:t>
      </w:r>
      <w:r w:rsidR="00504DCF" w:rsidRPr="00662DE5">
        <w:rPr>
          <w:b/>
        </w:rPr>
        <w:t xml:space="preserve"> and Aims</w:t>
      </w:r>
      <w:r w:rsidR="00C15CC7" w:rsidRPr="00662DE5">
        <w:rPr>
          <w:b/>
        </w:rPr>
        <w:t>:</w:t>
      </w:r>
      <w:r w:rsidRPr="00662DE5">
        <w:t xml:space="preserve"> The Public Health Responsibility Deal (RD)</w:t>
      </w:r>
      <w:r w:rsidR="00662DE5" w:rsidRPr="00662DE5">
        <w:t xml:space="preserve"> in England</w:t>
      </w:r>
      <w:r w:rsidRPr="00662DE5">
        <w:t xml:space="preserve"> is a public-private partnership involving voluntary pledges between industry, government and other</w:t>
      </w:r>
      <w:r w:rsidR="007D2B73" w:rsidRPr="00662DE5">
        <w:t xml:space="preserve"> organisations</w:t>
      </w:r>
      <w:r w:rsidRPr="00662DE5">
        <w:t xml:space="preserve">, </w:t>
      </w:r>
      <w:r w:rsidR="003577EA" w:rsidRPr="00662DE5">
        <w:t xml:space="preserve">with the </w:t>
      </w:r>
      <w:r w:rsidR="00B67A32" w:rsidRPr="00662DE5">
        <w:t xml:space="preserve">aim </w:t>
      </w:r>
      <w:r w:rsidR="003577EA" w:rsidRPr="00662DE5">
        <w:t xml:space="preserve">of improving </w:t>
      </w:r>
      <w:r w:rsidRPr="00662DE5">
        <w:t xml:space="preserve">public health. </w:t>
      </w:r>
      <w:r w:rsidR="007D2B73" w:rsidRPr="00662DE5">
        <w:t xml:space="preserve">This paper aims to evaluate </w:t>
      </w:r>
      <w:r w:rsidR="00B67A32" w:rsidRPr="00662DE5">
        <w:t xml:space="preserve">what </w:t>
      </w:r>
      <w:r w:rsidR="007D2B73" w:rsidRPr="00662DE5">
        <w:t xml:space="preserve">action </w:t>
      </w:r>
      <w:r w:rsidR="00B67A32" w:rsidRPr="00662DE5">
        <w:t xml:space="preserve">resulted from </w:t>
      </w:r>
      <w:r w:rsidR="007D2B73" w:rsidRPr="00662DE5">
        <w:t>the</w:t>
      </w:r>
      <w:r w:rsidR="00FD183A" w:rsidRPr="00662DE5">
        <w:t xml:space="preserve"> RD alcohol</w:t>
      </w:r>
      <w:r w:rsidR="007D2B73" w:rsidRPr="00662DE5">
        <w:t xml:space="preserve"> pledges. </w:t>
      </w:r>
    </w:p>
    <w:p w14:paraId="621FF3FA" w14:textId="5DEC116E" w:rsidR="002E0EA8" w:rsidRPr="00662DE5" w:rsidRDefault="00435980" w:rsidP="002E0EA8">
      <w:r w:rsidRPr="00662DE5">
        <w:rPr>
          <w:b/>
        </w:rPr>
        <w:t>Methods</w:t>
      </w:r>
      <w:r w:rsidR="00C15CC7" w:rsidRPr="00662DE5">
        <w:rPr>
          <w:b/>
        </w:rPr>
        <w:t>:</w:t>
      </w:r>
      <w:r w:rsidRPr="00662DE5">
        <w:rPr>
          <w:b/>
        </w:rPr>
        <w:t xml:space="preserve"> </w:t>
      </w:r>
      <w:r w:rsidR="0011665C" w:rsidRPr="00662DE5">
        <w:t>We analysed publically available data on organisations’ plans and progress towards achieving</w:t>
      </w:r>
      <w:r w:rsidR="00910662" w:rsidRPr="00662DE5">
        <w:t xml:space="preserve"> </w:t>
      </w:r>
      <w:r w:rsidR="00B67A32" w:rsidRPr="00662DE5">
        <w:t xml:space="preserve">key </w:t>
      </w:r>
      <w:r w:rsidR="0011665C" w:rsidRPr="00662DE5">
        <w:t xml:space="preserve">alcohol pledges of the RD. We assessed the extent to which activities </w:t>
      </w:r>
      <w:r w:rsidR="00662DE5" w:rsidRPr="00662DE5">
        <w:t>pledged by</w:t>
      </w:r>
      <w:r w:rsidR="0011665C" w:rsidRPr="00662DE5">
        <w:t xml:space="preserve"> signatories could </w:t>
      </w:r>
      <w:r w:rsidR="00B67A32" w:rsidRPr="00662DE5">
        <w:t xml:space="preserve">have </w:t>
      </w:r>
      <w:r w:rsidR="0011665C" w:rsidRPr="00662DE5">
        <w:t>be</w:t>
      </w:r>
      <w:r w:rsidR="00B67A32" w:rsidRPr="00662DE5">
        <w:t>en</w:t>
      </w:r>
      <w:r w:rsidR="0011665C" w:rsidRPr="00662DE5">
        <w:t xml:space="preserve"> </w:t>
      </w:r>
      <w:r w:rsidR="00167A9C" w:rsidRPr="00662DE5">
        <w:t xml:space="preserve">brought about by </w:t>
      </w:r>
      <w:r w:rsidR="0011665C" w:rsidRPr="00662DE5">
        <w:t xml:space="preserve">the RD, as opposed to </w:t>
      </w:r>
      <w:r w:rsidR="00B67A32" w:rsidRPr="00662DE5">
        <w:t xml:space="preserve">having </w:t>
      </w:r>
      <w:r w:rsidR="0011665C" w:rsidRPr="00662DE5">
        <w:t>happen</w:t>
      </w:r>
      <w:r w:rsidR="00B67A32" w:rsidRPr="00662DE5">
        <w:t>ed</w:t>
      </w:r>
      <w:r w:rsidR="0011665C" w:rsidRPr="00662DE5">
        <w:t xml:space="preserve"> anyway (the counterfactual), using a validated </w:t>
      </w:r>
      <w:r w:rsidR="00255BDB" w:rsidRPr="00662DE5">
        <w:t>coding scheme</w:t>
      </w:r>
      <w:r w:rsidR="001E5B96" w:rsidRPr="00662DE5">
        <w:t xml:space="preserve"> designed for the purpose</w:t>
      </w:r>
      <w:r w:rsidR="0011665C" w:rsidRPr="00662DE5">
        <w:t>.</w:t>
      </w:r>
    </w:p>
    <w:p w14:paraId="7EDFB687" w14:textId="73AA6552" w:rsidR="00435980" w:rsidRPr="00662DE5" w:rsidRDefault="00F069A8" w:rsidP="00435980">
      <w:r w:rsidRPr="00662DE5">
        <w:rPr>
          <w:b/>
        </w:rPr>
        <w:t>Results</w:t>
      </w:r>
      <w:r w:rsidR="00C15CC7" w:rsidRPr="00662DE5">
        <w:rPr>
          <w:b/>
        </w:rPr>
        <w:t>:</w:t>
      </w:r>
      <w:r w:rsidRPr="00662DE5">
        <w:t xml:space="preserve"> </w:t>
      </w:r>
      <w:r w:rsidR="00C56F97" w:rsidRPr="00662DE5">
        <w:t xml:space="preserve">Progress reports were submitted by 92% of signatories in 2013 and 75% </w:t>
      </w:r>
      <w:r w:rsidR="00D953E5" w:rsidRPr="00662DE5">
        <w:t xml:space="preserve">of signatories </w:t>
      </w:r>
      <w:r w:rsidR="00C56F97" w:rsidRPr="00662DE5">
        <w:t>in 2014 and provided mainly descriptive feedback rather than quantifiable performance metrics. Approximately 1</w:t>
      </w:r>
      <w:r w:rsidR="00662DE5">
        <w:t>4</w:t>
      </w:r>
      <w:r w:rsidR="00C56F97" w:rsidRPr="00662DE5">
        <w:t xml:space="preserve">% of 2014 progress reports were identical to those presented in 2013. </w:t>
      </w:r>
      <w:r w:rsidR="00435980" w:rsidRPr="00662DE5">
        <w:t>Most organisations (65%) signed pledges that involved actions to which they appear to have been committed</w:t>
      </w:r>
      <w:r w:rsidR="00FD183A" w:rsidRPr="00662DE5">
        <w:t xml:space="preserve"> already</w:t>
      </w:r>
      <w:r w:rsidR="00435980" w:rsidRPr="00662DE5">
        <w:t xml:space="preserve">, regardless of the RD. </w:t>
      </w:r>
      <w:r w:rsidR="00FD183A" w:rsidRPr="00662DE5">
        <w:t>A small but influential group of alcohol producers and retailers reported taking measures to reduce alcohol units available for consumption in the market.</w:t>
      </w:r>
      <w:r w:rsidR="00435980" w:rsidRPr="00662DE5">
        <w:t xml:space="preserve"> However</w:t>
      </w:r>
      <w:r w:rsidR="0073066E" w:rsidRPr="00662DE5">
        <w:t>,</w:t>
      </w:r>
      <w:r w:rsidR="00435980" w:rsidRPr="00662DE5">
        <w:t xml:space="preserve"> </w:t>
      </w:r>
      <w:r w:rsidR="00662DE5">
        <w:t xml:space="preserve">where reported, </w:t>
      </w:r>
      <w:r w:rsidR="00435980" w:rsidRPr="00662DE5">
        <w:t xml:space="preserve">these measures </w:t>
      </w:r>
      <w:r w:rsidR="00662DE5">
        <w:t xml:space="preserve">appear to </w:t>
      </w:r>
      <w:r w:rsidR="00435980" w:rsidRPr="00662DE5">
        <w:t>involve launching and promoting new low</w:t>
      </w:r>
      <w:r w:rsidR="0073066E" w:rsidRPr="00662DE5">
        <w:t>er</w:t>
      </w:r>
      <w:r w:rsidR="00435980" w:rsidRPr="00662DE5">
        <w:t xml:space="preserve"> alcohol products rather than removing units from existing products. </w:t>
      </w:r>
    </w:p>
    <w:p w14:paraId="676A4AC8" w14:textId="07A59D09" w:rsidR="00435980" w:rsidRPr="00662DE5" w:rsidRDefault="00435980" w:rsidP="00435980">
      <w:r w:rsidRPr="00662DE5">
        <w:rPr>
          <w:b/>
        </w:rPr>
        <w:t>Conclusions</w:t>
      </w:r>
      <w:r w:rsidR="00C15CC7" w:rsidRPr="00662DE5">
        <w:rPr>
          <w:b/>
        </w:rPr>
        <w:t>:</w:t>
      </w:r>
      <w:r w:rsidRPr="00662DE5">
        <w:t xml:space="preserve"> </w:t>
      </w:r>
      <w:r w:rsidR="00A57D0B" w:rsidRPr="00662DE5">
        <w:t>T</w:t>
      </w:r>
      <w:r w:rsidRPr="00662DE5">
        <w:t>he RD</w:t>
      </w:r>
      <w:r w:rsidR="002E0EA8" w:rsidRPr="00662DE5">
        <w:t xml:space="preserve"> is</w:t>
      </w:r>
      <w:r w:rsidR="0073066E" w:rsidRPr="00662DE5">
        <w:t xml:space="preserve"> </w:t>
      </w:r>
      <w:r w:rsidR="00003AD9" w:rsidRPr="00662DE5">
        <w:t>un</w:t>
      </w:r>
      <w:r w:rsidR="0073066E" w:rsidRPr="00662DE5">
        <w:t xml:space="preserve">likely to have </w:t>
      </w:r>
      <w:r w:rsidR="00A57D0B" w:rsidRPr="00662DE5">
        <w:t xml:space="preserve">contributed </w:t>
      </w:r>
      <w:r w:rsidR="00B67A32" w:rsidRPr="00662DE5">
        <w:t xml:space="preserve">significantly </w:t>
      </w:r>
      <w:r w:rsidR="00A57D0B" w:rsidRPr="00662DE5">
        <w:t xml:space="preserve">to reducing alcohol consumption </w:t>
      </w:r>
      <w:r w:rsidR="0073066E" w:rsidRPr="00662DE5">
        <w:t>since</w:t>
      </w:r>
      <w:r w:rsidR="0011665C" w:rsidRPr="00662DE5">
        <w:t xml:space="preserve"> </w:t>
      </w:r>
      <w:r w:rsidR="002E0EA8" w:rsidRPr="00662DE5">
        <w:t>m</w:t>
      </w:r>
      <w:r w:rsidRPr="00662DE5">
        <w:t>ost alcohol pledge signatories</w:t>
      </w:r>
      <w:r w:rsidR="0045216E" w:rsidRPr="00662DE5">
        <w:t xml:space="preserve"> appear to have</w:t>
      </w:r>
      <w:r w:rsidRPr="00662DE5">
        <w:t xml:space="preserve"> committed to actions</w:t>
      </w:r>
      <w:r w:rsidR="0073066E" w:rsidRPr="00662DE5">
        <w:t xml:space="preserve"> that</w:t>
      </w:r>
      <w:r w:rsidRPr="00662DE5">
        <w:t xml:space="preserve"> they would have undertaken </w:t>
      </w:r>
      <w:r w:rsidR="00B67A32" w:rsidRPr="00662DE5">
        <w:t xml:space="preserve">anyway, </w:t>
      </w:r>
      <w:r w:rsidRPr="00662DE5">
        <w:t xml:space="preserve">regardless of the RD. </w:t>
      </w:r>
      <w:r w:rsidR="00FD183A" w:rsidRPr="00662DE5">
        <w:t>Irrespective of this</w:t>
      </w:r>
      <w:r w:rsidR="0045216E" w:rsidRPr="00662DE5">
        <w:t>,</w:t>
      </w:r>
      <w:r w:rsidR="0073066E" w:rsidRPr="00662DE5">
        <w:t xml:space="preserve"> </w:t>
      </w:r>
      <w:r w:rsidR="0045216E" w:rsidRPr="00662DE5">
        <w:t>there is considerable scope</w:t>
      </w:r>
      <w:r w:rsidRPr="00662DE5">
        <w:t xml:space="preserve"> to improve the clarity of progress reports and reduce the variability of metrics</w:t>
      </w:r>
      <w:r w:rsidR="0073066E" w:rsidRPr="00662DE5">
        <w:t xml:space="preserve"> provided by RD pledge signatories</w:t>
      </w:r>
      <w:r w:rsidRPr="00662DE5">
        <w:t xml:space="preserve">.  </w:t>
      </w:r>
    </w:p>
    <w:p w14:paraId="73C3D0AA" w14:textId="77777777" w:rsidR="00433231" w:rsidRPr="00662DE5" w:rsidRDefault="00E67A85" w:rsidP="00433231">
      <w:pPr>
        <w:rPr>
          <w:b/>
          <w:sz w:val="32"/>
          <w:szCs w:val="32"/>
        </w:rPr>
      </w:pPr>
      <w:r w:rsidRPr="00662DE5">
        <w:br w:type="page"/>
      </w:r>
      <w:r w:rsidR="00433231" w:rsidRPr="00662DE5">
        <w:rPr>
          <w:b/>
          <w:sz w:val="32"/>
          <w:szCs w:val="32"/>
        </w:rPr>
        <w:lastRenderedPageBreak/>
        <w:t xml:space="preserve">Introduction </w:t>
      </w:r>
    </w:p>
    <w:p w14:paraId="3A290D2F" w14:textId="5DADD5A9" w:rsidR="00D843A4" w:rsidRPr="00662DE5" w:rsidRDefault="00662DE5" w:rsidP="00D843A4">
      <w:r>
        <w:t xml:space="preserve">A common </w:t>
      </w:r>
      <w:r w:rsidR="00D005B1" w:rsidRPr="00662DE5">
        <w:t>rationale for p</w:t>
      </w:r>
      <w:r w:rsidR="00D843A4" w:rsidRPr="00662DE5">
        <w:t xml:space="preserve">ublic-private partnerships </w:t>
      </w:r>
      <w:r w:rsidR="00A57D0B" w:rsidRPr="00662DE5">
        <w:t xml:space="preserve">(PPPs) </w:t>
      </w:r>
      <w:r>
        <w:t xml:space="preserve">in public health </w:t>
      </w:r>
      <w:r w:rsidR="00846DCB" w:rsidRPr="00662DE5">
        <w:fldChar w:fldCharType="begin">
          <w:fldData xml:space="preserve">PEVuZE5vdGU+PENpdGU+PEF1dGhvcj5LcmFhazwvQXV0aG9yPjxZZWFyPjIwMTA8L1llYXI+PFJl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==
</w:fldData>
        </w:fldChar>
      </w:r>
      <w:r w:rsidR="00504DCF" w:rsidRPr="00662DE5">
        <w:instrText xml:space="preserve"> ADDIN EN.CITE </w:instrText>
      </w:r>
      <w:r w:rsidR="00846DCB" w:rsidRPr="00662DE5">
        <w:fldChar w:fldCharType="begin">
          <w:fldData xml:space="preserve">PEVuZE5vdGU+PENpdGU+PEF1dGhvcj5LcmFhazwvQXV0aG9yPjxZZWFyPjIwMTA8L1llYXI+PFJl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==
</w:fldData>
        </w:fldChar>
      </w:r>
      <w:r w:rsidR="00504DCF" w:rsidRPr="00662DE5">
        <w:instrText xml:space="preserve"> ADDIN EN.CITE.DATA </w:instrText>
      </w:r>
      <w:r w:rsidR="00846DCB" w:rsidRPr="00662DE5">
        <w:fldChar w:fldCharType="end"/>
      </w:r>
      <w:r w:rsidR="00846DCB" w:rsidRPr="00662DE5">
        <w:fldChar w:fldCharType="separate"/>
      </w:r>
      <w:r w:rsidR="00504DCF" w:rsidRPr="00662DE5">
        <w:rPr>
          <w:noProof/>
        </w:rPr>
        <w:t>(</w:t>
      </w:r>
      <w:hyperlink w:anchor="_ENREF_1" w:tooltip="Kraak, 2010 #112" w:history="1">
        <w:r w:rsidR="00C5543A" w:rsidRPr="00662DE5">
          <w:rPr>
            <w:noProof/>
          </w:rPr>
          <w:t>1</w:t>
        </w:r>
      </w:hyperlink>
      <w:r w:rsidR="00504DCF" w:rsidRPr="00662DE5">
        <w:rPr>
          <w:noProof/>
        </w:rPr>
        <w:t>)</w:t>
      </w:r>
      <w:r w:rsidR="00846DCB" w:rsidRPr="00662DE5">
        <w:fldChar w:fldCharType="end"/>
      </w:r>
      <w:r w:rsidR="00D005B1" w:rsidRPr="00662DE5">
        <w:t xml:space="preserve"> is that health problems and their solutions should </w:t>
      </w:r>
      <w:r w:rsidR="00FD183A" w:rsidRPr="00662DE5">
        <w:t xml:space="preserve">involve </w:t>
      </w:r>
      <w:r>
        <w:t xml:space="preserve">all key </w:t>
      </w:r>
      <w:r w:rsidR="00D005B1" w:rsidRPr="00662DE5">
        <w:t xml:space="preserve">stakeholders, including corporate actors </w:t>
      </w:r>
      <w:r w:rsidR="00846DCB" w:rsidRPr="00662DE5">
        <w:fldChar w:fldCharType="begin"/>
      </w:r>
      <w:r w:rsidR="00D005B1" w:rsidRPr="00662DE5">
        <w:instrText xml:space="preserve"> ADDIN EN.CITE &lt;EndNote&gt;&lt;Cite&gt;&lt;Author&gt;The United Nations General Assembly&lt;/Author&gt;&lt;Year&gt;2011&lt;/Year&gt;&lt;RecNum&gt;50&lt;/RecNum&gt;&lt;DisplayText&gt;(2)&lt;/DisplayText&gt;&lt;record&gt;&lt;rec-number&gt;50&lt;/rec-number&gt;&lt;foreign-keys&gt;&lt;key app="EN" db-id="9w90p0tsa2f9x1exvam5dtpwv9vzsareadrf"&gt;50&lt;/key&gt;&lt;/foreign-keys&gt;&lt;ref-type name="Legal Rule or Regulation"&gt;50&lt;/ref-type&gt;&lt;contributors&gt;&lt;authors&gt;&lt;author&gt;The United Nations General Assembly, &lt;/author&gt;&lt;/authors&gt;&lt;/contributors&gt;&lt;titles&gt;&lt;title&gt;Political Declaration of the High-Level Meeting of the General Assembly on the Prevention and Control of Non-communicable Diseases&lt;/title&gt;&lt;secondary-title&gt;A/66/L1&lt;/secondary-title&gt;&lt;/titles&gt;&lt;dates&gt;&lt;year&gt;2011&lt;/year&gt;&lt;/dates&gt;&lt;urls&gt;&lt;/urls&gt;&lt;/record&gt;&lt;/Cite&gt;&lt;/EndNote&gt;</w:instrText>
      </w:r>
      <w:r w:rsidR="00846DCB" w:rsidRPr="00662DE5">
        <w:fldChar w:fldCharType="separate"/>
      </w:r>
      <w:r w:rsidR="00D005B1" w:rsidRPr="00662DE5">
        <w:rPr>
          <w:noProof/>
        </w:rPr>
        <w:t>(</w:t>
      </w:r>
      <w:hyperlink w:anchor="_ENREF_2" w:tooltip="The United Nations General Assembly, 2011 #50" w:history="1">
        <w:r w:rsidR="00C5543A" w:rsidRPr="00662DE5">
          <w:rPr>
            <w:noProof/>
          </w:rPr>
          <w:t>2</w:t>
        </w:r>
      </w:hyperlink>
      <w:r w:rsidR="00D005B1" w:rsidRPr="00662DE5">
        <w:rPr>
          <w:noProof/>
        </w:rPr>
        <w:t>)</w:t>
      </w:r>
      <w:r w:rsidR="00846DCB" w:rsidRPr="00662DE5">
        <w:fldChar w:fldCharType="end"/>
      </w:r>
      <w:r w:rsidR="005304B5" w:rsidRPr="00662DE5">
        <w:t>.</w:t>
      </w:r>
      <w:r w:rsidR="00D005B1" w:rsidRPr="00662DE5">
        <w:t xml:space="preserve"> </w:t>
      </w:r>
      <w:r w:rsidR="005304B5" w:rsidRPr="00662DE5">
        <w:t>H</w:t>
      </w:r>
      <w:r w:rsidR="00D843A4" w:rsidRPr="00662DE5">
        <w:t xml:space="preserve">owever, the involvement of the alcohol industry </w:t>
      </w:r>
      <w:r w:rsidR="00B67A32" w:rsidRPr="00662DE5">
        <w:t xml:space="preserve">in such partnerships </w:t>
      </w:r>
      <w:r w:rsidR="00D843A4" w:rsidRPr="00662DE5">
        <w:t xml:space="preserve">is </w:t>
      </w:r>
      <w:r w:rsidR="005304B5" w:rsidRPr="00662DE5">
        <w:t xml:space="preserve">a point of </w:t>
      </w:r>
      <w:r w:rsidR="00D843A4" w:rsidRPr="00662DE5">
        <w:t>contenti</w:t>
      </w:r>
      <w:r w:rsidR="005304B5" w:rsidRPr="00662DE5">
        <w:t>on</w:t>
      </w:r>
      <w:r w:rsidR="00D843A4" w:rsidRPr="00662DE5">
        <w:t xml:space="preserve"> a</w:t>
      </w:r>
      <w:r w:rsidR="005304B5" w:rsidRPr="00662DE5">
        <w:t>s</w:t>
      </w:r>
      <w:r w:rsidR="00D843A4" w:rsidRPr="00662DE5">
        <w:t xml:space="preserve"> </w:t>
      </w:r>
      <w:r w:rsidR="005304B5" w:rsidRPr="00662DE5">
        <w:t xml:space="preserve">there are </w:t>
      </w:r>
      <w:r w:rsidR="00D843A4" w:rsidRPr="00662DE5">
        <w:t>concern</w:t>
      </w:r>
      <w:r w:rsidR="005304B5" w:rsidRPr="00662DE5">
        <w:t>s</w:t>
      </w:r>
      <w:r w:rsidR="00D843A4" w:rsidRPr="00662DE5">
        <w:t xml:space="preserve"> about whether it leads to real change. The fundamental purpose and effectiveness of </w:t>
      </w:r>
      <w:r w:rsidR="00A57D0B" w:rsidRPr="00662DE5">
        <w:t xml:space="preserve">PPPs </w:t>
      </w:r>
      <w:r w:rsidR="00735C20" w:rsidRPr="00662DE5">
        <w:t xml:space="preserve">in relation to public health </w:t>
      </w:r>
      <w:r w:rsidR="00D843A4" w:rsidRPr="00662DE5">
        <w:t xml:space="preserve">have </w:t>
      </w:r>
      <w:r w:rsidR="00B67A32" w:rsidRPr="00662DE5">
        <w:t xml:space="preserve">also </w:t>
      </w:r>
      <w:r w:rsidR="00D843A4" w:rsidRPr="00662DE5">
        <w:t>been called into question</w:t>
      </w:r>
      <w:r w:rsidR="005304B5" w:rsidRPr="00662DE5">
        <w:t xml:space="preserve"> </w:t>
      </w:r>
      <w:r w:rsidR="00846DCB" w:rsidRPr="00662DE5">
        <w:fldChar w:fldCharType="begin">
          <w:fldData xml:space="preserve">PEVuZE5vdGU+PENpdGU+PEF1dGhvcj5CYWJvcjwvQXV0aG9yPjxZZWFyPjIwMTA8L1llYXI+PFJl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yMjM0LTQ2PC9wYWdlcz48dm9sdW1lPjM3Mzwvdm9sdW1lPjxudW1iZXI+OTY4MjwvbnVtYmVy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</w:fldData>
        </w:fldChar>
      </w:r>
      <w:r w:rsidR="006E764F">
        <w:instrText xml:space="preserve"> ADDIN EN.CITE </w:instrText>
      </w:r>
      <w:r w:rsidR="006E764F">
        <w:fldChar w:fldCharType="begin">
          <w:fldData xml:space="preserve">PEVuZE5vdGU+PENpdGU+PEF1dGhvcj5CYWJvcjwvQXV0aG9yPjxZZWFyPjIwMTA8L1llYXI+PFJl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yMjM0LTQ2PC9wYWdlcz48dm9sdW1lPjM3Mzwvdm9sdW1lPjxudW1iZXI+OTY4MjwvbnVtYmVy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</w:fldData>
        </w:fldChar>
      </w:r>
      <w:r w:rsidR="006E764F">
        <w:instrText xml:space="preserve"> ADDIN EN.CITE.DATA </w:instrText>
      </w:r>
      <w:r w:rsidR="006E764F">
        <w:fldChar w:fldCharType="end"/>
      </w:r>
      <w:r w:rsidR="00846DCB" w:rsidRPr="00662DE5">
        <w:fldChar w:fldCharType="separate"/>
      </w:r>
      <w:r w:rsidR="00675558" w:rsidRPr="00662DE5">
        <w:rPr>
          <w:noProof/>
        </w:rPr>
        <w:t>(</w:t>
      </w:r>
      <w:hyperlink w:anchor="_ENREF_3" w:tooltip="Babor, 2010 #7325" w:history="1">
        <w:r w:rsidR="00C5543A" w:rsidRPr="00662DE5">
          <w:rPr>
            <w:noProof/>
          </w:rPr>
          <w:t>3-14</w:t>
        </w:r>
      </w:hyperlink>
      <w:r w:rsidR="00675558" w:rsidRPr="00662DE5">
        <w:rPr>
          <w:noProof/>
        </w:rPr>
        <w:t>)</w:t>
      </w:r>
      <w:r w:rsidR="00846DCB" w:rsidRPr="00662DE5">
        <w:fldChar w:fldCharType="end"/>
      </w:r>
      <w:r w:rsidR="00D843A4" w:rsidRPr="00662DE5">
        <w:t xml:space="preserve"> </w:t>
      </w:r>
      <w:r w:rsidR="009F5124" w:rsidRPr="00662DE5">
        <w:t xml:space="preserve">due to inherent </w:t>
      </w:r>
      <w:r w:rsidR="00D843A4" w:rsidRPr="00662DE5">
        <w:t>conflict</w:t>
      </w:r>
      <w:r w:rsidR="00735C20" w:rsidRPr="00662DE5">
        <w:t>s</w:t>
      </w:r>
      <w:r w:rsidR="00D843A4" w:rsidRPr="00662DE5">
        <w:t xml:space="preserve"> of interest </w:t>
      </w:r>
      <w:r w:rsidR="00846DCB" w:rsidRPr="00662DE5">
        <w:fldChar w:fldCharType="begin">
          <w:fldData xml:space="preserve">PEVuZE5vdGU+PENpdGU+PEF1dGhvcj5TdHVja2xlcjwvQXV0aG9yPjxZZWFyPjIwMTI8L1llYXI+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Y3MC05PC9wYWdlcz48dm9sdW1l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Y3MC05PC9wYWdlcz48dm9sdW1lPjM4MTwvdm9sdW1lPjxudW1iZXI+OTg2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</w:fldData>
        </w:fldChar>
      </w:r>
      <w:r w:rsidR="006E764F">
        <w:instrText xml:space="preserve"> ADDIN EN.CITE </w:instrText>
      </w:r>
      <w:r w:rsidR="006E764F">
        <w:fldChar w:fldCharType="begin">
          <w:fldData xml:space="preserve">PEVuZE5vdGU+PENpdGU+PEF1dGhvcj5TdHVja2xlcjwvQXV0aG9yPjxZZWFyPjIwMTI8L1llYXI+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Y3MC05PC9wYWdlcz48dm9sdW1l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Y3MC05PC9wYWdlcz48dm9sdW1lPjM4MTwvdm9sdW1lPjxudW1iZXI+OTg2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</w:fldData>
        </w:fldChar>
      </w:r>
      <w:r w:rsidR="006E764F">
        <w:instrText xml:space="preserve"> ADDIN EN.CITE.DATA </w:instrText>
      </w:r>
      <w:r w:rsidR="006E764F">
        <w:fldChar w:fldCharType="end"/>
      </w:r>
      <w:r w:rsidR="00846DCB" w:rsidRPr="00662DE5">
        <w:fldChar w:fldCharType="separate"/>
      </w:r>
      <w:r w:rsidR="00511F93" w:rsidRPr="00662DE5">
        <w:rPr>
          <w:noProof/>
        </w:rPr>
        <w:t>(</w:t>
      </w:r>
      <w:hyperlink w:anchor="_ENREF_7" w:tooltip="Moodie, 2013 #8249" w:history="1">
        <w:r w:rsidR="00C5543A" w:rsidRPr="00662DE5">
          <w:rPr>
            <w:noProof/>
          </w:rPr>
          <w:t>7</w:t>
        </w:r>
      </w:hyperlink>
      <w:r w:rsidR="00511F93" w:rsidRPr="00662DE5">
        <w:rPr>
          <w:noProof/>
        </w:rPr>
        <w:t xml:space="preserve">, </w:t>
      </w:r>
      <w:hyperlink w:anchor="_ENREF_15" w:tooltip="Stuckler, 2012 #10" w:history="1">
        <w:r w:rsidR="00C5543A" w:rsidRPr="00662DE5">
          <w:rPr>
            <w:noProof/>
          </w:rPr>
          <w:t>15-17</w:t>
        </w:r>
      </w:hyperlink>
      <w:r w:rsidR="00511F93" w:rsidRPr="00662DE5">
        <w:rPr>
          <w:noProof/>
        </w:rPr>
        <w:t>)</w:t>
      </w:r>
      <w:r w:rsidR="00846DCB" w:rsidRPr="00662DE5">
        <w:fldChar w:fldCharType="end"/>
      </w:r>
      <w:r w:rsidR="00D843A4" w:rsidRPr="00662DE5">
        <w:t xml:space="preserve">. </w:t>
      </w:r>
    </w:p>
    <w:p w14:paraId="53EB8EA1" w14:textId="4F0F6070" w:rsidR="006A6979" w:rsidRPr="00662DE5" w:rsidRDefault="00654843" w:rsidP="006A6979">
      <w:pPr>
        <w:rPr>
          <w:color w:val="000000"/>
        </w:rPr>
      </w:pPr>
      <w:r w:rsidRPr="00662DE5">
        <w:t xml:space="preserve">A recent </w:t>
      </w:r>
      <w:r w:rsidR="00735C20" w:rsidRPr="00662DE5">
        <w:t xml:space="preserve">scoping </w:t>
      </w:r>
      <w:r w:rsidRPr="00662DE5">
        <w:t>review conducted by the authors suggest</w:t>
      </w:r>
      <w:r w:rsidR="00B67A32" w:rsidRPr="00662DE5">
        <w:t>ed</w:t>
      </w:r>
      <w:r w:rsidRPr="00662DE5">
        <w:t xml:space="preserve"> that</w:t>
      </w:r>
      <w:r w:rsidR="001F464C" w:rsidRPr="00662DE5">
        <w:t xml:space="preserve"> the promotion of</w:t>
      </w:r>
      <w:r w:rsidRPr="00662DE5">
        <w:t xml:space="preserve"> </w:t>
      </w:r>
      <w:r w:rsidR="00B67A32" w:rsidRPr="00662DE5">
        <w:t xml:space="preserve">such </w:t>
      </w:r>
      <w:r w:rsidRPr="00662DE5">
        <w:t>v</w:t>
      </w:r>
      <w:r w:rsidR="00D843A4" w:rsidRPr="00662DE5">
        <w:t>oluntary agreements</w:t>
      </w:r>
      <w:r w:rsidR="001F464C" w:rsidRPr="00662DE5">
        <w:t xml:space="preserve"> is</w:t>
      </w:r>
      <w:r w:rsidR="00D843A4" w:rsidRPr="00662DE5">
        <w:t xml:space="preserve"> </w:t>
      </w:r>
      <w:r w:rsidRPr="00662DE5">
        <w:t xml:space="preserve">a </w:t>
      </w:r>
      <w:r w:rsidR="00D843A4" w:rsidRPr="00662DE5">
        <w:t xml:space="preserve">common </w:t>
      </w:r>
      <w:r w:rsidRPr="00662DE5">
        <w:t xml:space="preserve">response </w:t>
      </w:r>
      <w:r w:rsidR="003D452E" w:rsidRPr="00662DE5">
        <w:t>by</w:t>
      </w:r>
      <w:r w:rsidR="00D843A4" w:rsidRPr="00662DE5">
        <w:t xml:space="preserve"> any industry when </w:t>
      </w:r>
      <w:r w:rsidR="00440728" w:rsidRPr="00662DE5">
        <w:t xml:space="preserve">it </w:t>
      </w:r>
      <w:r w:rsidR="00D843A4" w:rsidRPr="00662DE5">
        <w:t>perceive</w:t>
      </w:r>
      <w:r w:rsidR="00440728" w:rsidRPr="00662DE5">
        <w:t>s</w:t>
      </w:r>
      <w:r w:rsidR="00D843A4" w:rsidRPr="00662DE5">
        <w:t xml:space="preserve"> a threat to </w:t>
      </w:r>
      <w:r w:rsidR="00440728" w:rsidRPr="00662DE5">
        <w:t xml:space="preserve">its </w:t>
      </w:r>
      <w:r w:rsidR="00D843A4" w:rsidRPr="00662DE5">
        <w:t>business</w:t>
      </w:r>
      <w:r w:rsidR="00440728" w:rsidRPr="00662DE5">
        <w:t xml:space="preserve"> and interests</w:t>
      </w:r>
      <w:r w:rsidR="00D843A4" w:rsidRPr="00662DE5">
        <w:t xml:space="preserve">, </w:t>
      </w:r>
      <w:r w:rsidR="00440728" w:rsidRPr="00662DE5">
        <w:t xml:space="preserve">and </w:t>
      </w:r>
      <w:r w:rsidR="00B67A32" w:rsidRPr="00662DE5">
        <w:t xml:space="preserve">raised </w:t>
      </w:r>
      <w:r w:rsidR="00440728" w:rsidRPr="00662DE5">
        <w:t>concerns that</w:t>
      </w:r>
      <w:r w:rsidR="001F464C" w:rsidRPr="00662DE5">
        <w:t xml:space="preserve"> such agreements</w:t>
      </w:r>
      <w:r w:rsidR="00440728" w:rsidRPr="00662DE5">
        <w:t xml:space="preserve"> </w:t>
      </w:r>
      <w:r w:rsidRPr="00662DE5">
        <w:t xml:space="preserve">allow potential for undue influence </w:t>
      </w:r>
      <w:r w:rsidR="003D452E" w:rsidRPr="00662DE5">
        <w:t>by</w:t>
      </w:r>
      <w:r w:rsidRPr="00662DE5">
        <w:t xml:space="preserve"> industry </w:t>
      </w:r>
      <w:r w:rsidR="00D843A4" w:rsidRPr="00662DE5">
        <w:t xml:space="preserve">over the public policy process </w:t>
      </w:r>
      <w:r w:rsidR="00511F93" w:rsidRPr="00662DE5">
        <w:fldChar w:fldCharType="begin"/>
      </w:r>
      <w:r w:rsidR="00511F93" w:rsidRPr="00662DE5">
        <w:instrText xml:space="preserve"> ADDIN EN.CITE &lt;EndNote&gt;&lt;Cite&gt;&lt;Author&gt;Bryden&lt;/Author&gt;&lt;Year&gt;2013&lt;/Year&gt;&lt;RecNum&gt;7134&lt;/RecNum&gt;&lt;DisplayText&gt;(14)&lt;/DisplayText&gt;&lt;record&gt;&lt;rec-number&gt;7134&lt;/rec-number&gt;&lt;foreign-keys&gt;&lt;key app="EN" db-id="e2ts0eet5dp9phewvt3pdvpcptdwvtvxswaw" timestamp="1368115139"&gt;7134&lt;/key&gt;&lt;/foreign-keys&gt;&lt;ref-type name="Journal Article"&gt;17&lt;/ref-type&gt;&lt;contributors&gt;&lt;authors&gt;&lt;author&gt;Bryden, A.&lt;/author&gt;&lt;author&gt;Petticrew, M.&lt;/author&gt;&lt;author&gt;Mays, N.&lt;/author&gt;&lt;author&gt;Eastmure, E.&lt;/author&gt;&lt;author&gt;Knai, C.&lt;/author&gt;&lt;/authors&gt;&lt;/contributors&gt;&lt;auth-address&gt;Policy Research Unit in Policy Innovation Research, London School of Hygiene &amp;amp; Tropical Medicine, 15-17 Tavistock Place, London WC1H 9SH, UK.&lt;/auth-address&gt;&lt;titles&gt;&lt;title&gt;Voluntary agreements between government and business-A scoping review of the literature with specific reference to the Public Health Responsibility Deal&lt;/title&gt;&lt;secondary-title&gt;Health Policy&lt;/secondary-title&gt;&lt;alt-title&gt;Health policy&lt;/alt-title&gt;&lt;/titles&gt;&lt;periodical&gt;&lt;full-title&gt;Health Policy&lt;/full-title&gt;&lt;/periodical&gt;&lt;alt-periodical&gt;&lt;full-title&gt;Health Policy&lt;/full-title&gt;&lt;/alt-periodical&gt;&lt;pages&gt;186-97&lt;/pages&gt;&lt;volume&gt;110&lt;/volume&gt;&lt;number&gt;2-3&lt;/number&gt;&lt;dates&gt;&lt;year&gt;2013&lt;/year&gt;&lt;pub-dates&gt;&lt;date&gt;May&lt;/date&gt;&lt;/pub-dates&gt;&lt;/dates&gt;&lt;isbn&gt;1872-6054 (Electronic)&amp;#xD;0168-8510 (Linking)&lt;/isbn&gt;&lt;accession-num&gt;23506799&lt;/accession-num&gt;&lt;urls&gt;&lt;related-urls&gt;&lt;url&gt;http://www.ncbi.nlm.nih.gov/pubmed/23506799&lt;/url&gt;&lt;/related-urls&gt;&lt;/urls&gt;&lt;electronic-resource-num&gt;10.1016/j.healthpol.2013.02.009&lt;/electronic-resource-num&gt;&lt;/record&gt;&lt;/Cite&gt;&lt;/EndNote&gt;</w:instrText>
      </w:r>
      <w:r w:rsidR="00511F93" w:rsidRPr="00662DE5">
        <w:fldChar w:fldCharType="separate"/>
      </w:r>
      <w:r w:rsidR="00511F93" w:rsidRPr="00662DE5">
        <w:rPr>
          <w:noProof/>
        </w:rPr>
        <w:t>(</w:t>
      </w:r>
      <w:hyperlink w:anchor="_ENREF_14" w:tooltip="Bryden, 2013 #7134" w:history="1">
        <w:r w:rsidR="00C5543A" w:rsidRPr="00662DE5">
          <w:rPr>
            <w:noProof/>
          </w:rPr>
          <w:t>14</w:t>
        </w:r>
      </w:hyperlink>
      <w:r w:rsidR="00511F93" w:rsidRPr="00662DE5">
        <w:rPr>
          <w:noProof/>
        </w:rPr>
        <w:t>)</w:t>
      </w:r>
      <w:r w:rsidR="00511F93" w:rsidRPr="00662DE5">
        <w:fldChar w:fldCharType="end"/>
      </w:r>
      <w:r w:rsidR="00D843A4" w:rsidRPr="00662DE5">
        <w:t xml:space="preserve">. Though there can be benefits </w:t>
      </w:r>
      <w:r w:rsidR="00FD183A" w:rsidRPr="00662DE5">
        <w:t>from</w:t>
      </w:r>
      <w:r w:rsidR="00D843A4" w:rsidRPr="00662DE5">
        <w:t xml:space="preserve"> </w:t>
      </w:r>
      <w:r w:rsidR="00A57D0B" w:rsidRPr="00662DE5">
        <w:t xml:space="preserve">PPPs </w:t>
      </w:r>
      <w:r w:rsidR="007D2B73" w:rsidRPr="00662DE5">
        <w:t>such as raising an issue’s visibility, and facilitating access to essential care and products</w:t>
      </w:r>
      <w:r w:rsidR="005A7A2E" w:rsidRPr="00662DE5">
        <w:t xml:space="preserve"> </w:t>
      </w:r>
      <w:r w:rsidR="00846DCB" w:rsidRPr="00662DE5">
        <w:fldChar w:fldCharType="begin">
          <w:fldData xml:space="preserve">PEVuZE5vdGU+PENpdGU+PEF1dGhvcj5LcmFhazwvQXV0aG9yPjxZZWFyPjIwMTI8L1llYXI+PFJl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</w:fldData>
        </w:fldChar>
      </w:r>
      <w:r w:rsidR="006E764F">
        <w:instrText xml:space="preserve"> ADDIN EN.CITE </w:instrText>
      </w:r>
      <w:r w:rsidR="006E764F">
        <w:fldChar w:fldCharType="begin">
          <w:fldData xml:space="preserve">PEVuZE5vdGU+PENpdGU+PEF1dGhvcj5LcmFhazwvQXV0aG9yPjxZZWFyPjIwMTI8L1llYXI+PFJl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</w:fldData>
        </w:fldChar>
      </w:r>
      <w:r w:rsidR="006E764F">
        <w:instrText xml:space="preserve"> ADDIN EN.CITE.DATA </w:instrText>
      </w:r>
      <w:r w:rsidR="006E764F">
        <w:fldChar w:fldCharType="end"/>
      </w:r>
      <w:r w:rsidR="00846DCB" w:rsidRPr="00662DE5">
        <w:fldChar w:fldCharType="separate"/>
      </w:r>
      <w:r w:rsidR="00511F93" w:rsidRPr="00662DE5">
        <w:rPr>
          <w:noProof/>
        </w:rPr>
        <w:t>(</w:t>
      </w:r>
      <w:hyperlink w:anchor="_ENREF_18" w:tooltip="Kraak, 2012 #8218" w:history="1">
        <w:r w:rsidR="00C5543A" w:rsidRPr="00662DE5">
          <w:rPr>
            <w:noProof/>
          </w:rPr>
          <w:t>18</w:t>
        </w:r>
      </w:hyperlink>
      <w:r w:rsidR="00511F93" w:rsidRPr="00662DE5">
        <w:rPr>
          <w:noProof/>
        </w:rPr>
        <w:t>)</w:t>
      </w:r>
      <w:r w:rsidR="00846DCB" w:rsidRPr="00662DE5">
        <w:fldChar w:fldCharType="end"/>
      </w:r>
      <w:r w:rsidR="00D843A4" w:rsidRPr="00662DE5">
        <w:t xml:space="preserve">, they </w:t>
      </w:r>
      <w:r w:rsidR="006A6979" w:rsidRPr="00662DE5">
        <w:t xml:space="preserve">can </w:t>
      </w:r>
      <w:r w:rsidR="00B67A32" w:rsidRPr="00662DE5">
        <w:t xml:space="preserve">also </w:t>
      </w:r>
      <w:r w:rsidR="00B57433" w:rsidRPr="00662DE5">
        <w:t xml:space="preserve">provide opportunities for product and brand promotion </w:t>
      </w:r>
      <w:r w:rsidR="00FD183A" w:rsidRPr="00662DE5">
        <w:t xml:space="preserve">as well as </w:t>
      </w:r>
      <w:r w:rsidR="00D843A4" w:rsidRPr="00662DE5">
        <w:t>enhanc</w:t>
      </w:r>
      <w:r w:rsidR="00FD183A" w:rsidRPr="00662DE5">
        <w:t>ing</w:t>
      </w:r>
      <w:r w:rsidR="00D843A4" w:rsidRPr="00662DE5">
        <w:t xml:space="preserve"> corporate legitimacy and authority </w:t>
      </w:r>
      <w:r w:rsidR="006A6979" w:rsidRPr="00662DE5">
        <w:t xml:space="preserve">on </w:t>
      </w:r>
      <w:r w:rsidR="00735C20" w:rsidRPr="00662DE5">
        <w:t xml:space="preserve">health </w:t>
      </w:r>
      <w:r w:rsidR="006A6979" w:rsidRPr="00662DE5">
        <w:t xml:space="preserve">issues </w:t>
      </w:r>
      <w:r w:rsidR="00B67A32" w:rsidRPr="00662DE5">
        <w:t xml:space="preserve">without </w:t>
      </w:r>
      <w:r w:rsidR="00FD183A" w:rsidRPr="00662DE5">
        <w:t xml:space="preserve">necessarily </w:t>
      </w:r>
      <w:r w:rsidR="00B67A32" w:rsidRPr="00662DE5">
        <w:t xml:space="preserve">improving public health, </w:t>
      </w:r>
      <w:r w:rsidR="00FD183A" w:rsidRPr="00662DE5">
        <w:t xml:space="preserve">and </w:t>
      </w:r>
      <w:r w:rsidR="00B67A32" w:rsidRPr="00662DE5">
        <w:t xml:space="preserve">perhaps even damaging it </w:t>
      </w:r>
      <w:r w:rsidR="00846DCB" w:rsidRPr="00662DE5">
        <w:fldChar w:fldCharType="begin">
          <w:fldData xml:space="preserve">PEVuZE5vdGU+PENpdGU+PEF1dGhvcj5NYXJrczwvQXV0aG9yPjxZZWFyPjIwMTM8L1llYXI+PFJl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</w:fldData>
        </w:fldChar>
      </w:r>
      <w:r w:rsidR="006E764F">
        <w:instrText xml:space="preserve"> ADDIN EN.CITE </w:instrText>
      </w:r>
      <w:r w:rsidR="006E764F">
        <w:fldChar w:fldCharType="begin">
          <w:fldData xml:space="preserve">PEVuZE5vdGU+PENpdGU+PEF1dGhvcj5NYXJrczwvQXV0aG9yPjxZZWFyPjIwMTM8L1llYXI+PFJl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</w:fldData>
        </w:fldChar>
      </w:r>
      <w:r w:rsidR="006E764F">
        <w:instrText xml:space="preserve"> ADDIN EN.CITE.DATA </w:instrText>
      </w:r>
      <w:r w:rsidR="006E764F">
        <w:fldChar w:fldCharType="end"/>
      </w:r>
      <w:r w:rsidR="00846DCB" w:rsidRPr="00662DE5">
        <w:fldChar w:fldCharType="separate"/>
      </w:r>
      <w:r w:rsidR="00511F93" w:rsidRPr="00662DE5">
        <w:rPr>
          <w:noProof/>
        </w:rPr>
        <w:t>(</w:t>
      </w:r>
      <w:hyperlink w:anchor="_ENREF_18" w:tooltip="Kraak, 2012 #8218" w:history="1">
        <w:r w:rsidR="00C5543A" w:rsidRPr="00662DE5">
          <w:rPr>
            <w:noProof/>
          </w:rPr>
          <w:t>18-20</w:t>
        </w:r>
      </w:hyperlink>
      <w:r w:rsidR="00511F93" w:rsidRPr="00662DE5">
        <w:rPr>
          <w:noProof/>
        </w:rPr>
        <w:t>)</w:t>
      </w:r>
      <w:r w:rsidR="00846DCB" w:rsidRPr="00662DE5">
        <w:fldChar w:fldCharType="end"/>
      </w:r>
      <w:r w:rsidR="00D843A4" w:rsidRPr="00662DE5">
        <w:t xml:space="preserve">. </w:t>
      </w:r>
      <w:r w:rsidR="00AD0722" w:rsidRPr="00662DE5">
        <w:t>I</w:t>
      </w:r>
      <w:r w:rsidR="006A6979" w:rsidRPr="00662DE5">
        <w:t xml:space="preserve">n England, </w:t>
      </w:r>
      <w:r w:rsidR="001F464C" w:rsidRPr="00662DE5">
        <w:t xml:space="preserve">previous </w:t>
      </w:r>
      <w:r w:rsidR="006A6979" w:rsidRPr="00662DE5">
        <w:t>voluntary agreements</w:t>
      </w:r>
      <w:r w:rsidR="001F464C" w:rsidRPr="00662DE5">
        <w:t xml:space="preserve"> relating to</w:t>
      </w:r>
      <w:r w:rsidR="006A6979" w:rsidRPr="00662DE5">
        <w:t xml:space="preserve"> alcohol have attracted </w:t>
      </w:r>
      <w:r w:rsidR="00B67A32" w:rsidRPr="00662DE5">
        <w:t xml:space="preserve">such </w:t>
      </w:r>
      <w:r w:rsidR="006A6979" w:rsidRPr="00662DE5">
        <w:t xml:space="preserve">criticism </w:t>
      </w:r>
      <w:r w:rsidR="00846DCB" w:rsidRPr="00662DE5">
        <w:rPr>
          <w:color w:val="000000"/>
        </w:rPr>
        <w:fldChar w:fldCharType="begin">
          <w:fldData xml:space="preserve">PEVuZE5vdGU+PENpdGU+PEF1dGhvcj5Sb3lhbCBDb2xsZWdlIG9mIFBoeXNpY2lhbnM8L0F1dGhv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</w:fldData>
        </w:fldChar>
      </w:r>
      <w:r w:rsidR="006E764F">
        <w:rPr>
          <w:color w:val="000000"/>
        </w:rPr>
        <w:instrText xml:space="preserve"> ADDIN EN.CITE </w:instrText>
      </w:r>
      <w:r w:rsidR="006E764F">
        <w:rPr>
          <w:color w:val="000000"/>
        </w:rPr>
        <w:fldChar w:fldCharType="begin">
          <w:fldData xml:space="preserve">PEVuZE5vdGU+PENpdGU+PEF1dGhvcj5Sb3lhbCBDb2xsZWdlIG9mIFBoeXNpY2lhbnM8L0F1dGhv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</w:fldData>
        </w:fldChar>
      </w:r>
      <w:r w:rsidR="006E764F">
        <w:rPr>
          <w:color w:val="000000"/>
        </w:rPr>
        <w:instrText xml:space="preserve"> ADDIN EN.CITE.DATA </w:instrText>
      </w:r>
      <w:r w:rsidR="006E764F">
        <w:rPr>
          <w:color w:val="000000"/>
        </w:rPr>
      </w:r>
      <w:r w:rsidR="006E764F">
        <w:rPr>
          <w:color w:val="000000"/>
        </w:rPr>
        <w:fldChar w:fldCharType="end"/>
      </w:r>
      <w:r w:rsidR="00846DCB" w:rsidRPr="00662DE5">
        <w:rPr>
          <w:color w:val="000000"/>
        </w:rPr>
      </w:r>
      <w:r w:rsidR="00846DCB" w:rsidRPr="00662DE5">
        <w:rPr>
          <w:color w:val="000000"/>
        </w:rPr>
        <w:fldChar w:fldCharType="separate"/>
      </w:r>
      <w:r w:rsidR="00511F93" w:rsidRPr="00662DE5">
        <w:rPr>
          <w:noProof/>
          <w:color w:val="000000"/>
        </w:rPr>
        <w:t>(</w:t>
      </w:r>
      <w:hyperlink w:anchor="_ENREF_21" w:tooltip="Royal College of Physicians, 2013 #7732" w:history="1">
        <w:r w:rsidR="00C5543A" w:rsidRPr="00662DE5">
          <w:rPr>
            <w:noProof/>
            <w:color w:val="000000"/>
          </w:rPr>
          <w:t>21-26</w:t>
        </w:r>
      </w:hyperlink>
      <w:r w:rsidR="00511F93" w:rsidRPr="00662DE5">
        <w:rPr>
          <w:noProof/>
          <w:color w:val="000000"/>
        </w:rPr>
        <w:t>)</w:t>
      </w:r>
      <w:r w:rsidR="00846DCB" w:rsidRPr="00662DE5">
        <w:rPr>
          <w:color w:val="000000"/>
        </w:rPr>
        <w:fldChar w:fldCharType="end"/>
      </w:r>
      <w:r w:rsidR="006A6979" w:rsidRPr="00662DE5">
        <w:rPr>
          <w:color w:val="000000"/>
        </w:rPr>
        <w:t xml:space="preserve">. </w:t>
      </w:r>
    </w:p>
    <w:p w14:paraId="0ECB8611" w14:textId="1656F9D2" w:rsidR="000A77B7" w:rsidRPr="00662DE5" w:rsidRDefault="006A6979" w:rsidP="00433231">
      <w:r w:rsidRPr="00662DE5">
        <w:t>T</w:t>
      </w:r>
      <w:r w:rsidR="00B245FD" w:rsidRPr="00662DE5">
        <w:t xml:space="preserve">he Public Health Responsibility Deal in England (RD) was launched in March 2011 by the Department of Health as a public-private partnership involving voluntary agreements undertaken by </w:t>
      </w:r>
      <w:r w:rsidR="005304B5" w:rsidRPr="00662DE5">
        <w:t xml:space="preserve">a range of </w:t>
      </w:r>
      <w:r w:rsidR="003D452E" w:rsidRPr="00662DE5">
        <w:t>organisations</w:t>
      </w:r>
      <w:r w:rsidR="005304B5" w:rsidRPr="00662DE5">
        <w:t xml:space="preserve"> including businesses, health and community </w:t>
      </w:r>
      <w:r w:rsidR="001F464C" w:rsidRPr="00662DE5">
        <w:t>organisations</w:t>
      </w:r>
      <w:r w:rsidR="005304B5" w:rsidRPr="00662DE5">
        <w:t xml:space="preserve">, and </w:t>
      </w:r>
      <w:r w:rsidR="00B245FD" w:rsidRPr="00662DE5">
        <w:t>public bodies</w:t>
      </w:r>
      <w:r w:rsidR="005304B5" w:rsidRPr="00662DE5">
        <w:t>,</w:t>
      </w:r>
      <w:r w:rsidR="00B245FD" w:rsidRPr="00662DE5">
        <w:t xml:space="preserve"> in the areas of food, alcohol, physical activity, and health at work</w:t>
      </w:r>
      <w:r w:rsidR="00D843A4" w:rsidRPr="00662DE5">
        <w:t xml:space="preserve"> </w:t>
      </w:r>
      <w:r w:rsidR="00846DCB" w:rsidRPr="00662DE5">
        <w:fldChar w:fldCharType="begin"/>
      </w:r>
      <w:r w:rsidR="006E764F">
        <w:instrText xml:space="preserve"> ADDIN EN.CITE &lt;EndNote&gt;&lt;Cite&gt;&lt;Author&gt;Department of Health&lt;/Author&gt;&lt;Year&gt;2014&lt;/Year&gt;&lt;RecNum&gt;7136&lt;/RecNum&gt;&lt;DisplayText&gt;(27)&lt;/DisplayText&gt;&lt;record&gt;&lt;rec-number&gt;7136&lt;/rec-number&gt;&lt;foreign-keys&gt;&lt;key app="EN" db-id="e2ts0eet5dp9phewvt3pdvpcptdwvtvxswaw"&gt;7136&lt;/key&gt;&lt;/foreign-keys&gt;&lt;ref-type name="Journal Article"&gt;17&lt;/ref-type&gt;&lt;contributors&gt;&lt;authors&gt;&lt;author&gt;Department of Health, &lt;/author&gt;&lt;/authors&gt;&lt;/contributors&gt;&lt;titles&gt;&lt;title&gt;The Public Health Responsibility Deal https://responsibilitydeal.dh.gov.uk/&lt;/title&gt;&lt;/titles&gt;&lt;dates&gt;&lt;year&gt;2014&lt;/year&gt;&lt;/dates&gt;&lt;urls&gt;&lt;/urls&gt;&lt;/record&gt;&lt;/Cite&gt;&lt;/EndNote&gt;</w:instrText>
      </w:r>
      <w:r w:rsidR="00846DCB" w:rsidRPr="00662DE5">
        <w:fldChar w:fldCharType="separate"/>
      </w:r>
      <w:r w:rsidR="00511F93" w:rsidRPr="00662DE5">
        <w:rPr>
          <w:noProof/>
        </w:rPr>
        <w:t>(</w:t>
      </w:r>
      <w:hyperlink w:anchor="_ENREF_27" w:tooltip="Department of Health, 2014 #7136" w:history="1">
        <w:r w:rsidR="00C5543A" w:rsidRPr="00662DE5">
          <w:rPr>
            <w:noProof/>
          </w:rPr>
          <w:t>27</w:t>
        </w:r>
      </w:hyperlink>
      <w:r w:rsidR="00511F93" w:rsidRPr="00662DE5">
        <w:rPr>
          <w:noProof/>
        </w:rPr>
        <w:t>)</w:t>
      </w:r>
      <w:r w:rsidR="00846DCB" w:rsidRPr="00662DE5">
        <w:fldChar w:fldCharType="end"/>
      </w:r>
      <w:r w:rsidR="005304B5" w:rsidRPr="00662DE5">
        <w:t>.</w:t>
      </w:r>
      <w:r w:rsidR="003D452E" w:rsidRPr="00662DE5">
        <w:t xml:space="preserve"> </w:t>
      </w:r>
      <w:r w:rsidR="00C13F93" w:rsidRPr="00662DE5">
        <w:t>At time of writing (</w:t>
      </w:r>
      <w:r w:rsidR="00606DDE" w:rsidRPr="00662DE5">
        <w:t xml:space="preserve">January </w:t>
      </w:r>
      <w:r w:rsidR="00C13F93" w:rsidRPr="00662DE5">
        <w:t>201</w:t>
      </w:r>
      <w:r w:rsidR="00606DDE" w:rsidRPr="00662DE5">
        <w:t>5</w:t>
      </w:r>
      <w:r w:rsidR="00C13F93" w:rsidRPr="00662DE5">
        <w:t>)</w:t>
      </w:r>
      <w:r w:rsidR="000D7A2F" w:rsidRPr="00662DE5">
        <w:t>,</w:t>
      </w:r>
      <w:r w:rsidR="00C13F93" w:rsidRPr="00662DE5">
        <w:t xml:space="preserve"> </w:t>
      </w:r>
      <w:r w:rsidR="00954B7A" w:rsidRPr="00662DE5">
        <w:t>7</w:t>
      </w:r>
      <w:r w:rsidR="00606DDE" w:rsidRPr="00662DE5">
        <w:t>53</w:t>
      </w:r>
      <w:r w:rsidR="00954B7A" w:rsidRPr="00662DE5">
        <w:t xml:space="preserve"> </w:t>
      </w:r>
      <w:r w:rsidR="00D31FBA" w:rsidRPr="00662DE5">
        <w:t xml:space="preserve">organisations (hereafter referred to as signatories) </w:t>
      </w:r>
      <w:r w:rsidR="00C13F93" w:rsidRPr="00662DE5">
        <w:t>ha</w:t>
      </w:r>
      <w:r w:rsidR="000F72BF" w:rsidRPr="00662DE5">
        <w:t>d</w:t>
      </w:r>
      <w:r w:rsidR="00C13F93" w:rsidRPr="00662DE5">
        <w:t xml:space="preserve"> </w:t>
      </w:r>
      <w:r w:rsidR="00D31FBA" w:rsidRPr="00662DE5">
        <w:t xml:space="preserve">signed up </w:t>
      </w:r>
      <w:r w:rsidR="00C13F93" w:rsidRPr="00662DE5">
        <w:t>to</w:t>
      </w:r>
      <w:r w:rsidR="001F464C" w:rsidRPr="00662DE5">
        <w:t xml:space="preserve"> one or more of</w:t>
      </w:r>
      <w:r w:rsidR="00C13F93" w:rsidRPr="00662DE5">
        <w:t xml:space="preserve"> the RD pledges</w:t>
      </w:r>
      <w:r w:rsidR="00D843A4" w:rsidRPr="00662DE5">
        <w:t xml:space="preserve"> </w:t>
      </w:r>
      <w:r w:rsidR="00846DCB" w:rsidRPr="00662DE5">
        <w:fldChar w:fldCharType="begin"/>
      </w:r>
      <w:r w:rsidR="006E764F">
        <w:instrText xml:space="preserve"> ADDIN EN.CITE &lt;EndNote&gt;&lt;Cite&gt;&lt;Author&gt;Department of Health&lt;/Author&gt;&lt;Year&gt;2014&lt;/Year&gt;&lt;RecNum&gt;7136&lt;/RecNum&gt;&lt;DisplayText&gt;(27)&lt;/DisplayText&gt;&lt;record&gt;&lt;rec-number&gt;7136&lt;/rec-number&gt;&lt;foreign-keys&gt;&lt;key app="EN" db-id="e2ts0eet5dp9phewvt3pdvpcptdwvtvxswaw"&gt;7136&lt;/key&gt;&lt;/foreign-keys&gt;&lt;ref-type name="Journal Article"&gt;17&lt;/ref-type&gt;&lt;contributors&gt;&lt;authors&gt;&lt;author&gt;Department of Health, &lt;/author&gt;&lt;/authors&gt;&lt;/contributors&gt;&lt;titles&gt;&lt;title&gt;The Public Health Responsibility Deal https://responsibilitydeal.dh.gov.uk/&lt;/title&gt;&lt;/titles&gt;&lt;dates&gt;&lt;year&gt;2014&lt;/year&gt;&lt;/dates&gt;&lt;urls&gt;&lt;/urls&gt;&lt;/record&gt;&lt;/Cite&gt;&lt;/EndNote&gt;</w:instrText>
      </w:r>
      <w:r w:rsidR="00846DCB" w:rsidRPr="00662DE5">
        <w:fldChar w:fldCharType="separate"/>
      </w:r>
      <w:r w:rsidR="00511F93" w:rsidRPr="00662DE5">
        <w:rPr>
          <w:noProof/>
        </w:rPr>
        <w:t>(</w:t>
      </w:r>
      <w:hyperlink w:anchor="_ENREF_27" w:tooltip="Department of Health, 2014 #7136" w:history="1">
        <w:r w:rsidR="00C5543A" w:rsidRPr="00662DE5">
          <w:rPr>
            <w:noProof/>
          </w:rPr>
          <w:t>27</w:t>
        </w:r>
      </w:hyperlink>
      <w:r w:rsidR="00511F93" w:rsidRPr="00662DE5">
        <w:rPr>
          <w:noProof/>
        </w:rPr>
        <w:t>)</w:t>
      </w:r>
      <w:r w:rsidR="00846DCB" w:rsidRPr="00662DE5">
        <w:fldChar w:fldCharType="end"/>
      </w:r>
      <w:r w:rsidR="00D843A4" w:rsidRPr="00662DE5">
        <w:t>.</w:t>
      </w:r>
      <w:r w:rsidR="00C13F93" w:rsidRPr="00662DE5">
        <w:t xml:space="preserve"> </w:t>
      </w:r>
    </w:p>
    <w:p w14:paraId="30E2E9E8" w14:textId="05802D84" w:rsidR="00D054FD" w:rsidRPr="00662DE5" w:rsidRDefault="00C13F93" w:rsidP="00F43288">
      <w:r w:rsidRPr="00662DE5">
        <w:t xml:space="preserve">This paper </w:t>
      </w:r>
      <w:r w:rsidR="00B402E6" w:rsidRPr="00662DE5">
        <w:t>reports on an analysi</w:t>
      </w:r>
      <w:r w:rsidR="00792747" w:rsidRPr="00662DE5">
        <w:t xml:space="preserve">s </w:t>
      </w:r>
      <w:r w:rsidR="00B402E6" w:rsidRPr="00662DE5">
        <w:t xml:space="preserve">of </w:t>
      </w:r>
      <w:r w:rsidRPr="00662DE5">
        <w:t xml:space="preserve">the </w:t>
      </w:r>
      <w:r w:rsidR="00662DE5">
        <w:t xml:space="preserve">RD </w:t>
      </w:r>
      <w:r w:rsidRPr="00662DE5">
        <w:t>alcohol pledges</w:t>
      </w:r>
      <w:r w:rsidR="00662DE5">
        <w:t xml:space="preserve">. The RD is </w:t>
      </w:r>
      <w:r w:rsidR="00EE08CB" w:rsidRPr="00662DE5">
        <w:t xml:space="preserve">one of </w:t>
      </w:r>
      <w:r w:rsidR="00D054FD" w:rsidRPr="00662DE5">
        <w:t xml:space="preserve">a range of policy initiatives implemented by the </w:t>
      </w:r>
      <w:r w:rsidR="000D7A2F" w:rsidRPr="00662DE5">
        <w:t>G</w:t>
      </w:r>
      <w:r w:rsidR="00D054FD" w:rsidRPr="00662DE5">
        <w:t>overnment</w:t>
      </w:r>
      <w:r w:rsidR="000F72BF" w:rsidRPr="00662DE5">
        <w:t xml:space="preserve"> </w:t>
      </w:r>
      <w:r w:rsidR="00D054FD" w:rsidRPr="00662DE5">
        <w:t xml:space="preserve">to tackle excessive </w:t>
      </w:r>
      <w:r w:rsidR="00EE08CB" w:rsidRPr="00662DE5">
        <w:t xml:space="preserve">alcohol </w:t>
      </w:r>
      <w:r w:rsidR="00F31232" w:rsidRPr="00662DE5">
        <w:t>consumption</w:t>
      </w:r>
      <w:r w:rsidR="000F72BF" w:rsidRPr="00662DE5">
        <w:t xml:space="preserve"> in England</w:t>
      </w:r>
      <w:r w:rsidR="00D843A4" w:rsidRPr="00662DE5">
        <w:t xml:space="preserve"> </w:t>
      </w:r>
      <w:r w:rsidR="00846DCB" w:rsidRPr="00662DE5">
        <w:fldChar w:fldCharType="begin"/>
      </w:r>
      <w:r w:rsidR="006E764F">
        <w:instrText xml:space="preserve"> ADDIN EN.CITE &lt;EndNote&gt;&lt;Cite&gt;&lt;Author&gt;Department of Health&lt;/Author&gt;&lt;Year&gt;2013&lt;/Year&gt;&lt;RecNum&gt;7729&lt;/RecNum&gt;&lt;DisplayText&gt;(28)&lt;/DisplayText&gt;&lt;record&gt;&lt;rec-number&gt;7729&lt;/rec-number&gt;&lt;foreign-keys&gt;&lt;key app="EN" db-id="e2ts0eet5dp9phewvt3pdvpcptdwvtvxswaw"&gt;7729&lt;/key&gt;&lt;/foreign-keys&gt;&lt;ref-type name="Journal Article"&gt;17&lt;/ref-type&gt;&lt;contributors&gt;&lt;authors&gt;&lt;author&gt;Department of Health, England&lt;/author&gt;&lt;/authors&gt;&lt;/contributors&gt;&lt;titles&gt;&lt;title&gt;Reducing harmful drinking [https://www.gov.uk/government/policies/reducing-harmful-drinking]&lt;/title&gt;&lt;/titles&gt;&lt;dates&gt;&lt;year&gt;2013&lt;/year&gt;&lt;/dates&gt;&lt;urls&gt;&lt;/urls&gt;&lt;/record&gt;&lt;/Cite&gt;&lt;/EndNote&gt;</w:instrText>
      </w:r>
      <w:r w:rsidR="00846DCB" w:rsidRPr="00662DE5">
        <w:fldChar w:fldCharType="separate"/>
      </w:r>
      <w:r w:rsidR="00511F93" w:rsidRPr="00662DE5">
        <w:rPr>
          <w:noProof/>
        </w:rPr>
        <w:t>(</w:t>
      </w:r>
      <w:hyperlink w:anchor="_ENREF_28" w:tooltip="Department of Health, 2013 #7729" w:history="1">
        <w:r w:rsidR="00C5543A" w:rsidRPr="00662DE5">
          <w:rPr>
            <w:noProof/>
          </w:rPr>
          <w:t>28</w:t>
        </w:r>
      </w:hyperlink>
      <w:r w:rsidR="00511F93" w:rsidRPr="00662DE5">
        <w:rPr>
          <w:noProof/>
        </w:rPr>
        <w:t>)</w:t>
      </w:r>
      <w:r w:rsidR="00846DCB" w:rsidRPr="00662DE5">
        <w:fldChar w:fldCharType="end"/>
      </w:r>
      <w:r w:rsidR="00D843A4" w:rsidRPr="00662DE5">
        <w:t>,</w:t>
      </w:r>
      <w:r w:rsidR="00A20CE5" w:rsidRPr="00662DE5">
        <w:t xml:space="preserve"> </w:t>
      </w:r>
      <w:r w:rsidR="0097037C" w:rsidRPr="00662DE5">
        <w:t xml:space="preserve">as </w:t>
      </w:r>
      <w:r w:rsidR="00A20CE5" w:rsidRPr="00662DE5">
        <w:t xml:space="preserve">reflected </w:t>
      </w:r>
      <w:r w:rsidR="0097037C" w:rsidRPr="00662DE5">
        <w:t xml:space="preserve">in the </w:t>
      </w:r>
      <w:r w:rsidR="00A20CE5" w:rsidRPr="00662DE5">
        <w:t>Government’s latest alcohol strategy</w:t>
      </w:r>
      <w:r w:rsidR="00D843A4" w:rsidRPr="00662DE5">
        <w:t xml:space="preserve"> </w:t>
      </w:r>
      <w:r w:rsidR="00846DCB" w:rsidRPr="00662DE5">
        <w:fldChar w:fldCharType="begin"/>
      </w:r>
      <w:r w:rsidR="006E764F">
        <w:instrText xml:space="preserve"> ADDIN EN.CITE &lt;EndNote&gt;&lt;Cite&gt;&lt;Author&gt;Government of Great Britain&lt;/Author&gt;&lt;Year&gt;2012&lt;/Year&gt;&lt;RecNum&gt;7730&lt;/RecNum&gt;&lt;DisplayText&gt;(29)&lt;/DisplayText&gt;&lt;record&gt;&lt;rec-number&gt;7730&lt;/rec-number&gt;&lt;foreign-keys&gt;&lt;key app="EN" db-id="e2ts0eet5dp9phewvt3pdvpcptdwvtvxswaw"&gt;7730&lt;/key&gt;&lt;/foreign-keys&gt;&lt;ref-type name="Journal Article"&gt;17&lt;/ref-type&gt;&lt;contributors&gt;&lt;authors&gt;&lt;author&gt;Government of Great Britain, &lt;/author&gt;&lt;/authors&gt;&lt;/contributors&gt;&lt;titles&gt;&lt;title&gt;The Government&amp;apos;s alcohol strategy. [https://www.gov.uk/government/uploads/system/uploads/attachment_data/file/224075/alcohol-strategy.pdf]&lt;/title&gt;&lt;/titles&gt;&lt;dates&gt;&lt;year&gt;2012&lt;/year&gt;&lt;/dates&gt;&lt;urls&gt;&lt;/urls&gt;&lt;/record&gt;&lt;/Cite&gt;&lt;/EndNote&gt;</w:instrText>
      </w:r>
      <w:r w:rsidR="00846DCB" w:rsidRPr="00662DE5">
        <w:fldChar w:fldCharType="separate"/>
      </w:r>
      <w:r w:rsidR="00511F93" w:rsidRPr="00662DE5">
        <w:rPr>
          <w:noProof/>
        </w:rPr>
        <w:t>(</w:t>
      </w:r>
      <w:hyperlink w:anchor="_ENREF_29" w:tooltip="Government of Great Britain, 2012 #7730" w:history="1">
        <w:r w:rsidR="00C5543A" w:rsidRPr="00662DE5">
          <w:rPr>
            <w:noProof/>
          </w:rPr>
          <w:t>29</w:t>
        </w:r>
      </w:hyperlink>
      <w:r w:rsidR="00511F93" w:rsidRPr="00662DE5">
        <w:rPr>
          <w:noProof/>
        </w:rPr>
        <w:t>)</w:t>
      </w:r>
      <w:r w:rsidR="00846DCB" w:rsidRPr="00662DE5">
        <w:fldChar w:fldCharType="end"/>
      </w:r>
      <w:r w:rsidR="00D843A4" w:rsidRPr="00662DE5">
        <w:t>.</w:t>
      </w:r>
      <w:r w:rsidR="0097037C" w:rsidRPr="00662DE5">
        <w:t xml:space="preserve"> Past </w:t>
      </w:r>
      <w:r w:rsidR="003D452E" w:rsidRPr="00662DE5">
        <w:t>g</w:t>
      </w:r>
      <w:r w:rsidR="00D054FD" w:rsidRPr="00662DE5">
        <w:t xml:space="preserve">overnments have been criticized for </w:t>
      </w:r>
      <w:r w:rsidR="0097037C" w:rsidRPr="00662DE5">
        <w:t xml:space="preserve">prominently including </w:t>
      </w:r>
      <w:r w:rsidR="00D054FD" w:rsidRPr="00662DE5">
        <w:t>industry interests in alcohol policymaking</w:t>
      </w:r>
      <w:r w:rsidR="00D843A4" w:rsidRPr="00662DE5">
        <w:t xml:space="preserve"> </w:t>
      </w:r>
      <w:r w:rsidR="00846DCB" w:rsidRPr="00662DE5">
        <w:fldChar w:fldCharType="begin">
          <w:fldData xml:space="preserve">PEVuZE5vdGU+PENpdGU+PEF1dGhvcj5NY0NhbWJyaWRnZTwvQXV0aG9yPjxZZWFyPjIwMTI8L1ll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</w:fldData>
        </w:fldChar>
      </w:r>
      <w:r w:rsidR="006E764F">
        <w:instrText xml:space="preserve"> ADDIN EN.CITE </w:instrText>
      </w:r>
      <w:r w:rsidR="006E764F">
        <w:fldChar w:fldCharType="begin">
          <w:fldData xml:space="preserve">PEVuZE5vdGU+PENpdGU+PEF1dGhvcj5NY0NhbWJyaWRnZTwvQXV0aG9yPjxZZWFyPjIwMTI8L1ll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</w:fldData>
        </w:fldChar>
      </w:r>
      <w:r w:rsidR="006E764F">
        <w:instrText xml:space="preserve"> ADDIN EN.CITE.DATA </w:instrText>
      </w:r>
      <w:r w:rsidR="006E764F">
        <w:fldChar w:fldCharType="end"/>
      </w:r>
      <w:r w:rsidR="00846DCB" w:rsidRPr="00662DE5">
        <w:fldChar w:fldCharType="separate"/>
      </w:r>
      <w:r w:rsidR="00511F93" w:rsidRPr="00662DE5">
        <w:rPr>
          <w:noProof/>
        </w:rPr>
        <w:t>(</w:t>
      </w:r>
      <w:hyperlink w:anchor="_ENREF_22" w:tooltip="McCambridge, 2012 #7728" w:history="1">
        <w:r w:rsidR="00C5543A" w:rsidRPr="00662DE5">
          <w:rPr>
            <w:noProof/>
          </w:rPr>
          <w:t>22-25</w:t>
        </w:r>
      </w:hyperlink>
      <w:r w:rsidR="00511F93" w:rsidRPr="00662DE5">
        <w:rPr>
          <w:noProof/>
        </w:rPr>
        <w:t xml:space="preserve">, </w:t>
      </w:r>
      <w:hyperlink w:anchor="_ENREF_30" w:tooltip="Gornall, 2014 #8098" w:history="1">
        <w:r w:rsidR="00C5543A" w:rsidRPr="00662DE5">
          <w:rPr>
            <w:noProof/>
          </w:rPr>
          <w:t>30</w:t>
        </w:r>
      </w:hyperlink>
      <w:r w:rsidR="00511F93" w:rsidRPr="00662DE5">
        <w:rPr>
          <w:noProof/>
        </w:rPr>
        <w:t>)</w:t>
      </w:r>
      <w:r w:rsidR="00846DCB" w:rsidRPr="00662DE5">
        <w:fldChar w:fldCharType="end"/>
      </w:r>
      <w:r w:rsidRPr="00662DE5">
        <w:t xml:space="preserve"> </w:t>
      </w:r>
      <w:r w:rsidR="00954B7A" w:rsidRPr="00662DE5">
        <w:t>and t</w:t>
      </w:r>
      <w:r w:rsidRPr="00662DE5">
        <w:t xml:space="preserve">his has </w:t>
      </w:r>
      <w:r w:rsidR="00735C20" w:rsidRPr="00662DE5">
        <w:t xml:space="preserve">also </w:t>
      </w:r>
      <w:r w:rsidRPr="00662DE5">
        <w:t>been one of the more controversial aspects of the RD</w:t>
      </w:r>
      <w:r w:rsidR="008146C3" w:rsidRPr="00662DE5">
        <w:t xml:space="preserve"> </w:t>
      </w:r>
      <w:r w:rsidR="00846DCB" w:rsidRPr="00662DE5">
        <w:fldChar w:fldCharType="begin"/>
      </w:r>
      <w:r w:rsidR="006E764F">
        <w:instrText xml:space="preserve"> ADDIN EN.CITE &lt;EndNote&gt;&lt;Cite&gt;&lt;Author&gt;Royal College of Physicians&lt;/Author&gt;&lt;Year&gt;2013&lt;/Year&gt;&lt;RecNum&gt;7732&lt;/RecNum&gt;&lt;DisplayText&gt;(21)&lt;/DisplayText&gt;&lt;record&gt;&lt;rec-number&gt;7732&lt;/rec-number&gt;&lt;foreign-keys&gt;&lt;key app="EN" db-id="e2ts0eet5dp9phewvt3pdvpcptdwvtvxswaw"&gt;7732&lt;/key&gt;&lt;/foreign-keys&gt;&lt;ref-type name="Web Page"&gt;12&lt;/ref-type&gt;&lt;contributors&gt;&lt;authors&gt;&lt;author&gt;Royal College of Physicians,&lt;/author&gt;&lt;/authors&gt;&lt;/contributors&gt;&lt;titles&gt;&lt;title&gt;RCP position on the Responsibility Deal [http://www.rcplondon.ac.uk/policy/responding-nhs-reform/public-health-responsibility-deal]&lt;/title&gt;&lt;/titles&gt;&lt;dates&gt;&lt;year&gt;2013&lt;/year&gt;&lt;/dates&gt;&lt;urls&gt;&lt;/urls&gt;&lt;/record&gt;&lt;/Cite&gt;&lt;/EndNote&gt;</w:instrText>
      </w:r>
      <w:r w:rsidR="00846DCB" w:rsidRPr="00662DE5">
        <w:fldChar w:fldCharType="separate"/>
      </w:r>
      <w:r w:rsidR="00511F93" w:rsidRPr="00662DE5">
        <w:rPr>
          <w:noProof/>
        </w:rPr>
        <w:t>(</w:t>
      </w:r>
      <w:hyperlink w:anchor="_ENREF_21" w:tooltip="Royal College of Physicians, 2013 #7732" w:history="1">
        <w:r w:rsidR="00C5543A" w:rsidRPr="00662DE5">
          <w:rPr>
            <w:noProof/>
          </w:rPr>
          <w:t>21</w:t>
        </w:r>
      </w:hyperlink>
      <w:r w:rsidR="00511F93" w:rsidRPr="00662DE5">
        <w:rPr>
          <w:noProof/>
        </w:rPr>
        <w:t>)</w:t>
      </w:r>
      <w:r w:rsidR="00846DCB" w:rsidRPr="00662DE5">
        <w:fldChar w:fldCharType="end"/>
      </w:r>
      <w:r w:rsidR="00D843A4" w:rsidRPr="00662DE5">
        <w:t>.</w:t>
      </w:r>
      <w:r w:rsidR="00604E14" w:rsidRPr="00662DE5">
        <w:t xml:space="preserve"> </w:t>
      </w:r>
    </w:p>
    <w:p w14:paraId="0C3437CF" w14:textId="76E01CCF" w:rsidR="007B08D6" w:rsidRPr="00662DE5" w:rsidRDefault="007D2B73" w:rsidP="005637AB">
      <w:r w:rsidRPr="00662DE5">
        <w:lastRenderedPageBreak/>
        <w:t xml:space="preserve">The RD is currently being evaluated in terms of its process and its likely impact on the health of the English population. This </w:t>
      </w:r>
      <w:r w:rsidR="00B67A32" w:rsidRPr="00662DE5">
        <w:t xml:space="preserve">current paper </w:t>
      </w:r>
      <w:r w:rsidR="00FD183A" w:rsidRPr="00662DE5">
        <w:t xml:space="preserve">represents </w:t>
      </w:r>
      <w:r w:rsidRPr="00662DE5">
        <w:t xml:space="preserve">part of that wider evaluation </w:t>
      </w:r>
      <w:r w:rsidR="00846DCB" w:rsidRPr="00662DE5">
        <w:fldChar w:fldCharType="begin">
          <w:fldData xml:space="preserve">PEVuZE5vdGU+PENpdGU+PEF1dGhvcj5QZXR0aWNyZXc8L0F1dGhvcj48WWVhcj4yMDEzPC9ZZWFy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</w:fldData>
        </w:fldChar>
      </w:r>
      <w:r w:rsidR="006E764F">
        <w:instrText xml:space="preserve"> ADDIN EN.CITE </w:instrText>
      </w:r>
      <w:r w:rsidR="006E764F">
        <w:fldChar w:fldCharType="begin">
          <w:fldData xml:space="preserve">PEVuZE5vdGU+PENpdGU+PEF1dGhvcj5QZXR0aWNyZXc8L0F1dGhvcj48WWVhcj4yMDEzPC9ZZWFy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</w:fldData>
        </w:fldChar>
      </w:r>
      <w:r w:rsidR="006E764F">
        <w:instrText xml:space="preserve"> ADDIN EN.CITE.DATA </w:instrText>
      </w:r>
      <w:r w:rsidR="006E764F">
        <w:fldChar w:fldCharType="end"/>
      </w:r>
      <w:r w:rsidR="00846DCB" w:rsidRPr="00662DE5">
        <w:fldChar w:fldCharType="separate"/>
      </w:r>
      <w:r w:rsidR="00511F93" w:rsidRPr="00662DE5">
        <w:rPr>
          <w:noProof/>
        </w:rPr>
        <w:t>(</w:t>
      </w:r>
      <w:hyperlink w:anchor="_ENREF_14" w:tooltip="Bryden, 2013 #7134" w:history="1">
        <w:r w:rsidR="00C5543A" w:rsidRPr="00662DE5">
          <w:rPr>
            <w:noProof/>
          </w:rPr>
          <w:t>14</w:t>
        </w:r>
      </w:hyperlink>
      <w:r w:rsidR="00511F93" w:rsidRPr="00662DE5">
        <w:rPr>
          <w:noProof/>
        </w:rPr>
        <w:t xml:space="preserve">, </w:t>
      </w:r>
      <w:hyperlink w:anchor="_ENREF_31" w:tooltip="Petticrew, 2013 #7135" w:history="1">
        <w:r w:rsidR="00C5543A" w:rsidRPr="00662DE5">
          <w:rPr>
            <w:noProof/>
          </w:rPr>
          <w:t>31</w:t>
        </w:r>
      </w:hyperlink>
      <w:r w:rsidR="00511F93" w:rsidRPr="00662DE5">
        <w:rPr>
          <w:noProof/>
        </w:rPr>
        <w:t>)</w:t>
      </w:r>
      <w:r w:rsidR="00846DCB" w:rsidRPr="00662DE5">
        <w:fldChar w:fldCharType="end"/>
      </w:r>
      <w:r w:rsidRPr="00662DE5">
        <w:t xml:space="preserve"> which draw</w:t>
      </w:r>
      <w:r w:rsidR="00662DE5">
        <w:t>s</w:t>
      </w:r>
      <w:r w:rsidRPr="00662DE5">
        <w:t xml:space="preserve"> on published data, information gathered from interviews as well as a small number of case studies. </w:t>
      </w:r>
      <w:r w:rsidR="005637AB" w:rsidRPr="00662DE5">
        <w:t>A linked paper</w:t>
      </w:r>
      <w:r w:rsidR="00D843A4" w:rsidRPr="00662DE5">
        <w:t xml:space="preserve"> </w:t>
      </w:r>
      <w:r w:rsidR="00C5543A">
        <w:fldChar w:fldCharType="begin"/>
      </w:r>
      <w:r w:rsidR="00C5543A">
        <w:instrText xml:space="preserve"> ADDIN EN.CITE &lt;EndNote&gt;&lt;Cite&gt;&lt;Author&gt;Knai&lt;/Author&gt;&lt;Year&gt;2015&lt;/Year&gt;&lt;RecNum&gt;8732&lt;/RecNum&gt;&lt;DisplayText&gt;(32)&lt;/DisplayText&gt;&lt;record&gt;&lt;rec-number&gt;8732&lt;/rec-number&gt;&lt;foreign-keys&gt;&lt;key app="EN" db-id="e2ts0eet5dp9phewvt3pdvpcptdwvtvxswaw"&gt;8732&lt;/key&gt;&lt;/foreign-keys&gt;&lt;ref-type name="Journal Article"&gt;17&lt;/ref-type&gt;&lt;contributors&gt;&lt;authors&gt;&lt;author&gt;Knai, C.&lt;/author&gt;&lt;author&gt;Petticrew, M.&lt;/author&gt;&lt;author&gt;Durand, M. A.&lt;/author&gt;&lt;author&gt;Eastmure, E.&lt;/author&gt;&lt;author&gt;Mays, N.&lt;/author&gt;&lt;/authors&gt;&lt;/contributors&gt;&lt;auth-address&gt;Policy Innovation Research Unit, Faculty of Public Health and Policy, London School of Hygiene &amp;amp; Tropical Medicine, London, UK.&lt;/auth-address&gt;&lt;titles&gt;&lt;title&gt;Are the Public Health Responsibility Deal alcohol pledges likely to improve public health? An evidence synthesis&lt;/title&gt;&lt;secondary-title&gt;Addiction&lt;/secondary-title&gt;&lt;alt-title&gt;Addiction&lt;/alt-title&gt;&lt;/titles&gt;&lt;periodical&gt;&lt;full-title&gt;Addiction&lt;/full-title&gt;&lt;/periodical&gt;&lt;alt-periodical&gt;&lt;full-title&gt;Addiction&lt;/full-title&gt;&lt;/alt-periodical&gt;&lt;dates&gt;&lt;year&gt;2015&lt;/year&gt;&lt;pub-dates&gt;&lt;date&gt;Mar 26&lt;/date&gt;&lt;/pub-dates&gt;&lt;/dates&gt;&lt;isbn&gt;1360-0443 (Electronic)&amp;#xD;0965-2140 (Linking)&lt;/isbn&gt;&lt;accession-num&gt;25807862&lt;/accession-num&gt;&lt;urls&gt;&lt;related-urls&gt;&lt;url&gt;http://www.ncbi.nlm.nih.gov/pubmed/25807862&lt;/url&gt;&lt;/related-urls&gt;&lt;/urls&gt;&lt;electronic-resource-num&gt;10.1111/add.12855&lt;/electronic-resource-num&gt;&lt;/record&gt;&lt;/Cite&gt;&lt;/EndNote&gt;</w:instrText>
      </w:r>
      <w:r w:rsidR="00C5543A">
        <w:fldChar w:fldCharType="separate"/>
      </w:r>
      <w:r w:rsidR="00C5543A">
        <w:rPr>
          <w:noProof/>
        </w:rPr>
        <w:t>(</w:t>
      </w:r>
      <w:hyperlink w:anchor="_ENREF_32" w:tooltip="Knai, 2015 #8732" w:history="1">
        <w:r w:rsidR="00C5543A">
          <w:rPr>
            <w:noProof/>
          </w:rPr>
          <w:t>32</w:t>
        </w:r>
      </w:hyperlink>
      <w:r w:rsidR="00C5543A">
        <w:rPr>
          <w:noProof/>
        </w:rPr>
        <w:t>)</w:t>
      </w:r>
      <w:r w:rsidR="00C5543A">
        <w:fldChar w:fldCharType="end"/>
      </w:r>
      <w:r w:rsidR="005637AB" w:rsidRPr="00662DE5">
        <w:t xml:space="preserve"> </w:t>
      </w:r>
      <w:r w:rsidR="002D44F3" w:rsidRPr="00662DE5">
        <w:t>reports that t</w:t>
      </w:r>
      <w:r w:rsidR="002D44F3" w:rsidRPr="00662DE5">
        <w:rPr>
          <w:color w:val="000000"/>
        </w:rPr>
        <w:t>he alcohol pledges may be effective in improving consumers’ knowledge and awareness, but</w:t>
      </w:r>
      <w:r w:rsidR="00735C20" w:rsidRPr="00662DE5">
        <w:rPr>
          <w:color w:val="000000"/>
        </w:rPr>
        <w:t xml:space="preserve"> </w:t>
      </w:r>
      <w:r w:rsidR="002D44F3" w:rsidRPr="00662DE5">
        <w:rPr>
          <w:color w:val="000000"/>
        </w:rPr>
        <w:t xml:space="preserve">they are unlikely to affect </w:t>
      </w:r>
      <w:r w:rsidR="001F464C" w:rsidRPr="00662DE5">
        <w:rPr>
          <w:color w:val="000000"/>
        </w:rPr>
        <w:t xml:space="preserve">alcohol </w:t>
      </w:r>
      <w:r w:rsidR="002D44F3" w:rsidRPr="00662DE5">
        <w:rPr>
          <w:color w:val="000000"/>
        </w:rPr>
        <w:t>consumption</w:t>
      </w:r>
      <w:r w:rsidR="0004111A" w:rsidRPr="00662DE5">
        <w:rPr>
          <w:color w:val="000000"/>
        </w:rPr>
        <w:t>, and</w:t>
      </w:r>
      <w:r w:rsidR="002D44F3" w:rsidRPr="00662DE5">
        <w:rPr>
          <w:color w:val="000000"/>
        </w:rPr>
        <w:t xml:space="preserve"> are</w:t>
      </w:r>
      <w:r w:rsidR="001F464C" w:rsidRPr="00662DE5">
        <w:rPr>
          <w:color w:val="000000"/>
        </w:rPr>
        <w:t xml:space="preserve"> thus</w:t>
      </w:r>
      <w:r w:rsidR="002D44F3" w:rsidRPr="00662DE5">
        <w:rPr>
          <w:color w:val="000000"/>
        </w:rPr>
        <w:t xml:space="preserve"> unlikely to have a significant positive impact on population health.</w:t>
      </w:r>
    </w:p>
    <w:p w14:paraId="4A4DC176" w14:textId="02C63849" w:rsidR="009D6CBF" w:rsidRPr="00662DE5" w:rsidRDefault="00AC4738" w:rsidP="00066097">
      <w:r w:rsidRPr="00662DE5">
        <w:t>Th</w:t>
      </w:r>
      <w:r w:rsidR="00662DE5">
        <w:t xml:space="preserve">is </w:t>
      </w:r>
      <w:r w:rsidR="002D44F3" w:rsidRPr="00662DE5">
        <w:t xml:space="preserve">paper </w:t>
      </w:r>
      <w:r w:rsidR="00B67A32" w:rsidRPr="00662DE5">
        <w:t xml:space="preserve">assesses </w:t>
      </w:r>
      <w:r w:rsidR="00DE20FB" w:rsidRPr="00662DE5">
        <w:t xml:space="preserve">whether </w:t>
      </w:r>
      <w:r w:rsidR="00C13F93" w:rsidRPr="00662DE5">
        <w:t xml:space="preserve">the RD alcohol pledges </w:t>
      </w:r>
      <w:r w:rsidR="001D4CB2" w:rsidRPr="00662DE5">
        <w:t>appear to have</w:t>
      </w:r>
      <w:r w:rsidR="007D2B73" w:rsidRPr="00662DE5">
        <w:t xml:space="preserve"> brought about</w:t>
      </w:r>
      <w:r w:rsidR="001D4CB2" w:rsidRPr="00662DE5">
        <w:t xml:space="preserve"> </w:t>
      </w:r>
      <w:r w:rsidR="00DE20FB" w:rsidRPr="00662DE5">
        <w:t xml:space="preserve">action </w:t>
      </w:r>
      <w:r w:rsidR="00662DE5">
        <w:t>by</w:t>
      </w:r>
      <w:r w:rsidR="00DE20FB" w:rsidRPr="00662DE5">
        <w:t xml:space="preserve"> </w:t>
      </w:r>
      <w:r w:rsidR="00E14573" w:rsidRPr="00662DE5">
        <w:t>signatories</w:t>
      </w:r>
      <w:r w:rsidR="00884388" w:rsidRPr="00662DE5">
        <w:t xml:space="preserve"> that would not otherwise have taken place</w:t>
      </w:r>
      <w:r w:rsidR="0047503F" w:rsidRPr="00662DE5">
        <w:t>, based on an analysis of the alcohol pledges</w:t>
      </w:r>
      <w:r w:rsidR="002D44F3" w:rsidRPr="00662DE5">
        <w:t>,</w:t>
      </w:r>
      <w:r w:rsidR="0047503F" w:rsidRPr="00662DE5">
        <w:t xml:space="preserve"> </w:t>
      </w:r>
      <w:r w:rsidR="002D44F3" w:rsidRPr="00662DE5">
        <w:t xml:space="preserve">and </w:t>
      </w:r>
      <w:r w:rsidR="00B67A32" w:rsidRPr="00662DE5">
        <w:t xml:space="preserve">publically available </w:t>
      </w:r>
      <w:r w:rsidR="0047503F" w:rsidRPr="00662DE5">
        <w:t>delivery plans</w:t>
      </w:r>
      <w:r w:rsidR="002D44F3" w:rsidRPr="00662DE5">
        <w:t xml:space="preserve"> and progress reports</w:t>
      </w:r>
      <w:r w:rsidR="0042747D" w:rsidRPr="00662DE5">
        <w:t xml:space="preserve">. </w:t>
      </w:r>
      <w:bookmarkStart w:id="4" w:name="_Toc379974259"/>
    </w:p>
    <w:p w14:paraId="2403ADBA" w14:textId="77777777" w:rsidR="00BF6D87" w:rsidRPr="00662DE5" w:rsidRDefault="00BF6D87" w:rsidP="00433231">
      <w:pPr>
        <w:rPr>
          <w:b/>
          <w:sz w:val="32"/>
          <w:szCs w:val="32"/>
        </w:rPr>
      </w:pPr>
    </w:p>
    <w:p w14:paraId="3C2C7497" w14:textId="77777777" w:rsidR="006B54B3" w:rsidRPr="00662DE5" w:rsidRDefault="003A75D2" w:rsidP="00433231">
      <w:pPr>
        <w:rPr>
          <w:b/>
          <w:sz w:val="32"/>
          <w:szCs w:val="32"/>
        </w:rPr>
      </w:pPr>
      <w:r w:rsidRPr="00662DE5">
        <w:rPr>
          <w:b/>
          <w:sz w:val="32"/>
          <w:szCs w:val="32"/>
        </w:rPr>
        <w:t>Methods</w:t>
      </w:r>
      <w:bookmarkEnd w:id="4"/>
    </w:p>
    <w:p w14:paraId="10818B4B" w14:textId="77777777" w:rsidR="00F21B8F" w:rsidRPr="00662DE5" w:rsidRDefault="00160F91" w:rsidP="00C6550C">
      <w:pPr>
        <w:rPr>
          <w:b/>
        </w:rPr>
      </w:pPr>
      <w:r w:rsidRPr="00662DE5">
        <w:rPr>
          <w:b/>
        </w:rPr>
        <w:t xml:space="preserve">Rationale for </w:t>
      </w:r>
      <w:r w:rsidR="00163C98" w:rsidRPr="00662DE5">
        <w:rPr>
          <w:b/>
        </w:rPr>
        <w:t>analysing</w:t>
      </w:r>
      <w:r w:rsidR="00F21B8F" w:rsidRPr="00662DE5">
        <w:rPr>
          <w:b/>
        </w:rPr>
        <w:t xml:space="preserve"> four </w:t>
      </w:r>
      <w:r w:rsidRPr="00662DE5">
        <w:rPr>
          <w:b/>
        </w:rPr>
        <w:t>alcohol pledges</w:t>
      </w:r>
      <w:r w:rsidR="00F21B8F" w:rsidRPr="00662DE5">
        <w:rPr>
          <w:b/>
        </w:rPr>
        <w:t xml:space="preserve"> </w:t>
      </w:r>
    </w:p>
    <w:p w14:paraId="54C965D5" w14:textId="1B7C8FB3" w:rsidR="00C6550C" w:rsidRPr="00662DE5" w:rsidRDefault="00730ACB" w:rsidP="00C6550C">
      <w:r w:rsidRPr="00662DE5">
        <w:t>Although</w:t>
      </w:r>
      <w:r w:rsidR="00C6550C" w:rsidRPr="00662DE5">
        <w:t xml:space="preserve"> </w:t>
      </w:r>
      <w:r w:rsidR="006E764F">
        <w:t xml:space="preserve">at the time of data collection </w:t>
      </w:r>
      <w:r w:rsidR="00C6550C" w:rsidRPr="00662DE5">
        <w:t xml:space="preserve">there </w:t>
      </w:r>
      <w:r w:rsidR="006E764F">
        <w:t xml:space="preserve">were </w:t>
      </w:r>
      <w:r w:rsidR="00C6550C" w:rsidRPr="00662DE5">
        <w:t xml:space="preserve">eight alcohol pledges in all </w:t>
      </w:r>
      <w:r w:rsidR="00846DCB" w:rsidRPr="00662DE5">
        <w:fldChar w:fldCharType="begin"/>
      </w:r>
      <w:r w:rsidR="006E764F">
        <w:instrText xml:space="preserve"> ADDIN EN.CITE &lt;EndNote&gt;&lt;Cite&gt;&lt;Author&gt;Department of Health&lt;/Author&gt;&lt;Year&gt;2014&lt;/Year&gt;&lt;RecNum&gt;7136&lt;/RecNum&gt;&lt;DisplayText&gt;(27)&lt;/DisplayText&gt;&lt;record&gt;&lt;rec-number&gt;7136&lt;/rec-number&gt;&lt;foreign-keys&gt;&lt;key app="EN" db-id="e2ts0eet5dp9phewvt3pdvpcptdwvtvxswaw"&gt;7136&lt;/key&gt;&lt;/foreign-keys&gt;&lt;ref-type name="Journal Article"&gt;17&lt;/ref-type&gt;&lt;contributors&gt;&lt;authors&gt;&lt;author&gt;Department of Health, &lt;/author&gt;&lt;/authors&gt;&lt;/contributors&gt;&lt;titles&gt;&lt;title&gt;The Public Health Responsibility Deal https://responsibilitydeal.dh.gov.uk/&lt;/title&gt;&lt;/titles&gt;&lt;dates&gt;&lt;year&gt;2014&lt;/year&gt;&lt;/dates&gt;&lt;urls&gt;&lt;/urls&gt;&lt;/record&gt;&lt;/Cite&gt;&lt;/EndNote&gt;</w:instrText>
      </w:r>
      <w:r w:rsidR="00846DCB" w:rsidRPr="00662DE5">
        <w:fldChar w:fldCharType="separate"/>
      </w:r>
      <w:r w:rsidR="00511F93" w:rsidRPr="00662DE5">
        <w:rPr>
          <w:noProof/>
        </w:rPr>
        <w:t>(</w:t>
      </w:r>
      <w:hyperlink w:anchor="_ENREF_27" w:tooltip="Department of Health, 2014 #7136" w:history="1">
        <w:r w:rsidR="00C5543A" w:rsidRPr="00662DE5">
          <w:rPr>
            <w:noProof/>
          </w:rPr>
          <w:t>27</w:t>
        </w:r>
      </w:hyperlink>
      <w:r w:rsidR="00511F93" w:rsidRPr="00662DE5">
        <w:rPr>
          <w:noProof/>
        </w:rPr>
        <w:t>)</w:t>
      </w:r>
      <w:r w:rsidR="00846DCB" w:rsidRPr="00662DE5">
        <w:fldChar w:fldCharType="end"/>
      </w:r>
      <w:r w:rsidR="00C6550C" w:rsidRPr="00662DE5">
        <w:t xml:space="preserve"> we focussed our analysis on four</w:t>
      </w:r>
      <w:r w:rsidR="00B67A32" w:rsidRPr="00662DE5">
        <w:t xml:space="preserve"> key </w:t>
      </w:r>
      <w:r w:rsidR="00C6550C" w:rsidRPr="00662DE5">
        <w:t xml:space="preserve"> pledges: alcohol labelling (pledge A1), tackling under-age alcohol sales (pledge A4), advertising and marketing alcohol (pledge A6) and alcohol unit reduction (pledge A8). These were selecte</w:t>
      </w:r>
      <w:r w:rsidR="008146C3" w:rsidRPr="00662DE5">
        <w:t>d because they cover much of what is</w:t>
      </w:r>
      <w:r w:rsidR="00C6550C" w:rsidRPr="00662DE5">
        <w:t xml:space="preserve"> pr</w:t>
      </w:r>
      <w:r w:rsidR="007B08D6" w:rsidRPr="00662DE5">
        <w:t>oposed in the remaining pledges</w:t>
      </w:r>
      <w:r w:rsidR="00FD183A" w:rsidRPr="00662DE5">
        <w:t>.</w:t>
      </w:r>
      <w:r w:rsidR="00C6550C" w:rsidRPr="00662DE5">
        <w:t xml:space="preserve"> A2 and A3 focus on raising customer awareness (for example</w:t>
      </w:r>
      <w:r w:rsidR="001F464C" w:rsidRPr="00662DE5">
        <w:t>,</w:t>
      </w:r>
      <w:r w:rsidR="00C6550C" w:rsidRPr="00662DE5">
        <w:t xml:space="preserve"> awareness of units, calories, guidelines and health harms) in the on- and off-trade, by providing informa</w:t>
      </w:r>
      <w:r w:rsidR="007B08D6" w:rsidRPr="00662DE5">
        <w:t>tion through a variety of media.</w:t>
      </w:r>
      <w:r w:rsidR="00C6550C" w:rsidRPr="00662DE5">
        <w:t xml:space="preserve"> A5 focuses on financially supporting Drinkaware </w:t>
      </w:r>
      <w:r w:rsidR="00846DCB" w:rsidRPr="00662DE5">
        <w:fldChar w:fldCharType="begin"/>
      </w:r>
      <w:r w:rsidR="006E764F">
        <w:instrText xml:space="preserve"> ADDIN EN.CITE &lt;EndNote&gt;&lt;Cite&gt;&lt;Author&gt;Drinkaware&lt;/Author&gt;&lt;Year&gt;2014&lt;/Year&gt;&lt;RecNum&gt;7746&lt;/RecNum&gt;&lt;DisplayText&gt;(33)&lt;/DisplayText&gt;&lt;record&gt;&lt;rec-number&gt;7746&lt;/rec-number&gt;&lt;foreign-keys&gt;&lt;key app="EN" db-id="e2ts0eet5dp9phewvt3pdvpcptdwvtvxswaw"&gt;7746&lt;/key&gt;&lt;/foreign-keys&gt;&lt;ref-type name="Journal Article"&gt;17&lt;/ref-type&gt;&lt;contributors&gt;&lt;authors&gt;&lt;author&gt;Drinkaware, &lt;/author&gt;&lt;/authors&gt;&lt;/contributors&gt;&lt;titles&gt;&lt;title&gt;https://www.drinkaware.co.uk/&lt;/title&gt;&lt;/titles&gt;&lt;dates&gt;&lt;year&gt;2014&lt;/year&gt;&lt;/dates&gt;&lt;urls&gt;&lt;/urls&gt;&lt;/record&gt;&lt;/Cite&gt;&lt;/EndNote&gt;</w:instrText>
      </w:r>
      <w:r w:rsidR="00846DCB" w:rsidRPr="00662DE5">
        <w:fldChar w:fldCharType="separate"/>
      </w:r>
      <w:r w:rsidR="00511F93" w:rsidRPr="00662DE5">
        <w:rPr>
          <w:noProof/>
        </w:rPr>
        <w:t>(</w:t>
      </w:r>
      <w:hyperlink w:anchor="_ENREF_33" w:tooltip="Drinkaware, 2014 #7746" w:history="1">
        <w:r w:rsidR="00C5543A" w:rsidRPr="00662DE5">
          <w:rPr>
            <w:noProof/>
          </w:rPr>
          <w:t>33</w:t>
        </w:r>
      </w:hyperlink>
      <w:r w:rsidR="00511F93" w:rsidRPr="00662DE5">
        <w:rPr>
          <w:noProof/>
        </w:rPr>
        <w:t>)</w:t>
      </w:r>
      <w:r w:rsidR="00846DCB" w:rsidRPr="00662DE5">
        <w:fldChar w:fldCharType="end"/>
      </w:r>
      <w:r w:rsidR="00FD183A" w:rsidRPr="00662DE5">
        <w:t>.</w:t>
      </w:r>
      <w:r w:rsidR="00C6550C" w:rsidRPr="00662DE5">
        <w:t xml:space="preserve"> </w:t>
      </w:r>
      <w:r w:rsidR="00FD183A" w:rsidRPr="00662DE5">
        <w:t>S</w:t>
      </w:r>
      <w:r w:rsidR="00C6550C" w:rsidRPr="00662DE5">
        <w:t>ince including the Drinkaware website link is one of the ways in which the alcohol labelling pledge (A1) can be fulfilled, we reviewed the evidence underpinning initiatives such as Drinkaware. Finally, A7 (community actions to tackle alcohol harms) supports schemes, for example, to set consumption standards, increase safety and address under</w:t>
      </w:r>
      <w:r w:rsidR="001F464C" w:rsidRPr="00662DE5">
        <w:t>-</w:t>
      </w:r>
      <w:r w:rsidR="00C6550C" w:rsidRPr="00662DE5">
        <w:t>age sales</w:t>
      </w:r>
      <w:r w:rsidR="00FD183A" w:rsidRPr="00662DE5">
        <w:t>. T</w:t>
      </w:r>
      <w:r w:rsidR="00C6550C" w:rsidRPr="00662DE5">
        <w:t>he effectiveness of such schemes was covered in our analysis of tackling under</w:t>
      </w:r>
      <w:r w:rsidR="001F464C" w:rsidRPr="00662DE5">
        <w:t>-</w:t>
      </w:r>
      <w:r w:rsidR="00C6550C" w:rsidRPr="00662DE5">
        <w:t xml:space="preserve">age alcohol sales (A4). </w:t>
      </w:r>
    </w:p>
    <w:p w14:paraId="4D546EF3" w14:textId="77777777" w:rsidR="00F21B8F" w:rsidRPr="00662DE5" w:rsidRDefault="00160F91" w:rsidP="000D7A2F">
      <w:pPr>
        <w:rPr>
          <w:b/>
          <w:color w:val="000000"/>
        </w:rPr>
      </w:pPr>
      <w:r w:rsidRPr="00662DE5">
        <w:rPr>
          <w:b/>
          <w:color w:val="000000"/>
        </w:rPr>
        <w:t>Data collection</w:t>
      </w:r>
    </w:p>
    <w:p w14:paraId="3B314090" w14:textId="57151A64" w:rsidR="0016317F" w:rsidRPr="00662DE5" w:rsidRDefault="00167A9C" w:rsidP="000D7A2F">
      <w:bookmarkStart w:id="5" w:name="_Toc362626794"/>
      <w:bookmarkStart w:id="6" w:name="_Toc379974260"/>
      <w:r w:rsidRPr="00662DE5">
        <w:lastRenderedPageBreak/>
        <w:t xml:space="preserve">Upon committing to a pledge, signatories are asked to provide a delivery plan, setting out their ideas and goals for fulfilling the pledge. Signatories are </w:t>
      </w:r>
      <w:r w:rsidR="00FD183A" w:rsidRPr="00662DE5">
        <w:t xml:space="preserve">then </w:t>
      </w:r>
      <w:r w:rsidRPr="00662DE5">
        <w:t xml:space="preserve">asked to report their progress in the Spring of each year. </w:t>
      </w:r>
      <w:r w:rsidR="00CD4F48" w:rsidRPr="00662DE5">
        <w:t xml:space="preserve">The alcohol pledge delivery plans and progress reports are </w:t>
      </w:r>
      <w:r w:rsidR="00E7495E" w:rsidRPr="00662DE5">
        <w:t xml:space="preserve">made </w:t>
      </w:r>
      <w:r w:rsidR="00CD4F48" w:rsidRPr="00662DE5">
        <w:t xml:space="preserve">publically available on </w:t>
      </w:r>
      <w:r w:rsidR="00AF0196" w:rsidRPr="00662DE5">
        <w:t>the R</w:t>
      </w:r>
      <w:r w:rsidR="002E74BC" w:rsidRPr="00662DE5">
        <w:t>D</w:t>
      </w:r>
      <w:r w:rsidR="00AF0196" w:rsidRPr="00662DE5">
        <w:t xml:space="preserve"> website</w:t>
      </w:r>
      <w:r w:rsidR="007B08D6" w:rsidRPr="00662DE5">
        <w:t xml:space="preserve"> </w:t>
      </w:r>
      <w:r w:rsidR="00846DCB" w:rsidRPr="00662DE5">
        <w:fldChar w:fldCharType="begin"/>
      </w:r>
      <w:r w:rsidR="006E764F">
        <w:instrText xml:space="preserve"> ADDIN EN.CITE &lt;EndNote&gt;&lt;Cite&gt;&lt;Author&gt;Department of Health&lt;/Author&gt;&lt;Year&gt;2014&lt;/Year&gt;&lt;RecNum&gt;7136&lt;/RecNum&gt;&lt;DisplayText&gt;(27)&lt;/DisplayText&gt;&lt;record&gt;&lt;rec-number&gt;7136&lt;/rec-number&gt;&lt;foreign-keys&gt;&lt;key app="EN" db-id="e2ts0eet5dp9phewvt3pdvpcptdwvtvxswaw"&gt;7136&lt;/key&gt;&lt;/foreign-keys&gt;&lt;ref-type name="Journal Article"&gt;17&lt;/ref-type&gt;&lt;contributors&gt;&lt;authors&gt;&lt;author&gt;Department of Health, &lt;/author&gt;&lt;/authors&gt;&lt;/contributors&gt;&lt;titles&gt;&lt;title&gt;The Public Health Responsibility Deal https://responsibilitydeal.dh.gov.uk/&lt;/title&gt;&lt;/titles&gt;&lt;dates&gt;&lt;year&gt;2014&lt;/year&gt;&lt;/dates&gt;&lt;urls&gt;&lt;/urls&gt;&lt;/record&gt;&lt;/Cite&gt;&lt;/EndNote&gt;</w:instrText>
      </w:r>
      <w:r w:rsidR="00846DCB" w:rsidRPr="00662DE5">
        <w:fldChar w:fldCharType="separate"/>
      </w:r>
      <w:r w:rsidR="00511F93" w:rsidRPr="00662DE5">
        <w:rPr>
          <w:noProof/>
        </w:rPr>
        <w:t>(</w:t>
      </w:r>
      <w:hyperlink w:anchor="_ENREF_27" w:tooltip="Department of Health, 2014 #7136" w:history="1">
        <w:r w:rsidR="00C5543A" w:rsidRPr="00662DE5">
          <w:rPr>
            <w:noProof/>
          </w:rPr>
          <w:t>27</w:t>
        </w:r>
      </w:hyperlink>
      <w:r w:rsidR="00511F93" w:rsidRPr="00662DE5">
        <w:rPr>
          <w:noProof/>
        </w:rPr>
        <w:t>)</w:t>
      </w:r>
      <w:r w:rsidR="00846DCB" w:rsidRPr="00662DE5">
        <w:fldChar w:fldCharType="end"/>
      </w:r>
      <w:r w:rsidR="00CD4F48" w:rsidRPr="00662DE5">
        <w:t>. In</w:t>
      </w:r>
      <w:r w:rsidR="0032273F" w:rsidRPr="00662DE5">
        <w:t xml:space="preserve"> </w:t>
      </w:r>
      <w:r w:rsidR="00C324A3" w:rsidRPr="00662DE5">
        <w:t>November 2013</w:t>
      </w:r>
      <w:r w:rsidR="001F464C" w:rsidRPr="00662DE5">
        <w:t>,</w:t>
      </w:r>
      <w:r w:rsidR="00C324A3" w:rsidRPr="00662DE5">
        <w:t xml:space="preserve"> </w:t>
      </w:r>
      <w:r w:rsidR="00CD4F48" w:rsidRPr="00662DE5">
        <w:t xml:space="preserve">we collated </w:t>
      </w:r>
      <w:r w:rsidR="00AF0196" w:rsidRPr="00662DE5">
        <w:t xml:space="preserve">all </w:t>
      </w:r>
      <w:r w:rsidR="00E14573" w:rsidRPr="00662DE5">
        <w:t>signatories</w:t>
      </w:r>
      <w:r w:rsidR="005D6A7C" w:rsidRPr="00662DE5">
        <w:t xml:space="preserve">, </w:t>
      </w:r>
      <w:r w:rsidRPr="00662DE5">
        <w:t xml:space="preserve">their </w:t>
      </w:r>
      <w:r w:rsidR="005D6A7C" w:rsidRPr="00662DE5">
        <w:t xml:space="preserve">alcohol </w:t>
      </w:r>
      <w:r w:rsidR="00AF0196" w:rsidRPr="00662DE5">
        <w:t xml:space="preserve">pledges and </w:t>
      </w:r>
      <w:r w:rsidR="005D6A7C" w:rsidRPr="00662DE5">
        <w:t>delivery plans for those pledges</w:t>
      </w:r>
      <w:r w:rsidR="00CD4F48" w:rsidRPr="00662DE5">
        <w:t xml:space="preserve"> into a</w:t>
      </w:r>
      <w:r w:rsidR="007B08D6" w:rsidRPr="00662DE5">
        <w:t>n</w:t>
      </w:r>
      <w:r w:rsidR="00CD4F48" w:rsidRPr="00662DE5">
        <w:t xml:space="preserve"> </w:t>
      </w:r>
      <w:r w:rsidR="000D7A2F" w:rsidRPr="00662DE5">
        <w:t xml:space="preserve">Excel-based delivery plan analysis framework. The framework included the names, dates of joining, delivery plan text, progress report text, </w:t>
      </w:r>
      <w:r w:rsidR="00CD4F48" w:rsidRPr="00662DE5">
        <w:t xml:space="preserve">individual </w:t>
      </w:r>
      <w:r w:rsidR="000D7A2F" w:rsidRPr="00662DE5">
        <w:t xml:space="preserve">interventions proposed </w:t>
      </w:r>
      <w:r w:rsidR="00CD4F48" w:rsidRPr="00662DE5">
        <w:t xml:space="preserve">in </w:t>
      </w:r>
      <w:r w:rsidR="000D7A2F" w:rsidRPr="00662DE5">
        <w:t>the pledge document (</w:t>
      </w:r>
      <w:r w:rsidR="00CD4F48" w:rsidRPr="00662DE5">
        <w:t>e.g. adding unit alcohol content is an intervention suggested under the Alcohol Labelling pledge</w:t>
      </w:r>
      <w:r w:rsidR="000D7A2F" w:rsidRPr="00662DE5">
        <w:t xml:space="preserve">) and </w:t>
      </w:r>
      <w:r w:rsidR="00E7495E" w:rsidRPr="00662DE5">
        <w:t xml:space="preserve">an assessment of </w:t>
      </w:r>
      <w:r w:rsidR="000D7A2F" w:rsidRPr="00662DE5">
        <w:t>‘additionality’</w:t>
      </w:r>
      <w:r w:rsidR="00F21B8F" w:rsidRPr="00662DE5">
        <w:t xml:space="preserve"> (explained below)</w:t>
      </w:r>
      <w:r w:rsidR="000D7A2F" w:rsidRPr="00662DE5">
        <w:t xml:space="preserve">.  </w:t>
      </w:r>
    </w:p>
    <w:p w14:paraId="6B869772" w14:textId="77777777" w:rsidR="00F21B8F" w:rsidRPr="00662DE5" w:rsidRDefault="00F21B8F" w:rsidP="00F21B8F">
      <w:r w:rsidRPr="00662DE5">
        <w:t xml:space="preserve">We set out to 1) assess the activities committed to by signatories in relation to four alcohol pledges; 2) evaluate to what extent an activity could be </w:t>
      </w:r>
      <w:r w:rsidR="00167A9C" w:rsidRPr="00662DE5">
        <w:t>credited</w:t>
      </w:r>
      <w:r w:rsidRPr="00662DE5">
        <w:t xml:space="preserve"> to the RD; and 3) evaluate progress on delivery by analysing the 2013 and 2014 annual progress reports. Our approach is summarised in Figure 1. Four researchers (CK, LJ, AM and CS) first independently, then in pairs, analysed a delivery plan or progress report, and discussed and agreed their findings in pairs, and with a third researcher</w:t>
      </w:r>
      <w:r w:rsidR="003577EA" w:rsidRPr="00662DE5">
        <w:t>,</w:t>
      </w:r>
      <w:r w:rsidR="004236BE" w:rsidRPr="00662DE5">
        <w:t xml:space="preserve"> if they could not agree</w:t>
      </w:r>
      <w:r w:rsidRPr="00662DE5">
        <w:t>.</w:t>
      </w:r>
    </w:p>
    <w:p w14:paraId="256CE707" w14:textId="77777777" w:rsidR="00163C98" w:rsidRPr="00662DE5" w:rsidRDefault="00163C98" w:rsidP="00F21B8F">
      <w:r w:rsidRPr="00662DE5">
        <w:t xml:space="preserve">We </w:t>
      </w:r>
      <w:r w:rsidR="00167A9C" w:rsidRPr="00662DE5">
        <w:t xml:space="preserve">sought to minimise </w:t>
      </w:r>
      <w:r w:rsidR="00E7495E" w:rsidRPr="00662DE5">
        <w:t xml:space="preserve">bias </w:t>
      </w:r>
      <w:r w:rsidR="004236BE" w:rsidRPr="00662DE5">
        <w:t>in the process</w:t>
      </w:r>
      <w:r w:rsidRPr="00662DE5">
        <w:t xml:space="preserve"> by 1) pilot testing our data </w:t>
      </w:r>
      <w:r w:rsidR="004236BE" w:rsidRPr="00662DE5">
        <w:t>extraction</w:t>
      </w:r>
      <w:r w:rsidRPr="00662DE5">
        <w:t xml:space="preserve"> tool to </w:t>
      </w:r>
      <w:r w:rsidR="00E7495E" w:rsidRPr="00662DE5">
        <w:t xml:space="preserve">remove potential </w:t>
      </w:r>
      <w:r w:rsidRPr="00662DE5">
        <w:t xml:space="preserve">inconsistencies between raters before the main rating began; 2) considering a delivery plan to be a statement of intent by signatories, </w:t>
      </w:r>
      <w:r w:rsidR="0061651B" w:rsidRPr="00662DE5">
        <w:t xml:space="preserve">and progress reports to be a statement of achievements, </w:t>
      </w:r>
      <w:r w:rsidRPr="00662DE5">
        <w:t xml:space="preserve">to be taken at face value; 3) rating the delivery plans independently first (blind ratings) followed by 4) discussion and agreement in pairs </w:t>
      </w:r>
      <w:r w:rsidR="0061651B" w:rsidRPr="00662DE5">
        <w:t>and with a third rater in the event of disagreement)</w:t>
      </w:r>
      <w:r w:rsidRPr="00662DE5">
        <w:t>; and 5) rotating the pairs</w:t>
      </w:r>
      <w:r w:rsidR="004236BE" w:rsidRPr="00662DE5">
        <w:t xml:space="preserve"> of raters</w:t>
      </w:r>
      <w:r w:rsidRPr="00662DE5">
        <w:t xml:space="preserve"> i.e. </w:t>
      </w:r>
      <w:r w:rsidR="004236BE" w:rsidRPr="00662DE5">
        <w:t>p</w:t>
      </w:r>
      <w:r w:rsidRPr="00662DE5">
        <w:t>air A-B coded delivery plans in pledge A1, Pair B-C coded delivery plans in pledge A3, and so forth.</w:t>
      </w:r>
    </w:p>
    <w:p w14:paraId="5DE7BFB3" w14:textId="77777777" w:rsidR="00F21B8F" w:rsidRPr="00662DE5" w:rsidRDefault="00F21B8F" w:rsidP="00F21B8F">
      <w:r w:rsidRPr="00662DE5">
        <w:t>[insert Figure 1]</w:t>
      </w:r>
    </w:p>
    <w:p w14:paraId="1EB20CCC" w14:textId="77777777" w:rsidR="00C92051" w:rsidRPr="00662DE5" w:rsidRDefault="00C92051" w:rsidP="00CD4C94">
      <w:pPr>
        <w:rPr>
          <w:b/>
        </w:rPr>
      </w:pPr>
      <w:r w:rsidRPr="00662DE5">
        <w:rPr>
          <w:b/>
        </w:rPr>
        <w:t xml:space="preserve">Interventions </w:t>
      </w:r>
      <w:r w:rsidR="00EE2523" w:rsidRPr="00662DE5">
        <w:rPr>
          <w:b/>
        </w:rPr>
        <w:t xml:space="preserve">selected by </w:t>
      </w:r>
      <w:r w:rsidR="00E14573" w:rsidRPr="00662DE5">
        <w:rPr>
          <w:b/>
        </w:rPr>
        <w:t>signatories</w:t>
      </w:r>
      <w:r w:rsidRPr="00662DE5">
        <w:rPr>
          <w:b/>
        </w:rPr>
        <w:t xml:space="preserve"> </w:t>
      </w:r>
    </w:p>
    <w:p w14:paraId="2FA1AEA0" w14:textId="77777777" w:rsidR="000B6E8F" w:rsidRPr="00662DE5" w:rsidRDefault="00A36009" w:rsidP="00C92051">
      <w:r w:rsidRPr="00662DE5">
        <w:t>E</w:t>
      </w:r>
      <w:r w:rsidR="00C92051" w:rsidRPr="00662DE5">
        <w:t xml:space="preserve">ach pledge document </w:t>
      </w:r>
      <w:r w:rsidR="003D452E" w:rsidRPr="00662DE5">
        <w:t xml:space="preserve">provides guidance and </w:t>
      </w:r>
      <w:r w:rsidR="00C92051" w:rsidRPr="00662DE5">
        <w:t xml:space="preserve">outlines </w:t>
      </w:r>
      <w:r w:rsidR="00955821" w:rsidRPr="00662DE5">
        <w:t xml:space="preserve">a range of possible </w:t>
      </w:r>
      <w:r w:rsidR="00C92051" w:rsidRPr="00662DE5">
        <w:t>interventions</w:t>
      </w:r>
      <w:r w:rsidR="00955821" w:rsidRPr="00662DE5">
        <w:t xml:space="preserve"> </w:t>
      </w:r>
      <w:r w:rsidR="00C92051" w:rsidRPr="00662DE5">
        <w:t xml:space="preserve">that a partner can choose to implement </w:t>
      </w:r>
      <w:r w:rsidR="00E7495E" w:rsidRPr="00662DE5">
        <w:t xml:space="preserve">in order </w:t>
      </w:r>
      <w:r w:rsidR="00C92051" w:rsidRPr="00662DE5">
        <w:t>to deliver the pledge.</w:t>
      </w:r>
      <w:r w:rsidR="00716E4F" w:rsidRPr="00662DE5">
        <w:t xml:space="preserve"> </w:t>
      </w:r>
      <w:r w:rsidR="00EC65F5" w:rsidRPr="00662DE5">
        <w:t xml:space="preserve">We calculated the proportion of signatories selecting certain interventions (i.e. </w:t>
      </w:r>
      <w:r w:rsidR="0004111A" w:rsidRPr="00662DE5">
        <w:t xml:space="preserve">stating </w:t>
      </w:r>
      <w:r w:rsidR="00EC65F5" w:rsidRPr="00662DE5">
        <w:t>in their delivery plans that they would</w:t>
      </w:r>
      <w:r w:rsidR="00700374" w:rsidRPr="00662DE5">
        <w:t xml:space="preserve"> carry out a particular action, for example</w:t>
      </w:r>
      <w:r w:rsidR="000D7A2F" w:rsidRPr="00662DE5">
        <w:t>,</w:t>
      </w:r>
      <w:r w:rsidR="00C20925" w:rsidRPr="00662DE5">
        <w:t xml:space="preserve"> </w:t>
      </w:r>
      <w:r w:rsidR="00EC65F5" w:rsidRPr="00662DE5">
        <w:t>reduc</w:t>
      </w:r>
      <w:r w:rsidR="00700374" w:rsidRPr="00662DE5">
        <w:t>ing</w:t>
      </w:r>
      <w:r w:rsidR="00EC65F5" w:rsidRPr="00662DE5">
        <w:t xml:space="preserve"> </w:t>
      </w:r>
      <w:r w:rsidR="001D4CB2" w:rsidRPr="00662DE5">
        <w:t xml:space="preserve">the </w:t>
      </w:r>
      <w:r w:rsidR="00EC65F5" w:rsidRPr="00662DE5">
        <w:t>alcohol content of their products).</w:t>
      </w:r>
    </w:p>
    <w:p w14:paraId="68B4F2A9" w14:textId="1881F38F" w:rsidR="00670F73" w:rsidRPr="00662DE5" w:rsidRDefault="00F21B8F" w:rsidP="00CD4C94">
      <w:pPr>
        <w:rPr>
          <w:b/>
        </w:rPr>
      </w:pPr>
      <w:r w:rsidRPr="00662DE5">
        <w:rPr>
          <w:b/>
        </w:rPr>
        <w:lastRenderedPageBreak/>
        <w:t xml:space="preserve">The use of </w:t>
      </w:r>
      <w:r w:rsidR="005D6A7C" w:rsidRPr="00662DE5">
        <w:rPr>
          <w:b/>
        </w:rPr>
        <w:t>additionality</w:t>
      </w:r>
      <w:r w:rsidR="00182EE4" w:rsidRPr="00662DE5">
        <w:rPr>
          <w:b/>
        </w:rPr>
        <w:t xml:space="preserve"> </w:t>
      </w:r>
      <w:r w:rsidRPr="00662DE5">
        <w:rPr>
          <w:b/>
        </w:rPr>
        <w:t xml:space="preserve">to </w:t>
      </w:r>
      <w:r w:rsidR="00FD183A" w:rsidRPr="00662DE5">
        <w:rPr>
          <w:b/>
        </w:rPr>
        <w:t>establish</w:t>
      </w:r>
      <w:r w:rsidRPr="00662DE5">
        <w:rPr>
          <w:b/>
        </w:rPr>
        <w:t xml:space="preserve"> the counterfactual</w:t>
      </w:r>
    </w:p>
    <w:p w14:paraId="00CE22A0" w14:textId="3B563932" w:rsidR="00F21B8F" w:rsidRPr="00662DE5" w:rsidRDefault="00F21B8F" w:rsidP="00F21B8F">
      <w:r w:rsidRPr="00662DE5">
        <w:t>Traditionally an</w:t>
      </w:r>
      <w:r w:rsidR="004236BE" w:rsidRPr="00662DE5">
        <w:t xml:space="preserve"> impact</w:t>
      </w:r>
      <w:r w:rsidRPr="00662DE5">
        <w:t xml:space="preserve"> evaluation seeks to establish</w:t>
      </w:r>
      <w:r w:rsidR="004236BE" w:rsidRPr="00662DE5">
        <w:t xml:space="preserve"> that the intervention has caused the effects observed</w:t>
      </w:r>
      <w:r w:rsidRPr="00662DE5">
        <w:t xml:space="preserve"> </w:t>
      </w:r>
      <w:r w:rsidR="007B08D6" w:rsidRPr="00662DE5">
        <w:t>and uses</w:t>
      </w:r>
      <w:r w:rsidR="004236BE" w:rsidRPr="00662DE5">
        <w:t xml:space="preserve"> a</w:t>
      </w:r>
      <w:r w:rsidR="007B08D6" w:rsidRPr="00662DE5">
        <w:t xml:space="preserve"> counterfactual </w:t>
      </w:r>
      <w:r w:rsidR="004236BE" w:rsidRPr="00662DE5">
        <w:t>design to do so</w:t>
      </w:r>
      <w:r w:rsidR="00910662" w:rsidRPr="00662DE5">
        <w:t xml:space="preserve"> </w:t>
      </w:r>
      <w:r w:rsidR="007B08D6" w:rsidRPr="00662DE5">
        <w:t>(</w:t>
      </w:r>
      <w:r w:rsidR="004236BE" w:rsidRPr="00662DE5">
        <w:t>i.e.</w:t>
      </w:r>
      <w:r w:rsidR="007B08D6" w:rsidRPr="00662DE5">
        <w:t xml:space="preserve"> </w:t>
      </w:r>
      <w:r w:rsidR="004236BE" w:rsidRPr="00662DE5">
        <w:t xml:space="preserve">to provide an estimate of </w:t>
      </w:r>
      <w:r w:rsidR="007B08D6" w:rsidRPr="00662DE5">
        <w:t>what would have occurred without the intervention</w:t>
      </w:r>
      <w:r w:rsidR="004236BE" w:rsidRPr="00662DE5">
        <w:t>)</w:t>
      </w:r>
      <w:r w:rsidR="007B08D6" w:rsidRPr="00662DE5">
        <w:t xml:space="preserve"> </w:t>
      </w:r>
      <w:r w:rsidR="00846DCB" w:rsidRPr="00662DE5">
        <w:fldChar w:fldCharType="begin"/>
      </w:r>
      <w:r w:rsidR="006E764F">
        <w:instrText xml:space="preserve"> ADDIN EN.CITE &lt;EndNote&gt;&lt;Cite&gt;&lt;Author&gt;Hind&lt;/Author&gt;&lt;Year&gt;2010&lt;/Year&gt;&lt;RecNum&gt;8588&lt;/RecNum&gt;&lt;DisplayText&gt;(34)&lt;/DisplayText&gt;&lt;record&gt;&lt;rec-number&gt;8588&lt;/rec-number&gt;&lt;foreign-keys&gt;&lt;key app="EN" db-id="e2ts0eet5dp9phewvt3pdvpcptdwvtvxswaw"&gt;8588&lt;/key&gt;&lt;/foreign-keys&gt;&lt;ref-type name="Journal Article"&gt;17&lt;/ref-type&gt;&lt;contributors&gt;&lt;authors&gt;&lt;author&gt;Hind, J&lt;/author&gt;&lt;/authors&gt;&lt;/contributors&gt;&lt;titles&gt;&lt;title&gt;Additionality: a useful way to construct the counterfactual qualitatively?&lt;/title&gt;&lt;secondary-title&gt;Evaluation Journal of Australasia &lt;/secondary-title&gt;&lt;/titles&gt;&lt;periodical&gt;&lt;full-title&gt;Evaluation Journal of Australasia&lt;/full-title&gt;&lt;/periodical&gt;&lt;pages&gt;28-35&lt;/pages&gt;&lt;volume&gt;10&lt;/volume&gt;&lt;number&gt;1&lt;/number&gt;&lt;dates&gt;&lt;year&gt;2010&lt;/year&gt;&lt;/dates&gt;&lt;urls&gt;&lt;/urls&gt;&lt;/record&gt;&lt;/Cite&gt;&lt;/EndNote&gt;</w:instrText>
      </w:r>
      <w:r w:rsidR="00846DCB" w:rsidRPr="00662DE5">
        <w:fldChar w:fldCharType="separate"/>
      </w:r>
      <w:r w:rsidR="00511F93" w:rsidRPr="00662DE5">
        <w:rPr>
          <w:noProof/>
        </w:rPr>
        <w:t>(</w:t>
      </w:r>
      <w:hyperlink w:anchor="_ENREF_34" w:tooltip="Hind, 2010 #8588" w:history="1">
        <w:r w:rsidR="00C5543A" w:rsidRPr="00662DE5">
          <w:rPr>
            <w:noProof/>
          </w:rPr>
          <w:t>34</w:t>
        </w:r>
      </w:hyperlink>
      <w:r w:rsidR="00511F93" w:rsidRPr="00662DE5">
        <w:rPr>
          <w:noProof/>
        </w:rPr>
        <w:t>)</w:t>
      </w:r>
      <w:r w:rsidR="00846DCB" w:rsidRPr="00662DE5">
        <w:fldChar w:fldCharType="end"/>
      </w:r>
      <w:r w:rsidR="007B08D6" w:rsidRPr="00662DE5">
        <w:t xml:space="preserve"> </w:t>
      </w:r>
      <w:r w:rsidR="00846DCB" w:rsidRPr="00662DE5">
        <w:fldChar w:fldCharType="begin"/>
      </w:r>
      <w:r w:rsidR="006E764F">
        <w:instrText xml:space="preserve"> ADDIN EN.CITE &lt;EndNote&gt;&lt;Cite&gt;&lt;Author&gt;Mohr&lt;/Author&gt;&lt;Year&gt;1999&lt;/Year&gt;&lt;RecNum&gt;8589&lt;/RecNum&gt;&lt;DisplayText&gt;(35)&lt;/DisplayText&gt;&lt;record&gt;&lt;rec-number&gt;8589&lt;/rec-number&gt;&lt;foreign-keys&gt;&lt;key app="EN" db-id="e2ts0eet5dp9phewvt3pdvpcptdwvtvxswaw"&gt;8589&lt;/key&gt;&lt;/foreign-keys&gt;&lt;ref-type name="Journal Article"&gt;17&lt;/ref-type&gt;&lt;contributors&gt;&lt;authors&gt;&lt;author&gt;Mohr, L&lt;/author&gt;&lt;/authors&gt;&lt;/contributors&gt;&lt;titles&gt;&lt;title&gt;The qualitative method of impact analysis&lt;/title&gt;&lt;secondary-title&gt;American Journal of Evaluation&lt;/secondary-title&gt;&lt;/titles&gt;&lt;periodical&gt;&lt;full-title&gt;American Journal of Evaluation&lt;/full-title&gt;&lt;/periodical&gt;&lt;pages&gt;69-84&lt;/pages&gt;&lt;volume&gt;20&lt;/volume&gt;&lt;number&gt;1&lt;/number&gt;&lt;dates&gt;&lt;year&gt;1999&lt;/year&gt;&lt;/dates&gt;&lt;urls&gt;&lt;/urls&gt;&lt;/record&gt;&lt;/Cite&gt;&lt;/EndNote&gt;</w:instrText>
      </w:r>
      <w:r w:rsidR="00846DCB" w:rsidRPr="00662DE5">
        <w:fldChar w:fldCharType="separate"/>
      </w:r>
      <w:r w:rsidR="00511F93" w:rsidRPr="00662DE5">
        <w:rPr>
          <w:noProof/>
        </w:rPr>
        <w:t>(</w:t>
      </w:r>
      <w:hyperlink w:anchor="_ENREF_35" w:tooltip="Mohr, 1999 #8589" w:history="1">
        <w:r w:rsidR="00C5543A" w:rsidRPr="00662DE5">
          <w:rPr>
            <w:noProof/>
          </w:rPr>
          <w:t>35</w:t>
        </w:r>
      </w:hyperlink>
      <w:r w:rsidR="00511F93" w:rsidRPr="00662DE5">
        <w:rPr>
          <w:noProof/>
        </w:rPr>
        <w:t>)</w:t>
      </w:r>
      <w:r w:rsidR="00846DCB" w:rsidRPr="00662DE5">
        <w:fldChar w:fldCharType="end"/>
      </w:r>
      <w:r w:rsidR="007B08D6" w:rsidRPr="00662DE5">
        <w:t>.</w:t>
      </w:r>
      <w:r w:rsidRPr="00662DE5">
        <w:t xml:space="preserve"> </w:t>
      </w:r>
      <w:r w:rsidR="007B08D6" w:rsidRPr="00662DE5">
        <w:t>H</w:t>
      </w:r>
      <w:r w:rsidRPr="00662DE5">
        <w:t>owever attributing causality to public policies</w:t>
      </w:r>
      <w:r w:rsidR="00B408BD" w:rsidRPr="00662DE5">
        <w:t xml:space="preserve"> that are implemented across an entire jurisdiction</w:t>
      </w:r>
      <w:r w:rsidRPr="00662DE5">
        <w:t xml:space="preserve"> can be difficult because</w:t>
      </w:r>
      <w:r w:rsidR="00B408BD" w:rsidRPr="00662DE5">
        <w:t xml:space="preserve"> there is no obvious comparison that can be drawn</w:t>
      </w:r>
      <w:r w:rsidRPr="00662DE5">
        <w:t xml:space="preserve"> </w:t>
      </w:r>
      <w:r w:rsidR="00846DCB" w:rsidRPr="00662DE5">
        <w:fldChar w:fldCharType="begin"/>
      </w:r>
      <w:r w:rsidR="006E764F">
        <w:instrText xml:space="preserve"> ADDIN EN.CITE &lt;EndNote&gt;&lt;Cite&gt;&lt;Author&gt;White&lt;/Author&gt;&lt;Year&gt;2010&lt;/Year&gt;&lt;RecNum&gt;8590&lt;/RecNum&gt;&lt;DisplayText&gt;(34, 36)&lt;/DisplayText&gt;&lt;record&gt;&lt;rec-number&gt;8590&lt;/rec-number&gt;&lt;foreign-keys&gt;&lt;key app="EN" db-id="e2ts0eet5dp9phewvt3pdvpcptdwvtvxswaw"&gt;8590&lt;/key&gt;&lt;/foreign-keys&gt;&lt;ref-type name="Journal Article"&gt;17&lt;/ref-type&gt;&lt;contributors&gt;&lt;authors&gt;&lt;author&gt;White, H&lt;/author&gt;&lt;/authors&gt;&lt;/contributors&gt;&lt;titles&gt;&lt;title&gt;A contribution to current debates in impact evaluation&lt;/title&gt;&lt;secondary-title&gt;Evaluation&lt;/secondary-title&gt;&lt;/titles&gt;&lt;periodical&gt;&lt;full-title&gt;Evaluation&lt;/full-title&gt;&lt;/periodical&gt;&lt;pages&gt;153–164&lt;/pages&gt;&lt;volume&gt;16&lt;/volume&gt;&lt;number&gt;2&lt;/number&gt;&lt;dates&gt;&lt;year&gt;2010&lt;/year&gt;&lt;/dates&gt;&lt;urls&gt;&lt;/urls&gt;&lt;/record&gt;&lt;/Cite&gt;&lt;Cite&gt;&lt;Author&gt;Hind&lt;/Author&gt;&lt;Year&gt;2010&lt;/Year&gt;&lt;RecNum&gt;8588&lt;/RecNum&gt;&lt;record&gt;&lt;rec-number&gt;8588&lt;/rec-number&gt;&lt;foreign-keys&gt;&lt;key app="EN" db-id="e2ts0eet5dp9phewvt3pdvpcptdwvtvxswaw"&gt;8588&lt;/key&gt;&lt;/foreign-keys&gt;&lt;ref-type name="Journal Article"&gt;17&lt;/ref-type&gt;&lt;contributors&gt;&lt;authors&gt;&lt;author&gt;Hind, J&lt;/author&gt;&lt;/authors&gt;&lt;/contributors&gt;&lt;titles&gt;&lt;title&gt;Additionality: a useful way to construct the counterfactual qualitatively?&lt;/title&gt;&lt;secondary-title&gt;Evaluation Journal of Australasia &lt;/secondary-title&gt;&lt;/titles&gt;&lt;periodical&gt;&lt;full-title&gt;Evaluation Journal of Australasia&lt;/full-title&gt;&lt;/periodical&gt;&lt;pages&gt;28-35&lt;/pages&gt;&lt;volume&gt;10&lt;/volume&gt;&lt;number&gt;1&lt;/number&gt;&lt;dates&gt;&lt;year&gt;2010&lt;/year&gt;&lt;/dates&gt;&lt;urls&gt;&lt;/urls&gt;&lt;/record&gt;&lt;/Cite&gt;&lt;/EndNote&gt;</w:instrText>
      </w:r>
      <w:r w:rsidR="00846DCB" w:rsidRPr="00662DE5">
        <w:fldChar w:fldCharType="separate"/>
      </w:r>
      <w:r w:rsidR="00511F93" w:rsidRPr="00662DE5">
        <w:rPr>
          <w:noProof/>
        </w:rPr>
        <w:t>(</w:t>
      </w:r>
      <w:hyperlink w:anchor="_ENREF_34" w:tooltip="Hind, 2010 #8588" w:history="1">
        <w:r w:rsidR="00C5543A" w:rsidRPr="00662DE5">
          <w:rPr>
            <w:noProof/>
          </w:rPr>
          <w:t>34</w:t>
        </w:r>
      </w:hyperlink>
      <w:r w:rsidR="00511F93" w:rsidRPr="00662DE5">
        <w:rPr>
          <w:noProof/>
        </w:rPr>
        <w:t xml:space="preserve">, </w:t>
      </w:r>
      <w:hyperlink w:anchor="_ENREF_36" w:tooltip="White, 2010 #8590" w:history="1">
        <w:r w:rsidR="00C5543A" w:rsidRPr="00662DE5">
          <w:rPr>
            <w:noProof/>
          </w:rPr>
          <w:t>36</w:t>
        </w:r>
      </w:hyperlink>
      <w:r w:rsidR="00511F93" w:rsidRPr="00662DE5">
        <w:rPr>
          <w:noProof/>
        </w:rPr>
        <w:t>)</w:t>
      </w:r>
      <w:r w:rsidR="00846DCB" w:rsidRPr="00662DE5">
        <w:fldChar w:fldCharType="end"/>
      </w:r>
      <w:r w:rsidRPr="00662DE5">
        <w:t xml:space="preserve">. </w:t>
      </w:r>
      <w:r w:rsidR="00E7495E" w:rsidRPr="00662DE5">
        <w:t>However t</w:t>
      </w:r>
      <w:r w:rsidRPr="00662DE5">
        <w:t>he counterfactual can also be constructed qualitatively</w:t>
      </w:r>
      <w:r w:rsidR="005B031A" w:rsidRPr="00662DE5">
        <w:t xml:space="preserve"> </w:t>
      </w:r>
      <w:r w:rsidR="0086425C" w:rsidRPr="00662DE5">
        <w:t xml:space="preserve">by judging </w:t>
      </w:r>
      <w:r w:rsidR="00B408BD" w:rsidRPr="00662DE5">
        <w:t>so called ‘</w:t>
      </w:r>
      <w:r w:rsidR="005B031A" w:rsidRPr="00662DE5">
        <w:t>additionality</w:t>
      </w:r>
      <w:r w:rsidR="00B408BD" w:rsidRPr="00662DE5">
        <w:t>’</w:t>
      </w:r>
      <w:r w:rsidR="005B031A" w:rsidRPr="00662DE5">
        <w:t xml:space="preserve">, an approach which has been used </w:t>
      </w:r>
      <w:r w:rsidR="00B408BD" w:rsidRPr="00662DE5">
        <w:t xml:space="preserve">in </w:t>
      </w:r>
      <w:r w:rsidR="00E7495E" w:rsidRPr="00662DE5">
        <w:t xml:space="preserve">similar </w:t>
      </w:r>
      <w:r w:rsidR="00B408BD" w:rsidRPr="00662DE5">
        <w:t>circumstances</w:t>
      </w:r>
      <w:r w:rsidR="0086425C" w:rsidRPr="00662DE5">
        <w:t xml:space="preserve"> </w:t>
      </w:r>
      <w:r w:rsidR="005B031A" w:rsidRPr="00662DE5">
        <w:t>to assess whether projects</w:t>
      </w:r>
      <w:r w:rsidR="00B408BD" w:rsidRPr="00662DE5">
        <w:t xml:space="preserve"> </w:t>
      </w:r>
      <w:r w:rsidR="005B031A" w:rsidRPr="00662DE5">
        <w:t xml:space="preserve">add value </w:t>
      </w:r>
      <w:r w:rsidR="00846DCB" w:rsidRPr="00662DE5">
        <w:fldChar w:fldCharType="begin">
          <w:fldData xml:space="preserve">PEVuZE5vdGU+PENpdGU+PEF1dGhvcj5Sb2xkw6FuPC9BdXRob3I+PFllYXI+MjAwMjwvWWVhcj48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</w:fldData>
        </w:fldChar>
      </w:r>
      <w:r w:rsidR="006E764F">
        <w:instrText xml:space="preserve"> ADDIN EN.CITE </w:instrText>
      </w:r>
      <w:r w:rsidR="006E764F">
        <w:fldChar w:fldCharType="begin">
          <w:fldData xml:space="preserve">PEVuZE5vdGU+PENpdGU+PEF1dGhvcj5Sb2xkw6FuPC9BdXRob3I+PFllYXI+MjAwMjwvWWVhcj48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</w:fldData>
        </w:fldChar>
      </w:r>
      <w:r w:rsidR="006E764F">
        <w:instrText xml:space="preserve"> ADDIN EN.CITE.DATA </w:instrText>
      </w:r>
      <w:r w:rsidR="006E764F">
        <w:fldChar w:fldCharType="end"/>
      </w:r>
      <w:r w:rsidR="00846DCB" w:rsidRPr="00662DE5">
        <w:fldChar w:fldCharType="separate"/>
      </w:r>
      <w:r w:rsidR="00511F93" w:rsidRPr="00662DE5">
        <w:rPr>
          <w:noProof/>
        </w:rPr>
        <w:t>(</w:t>
      </w:r>
      <w:hyperlink w:anchor="_ENREF_37" w:tooltip="Roldán, 2002 #8591" w:history="1">
        <w:r w:rsidR="00C5543A" w:rsidRPr="00662DE5">
          <w:rPr>
            <w:noProof/>
          </w:rPr>
          <w:t>37-40</w:t>
        </w:r>
      </w:hyperlink>
      <w:r w:rsidR="00511F93" w:rsidRPr="00662DE5">
        <w:rPr>
          <w:noProof/>
        </w:rPr>
        <w:t>)</w:t>
      </w:r>
      <w:r w:rsidR="00846DCB" w:rsidRPr="00662DE5">
        <w:fldChar w:fldCharType="end"/>
      </w:r>
      <w:r w:rsidR="007834F4" w:rsidRPr="00662DE5">
        <w:t xml:space="preserve"> </w:t>
      </w:r>
      <w:r w:rsidR="00E7495E" w:rsidRPr="00662DE5">
        <w:t xml:space="preserve">including as part of </w:t>
      </w:r>
      <w:r w:rsidR="007834F4" w:rsidRPr="00662DE5">
        <w:t xml:space="preserve">evaluations in the private sector </w:t>
      </w:r>
      <w:r w:rsidR="00846DCB" w:rsidRPr="00662DE5">
        <w:fldChar w:fldCharType="begin"/>
      </w:r>
      <w:r w:rsidR="006E764F">
        <w:instrText xml:space="preserve"> ADDIN EN.CITE &lt;EndNote&gt;&lt;Cite&gt;&lt;Author&gt;Heinrich&lt;/Author&gt;&lt;Year&gt;2014&lt;/Year&gt;&lt;RecNum&gt;8599&lt;/RecNum&gt;&lt;DisplayText&gt;(41)&lt;/DisplayText&gt;&lt;record&gt;&lt;rec-number&gt;8599&lt;/rec-number&gt;&lt;foreign-keys&gt;&lt;key app="EN" db-id="e2ts0eet5dp9phewvt3pdvpcptdwvtvxswaw"&gt;8599&lt;/key&gt;&lt;/foreign-keys&gt;&lt;ref-type name="Journal Article"&gt;17&lt;/ref-type&gt;&lt;contributors&gt;&lt;authors&gt;&lt;author&gt;Heinrich, M&lt;/author&gt;&lt;/authors&gt;&lt;/contributors&gt;&lt;titles&gt;&lt;title&gt;Demonstrating additionality in private sector development initiatives. A Practical Exploration of Good Practice for Challenge Funds and other Cost-Sharing Mechanisms. The Donor Committee for Enterprise Development (DCED) April 2014&lt;/title&gt;&lt;/titles&gt;&lt;dates&gt;&lt;year&gt;2014&lt;/year&gt;&lt;/dates&gt;&lt;urls&gt;&lt;/urls&gt;&lt;/record&gt;&lt;/Cite&gt;&lt;/EndNote&gt;</w:instrText>
      </w:r>
      <w:r w:rsidR="00846DCB" w:rsidRPr="00662DE5">
        <w:fldChar w:fldCharType="separate"/>
      </w:r>
      <w:r w:rsidR="00511F93" w:rsidRPr="00662DE5">
        <w:rPr>
          <w:noProof/>
        </w:rPr>
        <w:t>(</w:t>
      </w:r>
      <w:hyperlink w:anchor="_ENREF_41" w:tooltip="Heinrich, 2014 #8599" w:history="1">
        <w:r w:rsidR="00C5543A" w:rsidRPr="00662DE5">
          <w:rPr>
            <w:noProof/>
          </w:rPr>
          <w:t>41</w:t>
        </w:r>
      </w:hyperlink>
      <w:r w:rsidR="00511F93" w:rsidRPr="00662DE5">
        <w:rPr>
          <w:noProof/>
        </w:rPr>
        <w:t>)</w:t>
      </w:r>
      <w:r w:rsidR="00846DCB" w:rsidRPr="00662DE5">
        <w:fldChar w:fldCharType="end"/>
      </w:r>
      <w:r w:rsidR="00515749" w:rsidRPr="00662DE5">
        <w:t>.</w:t>
      </w:r>
      <w:r w:rsidRPr="00662DE5">
        <w:t xml:space="preserve"> </w:t>
      </w:r>
    </w:p>
    <w:p w14:paraId="7F1316CF" w14:textId="2695F4DD" w:rsidR="007B08D6" w:rsidRPr="00662DE5" w:rsidRDefault="00F21B8F" w:rsidP="00F21B8F">
      <w:r w:rsidRPr="00662DE5">
        <w:t xml:space="preserve">In this study, we employed </w:t>
      </w:r>
      <w:r w:rsidR="0086425C" w:rsidRPr="00662DE5">
        <w:t xml:space="preserve">the concept of </w:t>
      </w:r>
      <w:r w:rsidRPr="00662DE5">
        <w:t xml:space="preserve">additionality to </w:t>
      </w:r>
      <w:r w:rsidR="0086425C" w:rsidRPr="00662DE5">
        <w:t xml:space="preserve">help </w:t>
      </w:r>
      <w:r w:rsidR="00FD183A" w:rsidRPr="00662DE5">
        <w:t xml:space="preserve">establish </w:t>
      </w:r>
      <w:r w:rsidRPr="00662DE5">
        <w:t>the counterfactual</w:t>
      </w:r>
      <w:r w:rsidR="003D452E" w:rsidRPr="00662DE5">
        <w:t>; that is</w:t>
      </w:r>
      <w:r w:rsidRPr="00662DE5">
        <w:t>, additionality is defined in this analysis as the extent to which we judged that a planned or completed activity c</w:t>
      </w:r>
      <w:r w:rsidR="00B408BD" w:rsidRPr="00662DE5">
        <w:t>ould</w:t>
      </w:r>
      <w:r w:rsidRPr="00662DE5">
        <w:t xml:space="preserve"> </w:t>
      </w:r>
      <w:r w:rsidR="00E7495E" w:rsidRPr="00662DE5">
        <w:t xml:space="preserve">have </w:t>
      </w:r>
      <w:r w:rsidRPr="00662DE5">
        <w:t>be</w:t>
      </w:r>
      <w:r w:rsidR="00E7495E" w:rsidRPr="00662DE5">
        <w:t>en</w:t>
      </w:r>
      <w:r w:rsidRPr="00662DE5">
        <w:t xml:space="preserve"> </w:t>
      </w:r>
      <w:r w:rsidR="00167A9C" w:rsidRPr="00662DE5">
        <w:t xml:space="preserve">brought about by </w:t>
      </w:r>
      <w:r w:rsidRPr="00662DE5">
        <w:t xml:space="preserve">the RD, as opposed to an activity which would have happened anyway, or which appeared to be already happening irrespective of the RD. </w:t>
      </w:r>
      <w:r w:rsidR="003D452E" w:rsidRPr="00662DE5">
        <w:t xml:space="preserve">Thus the counterfactual was derived from assessing signatories’ delivery plans to ascertain what actions signatories would have taken in the absence of the RD. </w:t>
      </w:r>
    </w:p>
    <w:p w14:paraId="1A5EF65E" w14:textId="77777777" w:rsidR="00515749" w:rsidRPr="00662DE5" w:rsidRDefault="00160F91" w:rsidP="00261CCE">
      <w:pPr>
        <w:rPr>
          <w:b/>
        </w:rPr>
      </w:pPr>
      <w:r w:rsidRPr="00662DE5">
        <w:rPr>
          <w:b/>
        </w:rPr>
        <w:t xml:space="preserve">Criteria for assessing additionality </w:t>
      </w:r>
    </w:p>
    <w:p w14:paraId="481E3A35" w14:textId="16AF4B7E" w:rsidR="007A1E4C" w:rsidRPr="00662DE5" w:rsidRDefault="009D4187" w:rsidP="00261CCE">
      <w:r w:rsidRPr="00662DE5">
        <w:t xml:space="preserve">We </w:t>
      </w:r>
      <w:r w:rsidR="0086425C" w:rsidRPr="00662DE5">
        <w:t>developed</w:t>
      </w:r>
      <w:r w:rsidRPr="00662DE5">
        <w:t xml:space="preserve"> criteria for judging </w:t>
      </w:r>
      <w:r w:rsidR="00E14573" w:rsidRPr="00662DE5">
        <w:t xml:space="preserve">the level of </w:t>
      </w:r>
      <w:r w:rsidR="00182EE4" w:rsidRPr="00662DE5">
        <w:t>“</w:t>
      </w:r>
      <w:r w:rsidR="00E14573" w:rsidRPr="00662DE5">
        <w:t>a</w:t>
      </w:r>
      <w:r w:rsidR="00182EE4" w:rsidRPr="00662DE5">
        <w:t xml:space="preserve">dditionality” </w:t>
      </w:r>
      <w:r w:rsidR="006448AF" w:rsidRPr="00662DE5">
        <w:t xml:space="preserve">in line with </w:t>
      </w:r>
      <w:r w:rsidR="00D63836" w:rsidRPr="00662DE5">
        <w:t xml:space="preserve">the </w:t>
      </w:r>
      <w:r w:rsidR="00182EE4" w:rsidRPr="00662DE5">
        <w:t>Public Health Outcomes Framework</w:t>
      </w:r>
      <w:r w:rsidR="006448AF" w:rsidRPr="00662DE5">
        <w:t xml:space="preserve">’s </w:t>
      </w:r>
      <w:r w:rsidR="000D7A2F" w:rsidRPr="00662DE5">
        <w:t xml:space="preserve">assessment </w:t>
      </w:r>
      <w:r w:rsidR="006448AF" w:rsidRPr="00662DE5">
        <w:t xml:space="preserve">criteria </w:t>
      </w:r>
      <w:r w:rsidR="000D7A2F" w:rsidRPr="00662DE5">
        <w:t>for indicators</w:t>
      </w:r>
      <w:r w:rsidR="00D843A4" w:rsidRPr="00662DE5">
        <w:t xml:space="preserve"> </w:t>
      </w:r>
      <w:r w:rsidR="00846DCB" w:rsidRPr="00662DE5">
        <w:fldChar w:fldCharType="begin"/>
      </w:r>
      <w:r w:rsidR="006E764F">
        <w:instrText xml:space="preserve"> ADDIN EN.CITE &lt;EndNote&gt;&lt;Cite&gt;&lt;Author&gt;Department of Health&lt;/Author&gt;&lt;Year&gt;2013&lt;/Year&gt;&lt;RecNum&gt;8122&lt;/RecNum&gt;&lt;DisplayText&gt;(42, 43)&lt;/DisplayText&gt;&lt;record&gt;&lt;rec-number&gt;8122&lt;/rec-number&gt;&lt;foreign-keys&gt;&lt;key app="EN" db-id="e2ts0eet5dp9phewvt3pdvpcptdwvtvxswaw"&gt;8122&lt;/key&gt;&lt;/foreign-keys&gt;&lt;ref-type name="Journal Article"&gt;17&lt;/ref-type&gt;&lt;contributors&gt;&lt;authors&gt;&lt;author&gt;Department of Health,&lt;/author&gt;&lt;/authors&gt;&lt;/contributors&gt;&lt;titles&gt;&lt;title&gt;Public Health Outcomes Framework. Improving outcomes and supporting transparency. Part 1B: Appendices&lt;/title&gt;&lt;/titles&gt;&lt;dates&gt;&lt;year&gt;2013&lt;/year&gt;&lt;/dates&gt;&lt;urls&gt;&lt;/urls&gt;&lt;/record&gt;&lt;/Cite&gt;&lt;Cite&gt;&lt;Author&gt;Department of Health&lt;/Author&gt;&lt;Year&gt;2013&lt;/Year&gt;&lt;RecNum&gt;8122&lt;/RecNum&gt;&lt;record&gt;&lt;rec-number&gt;8122&lt;/rec-number&gt;&lt;foreign-keys&gt;&lt;key app="EN" db-id="e2ts0eet5dp9phewvt3pdvpcptdwvtvxswaw"&gt;8122&lt;/key&gt;&lt;/foreign-keys&gt;&lt;ref-type name="Journal Article"&gt;17&lt;/ref-type&gt;&lt;contributors&gt;&lt;authors&gt;&lt;author&gt;Department of Health,&lt;/author&gt;&lt;/authors&gt;&lt;/contributors&gt;&lt;titles&gt;&lt;title&gt;Public Health Outcomes Framework. Improving outcomes and supporting transparency. Part 1B: Appendices&lt;/title&gt;&lt;/titles&gt;&lt;dates&gt;&lt;year&gt;2013&lt;/year&gt;&lt;/dates&gt;&lt;urls&gt;&lt;/urls&gt;&lt;/record&gt;&lt;/Cite&gt;&lt;Cite&gt;&lt;Author&gt;Department of Health&lt;/Author&gt;&lt;Year&gt;2012&lt;/Year&gt;&lt;RecNum&gt;7722&lt;/RecNum&gt;&lt;record&gt;&lt;rec-number&gt;7722&lt;/rec-number&gt;&lt;foreign-keys&gt;&lt;key app="EN" db-id="e2ts0eet5dp9phewvt3pdvpcptdwvtvxswaw"&gt;7722&lt;/key&gt;&lt;/foreign-keys&gt;&lt;ref-type name="Report"&gt;27&lt;/ref-type&gt;&lt;contributors&gt;&lt;authors&gt;&lt;author&gt;Department of Health, England&lt;/author&gt;&lt;/authors&gt;&lt;/contributors&gt;&lt;titles&gt;&lt;title&gt;The Public Health Outcomes Framework &amp;quot;Healthy lives, healthy people: Improving outcomes and supporting transparency&amp;quot;&lt;/title&gt;&lt;/titles&gt;&lt;dates&gt;&lt;year&gt;2012&lt;/year&gt;&lt;/dates&gt;&lt;urls&gt;&lt;/urls&gt;&lt;/record&gt;&lt;/Cite&gt;&lt;/EndNote&gt;</w:instrText>
      </w:r>
      <w:r w:rsidR="00846DCB" w:rsidRPr="00662DE5">
        <w:fldChar w:fldCharType="separate"/>
      </w:r>
      <w:r w:rsidR="00511F93" w:rsidRPr="00662DE5">
        <w:rPr>
          <w:noProof/>
        </w:rPr>
        <w:t>(</w:t>
      </w:r>
      <w:hyperlink w:anchor="_ENREF_42" w:tooltip="Department of Health, 2013 #8122" w:history="1">
        <w:r w:rsidR="00C5543A" w:rsidRPr="00662DE5">
          <w:rPr>
            <w:noProof/>
          </w:rPr>
          <w:t>42</w:t>
        </w:r>
      </w:hyperlink>
      <w:r w:rsidR="00511F93" w:rsidRPr="00662DE5">
        <w:rPr>
          <w:noProof/>
        </w:rPr>
        <w:t xml:space="preserve">, </w:t>
      </w:r>
      <w:hyperlink w:anchor="_ENREF_43" w:tooltip="Department of Health, 2012 #7722" w:history="1">
        <w:r w:rsidR="00C5543A" w:rsidRPr="00662DE5">
          <w:rPr>
            <w:noProof/>
          </w:rPr>
          <w:t>43</w:t>
        </w:r>
      </w:hyperlink>
      <w:r w:rsidR="00511F93" w:rsidRPr="00662DE5">
        <w:rPr>
          <w:noProof/>
        </w:rPr>
        <w:t>)</w:t>
      </w:r>
      <w:r w:rsidR="00846DCB" w:rsidRPr="00662DE5">
        <w:fldChar w:fldCharType="end"/>
      </w:r>
      <w:r w:rsidR="0055512F" w:rsidRPr="00662DE5">
        <w:t xml:space="preserve">, coded </w:t>
      </w:r>
      <w:r w:rsidRPr="00662DE5">
        <w:t>from 1 to 5</w:t>
      </w:r>
      <w:r w:rsidR="0055512F" w:rsidRPr="00662DE5">
        <w:t>, where:</w:t>
      </w:r>
      <w:r w:rsidRPr="00662DE5">
        <w:t xml:space="preserve"> </w:t>
      </w:r>
    </w:p>
    <w:p w14:paraId="4AABD6B9" w14:textId="7B5651F7" w:rsidR="00735C20" w:rsidRPr="00662DE5" w:rsidRDefault="009D4187" w:rsidP="0032642F">
      <w:pPr>
        <w:numPr>
          <w:ilvl w:val="0"/>
          <w:numId w:val="8"/>
        </w:numPr>
      </w:pPr>
      <w:r w:rsidRPr="00662DE5">
        <w:t xml:space="preserve">“1” if all interventions mentioned </w:t>
      </w:r>
      <w:r w:rsidR="00F14AB7" w:rsidRPr="00662DE5">
        <w:t xml:space="preserve">were </w:t>
      </w:r>
      <w:r w:rsidRPr="00662DE5">
        <w:t>judged by assessors to be a result of the RD</w:t>
      </w:r>
      <w:r w:rsidR="00835334" w:rsidRPr="00662DE5">
        <w:t xml:space="preserve">. </w:t>
      </w:r>
      <w:r w:rsidR="003577EA" w:rsidRPr="00662DE5">
        <w:t xml:space="preserve">A </w:t>
      </w:r>
      <w:r w:rsidR="00835334" w:rsidRPr="00662DE5">
        <w:t xml:space="preserve">fictional </w:t>
      </w:r>
      <w:r w:rsidR="003577EA" w:rsidRPr="00662DE5">
        <w:t xml:space="preserve">example is </w:t>
      </w:r>
      <w:r w:rsidR="00835334" w:rsidRPr="00662DE5">
        <w:t>“</w:t>
      </w:r>
      <w:r w:rsidR="00835334" w:rsidRPr="00662DE5">
        <w:rPr>
          <w:i/>
        </w:rPr>
        <w:t xml:space="preserve">We will remove </w:t>
      </w:r>
      <w:r w:rsidR="006E764F">
        <w:rPr>
          <w:i/>
        </w:rPr>
        <w:t>30</w:t>
      </w:r>
      <w:r w:rsidR="00835334" w:rsidRPr="00662DE5">
        <w:rPr>
          <w:i/>
        </w:rPr>
        <w:t xml:space="preserve"> million units from the market by Dec 2015 by developing new low alcohol products.”</w:t>
      </w:r>
      <w:r w:rsidR="00835334" w:rsidRPr="00662DE5">
        <w:t xml:space="preserve"> </w:t>
      </w:r>
    </w:p>
    <w:p w14:paraId="3D595E62" w14:textId="77777777" w:rsidR="00735C20" w:rsidRPr="00662DE5" w:rsidRDefault="009D4187" w:rsidP="0032642F">
      <w:pPr>
        <w:numPr>
          <w:ilvl w:val="0"/>
          <w:numId w:val="8"/>
        </w:numPr>
      </w:pPr>
      <w:r w:rsidRPr="00662DE5">
        <w:t xml:space="preserve">“2” if planned interventions (excluding those stated to be already completed) </w:t>
      </w:r>
      <w:r w:rsidR="00F14AB7" w:rsidRPr="00662DE5">
        <w:t xml:space="preserve">were </w:t>
      </w:r>
      <w:r w:rsidRPr="00662DE5">
        <w:t>judged by assessors to be potentially due to the RD</w:t>
      </w:r>
      <w:r w:rsidR="007A1E4C" w:rsidRPr="00662DE5">
        <w:t>.</w:t>
      </w:r>
      <w:r w:rsidR="00F14AB7" w:rsidRPr="00662DE5">
        <w:t xml:space="preserve"> </w:t>
      </w:r>
      <w:r w:rsidR="003577EA" w:rsidRPr="00662DE5">
        <w:t xml:space="preserve">A fictional example is </w:t>
      </w:r>
      <w:r w:rsidR="00835334" w:rsidRPr="00662DE5">
        <w:t>“</w:t>
      </w:r>
      <w:r w:rsidR="00835334" w:rsidRPr="00662DE5">
        <w:rPr>
          <w:i/>
        </w:rPr>
        <w:t>We have made progress toward meeting the target. 100% of our wine products include the labelling elements. 70% of our beer products have the five elements. We plan to meet the target for all products by December 2013</w:t>
      </w:r>
      <w:r w:rsidR="00835334" w:rsidRPr="00662DE5">
        <w:t>.”</w:t>
      </w:r>
    </w:p>
    <w:p w14:paraId="2886B403" w14:textId="77777777" w:rsidR="00735C20" w:rsidRPr="00662DE5" w:rsidRDefault="009D4187" w:rsidP="0032642F">
      <w:pPr>
        <w:numPr>
          <w:ilvl w:val="0"/>
          <w:numId w:val="8"/>
        </w:numPr>
        <w:rPr>
          <w:i/>
        </w:rPr>
      </w:pPr>
      <w:r w:rsidRPr="00662DE5">
        <w:lastRenderedPageBreak/>
        <w:t xml:space="preserve">“3” if it </w:t>
      </w:r>
      <w:r w:rsidR="00F14AB7" w:rsidRPr="00662DE5">
        <w:t>wa</w:t>
      </w:r>
      <w:r w:rsidRPr="00662DE5">
        <w:t xml:space="preserve">s judged that all interventions were already implemented and/or not related to the RD. </w:t>
      </w:r>
      <w:r w:rsidR="003577EA" w:rsidRPr="00662DE5">
        <w:t>A fictional example is</w:t>
      </w:r>
      <w:r w:rsidR="00835334" w:rsidRPr="00662DE5">
        <w:t xml:space="preserve"> “</w:t>
      </w:r>
      <w:r w:rsidR="00835334" w:rsidRPr="00662DE5">
        <w:rPr>
          <w:i/>
        </w:rPr>
        <w:t>We have already achieved this pledge. Since 2007, our products have followed labelling standards according to governmental agreements.”</w:t>
      </w:r>
    </w:p>
    <w:p w14:paraId="52B4ABD5" w14:textId="77777777" w:rsidR="00735C20" w:rsidRPr="00662DE5" w:rsidRDefault="00F14AB7" w:rsidP="0032642F">
      <w:pPr>
        <w:numPr>
          <w:ilvl w:val="0"/>
          <w:numId w:val="8"/>
        </w:numPr>
      </w:pPr>
      <w:r w:rsidRPr="00662DE5">
        <w:t>“4” if there wa</w:t>
      </w:r>
      <w:r w:rsidR="009D4187" w:rsidRPr="00662DE5">
        <w:t xml:space="preserve">s not enough information provided to make a judgement </w:t>
      </w:r>
    </w:p>
    <w:p w14:paraId="7830F4ED" w14:textId="77777777" w:rsidR="00735C20" w:rsidRPr="00662DE5" w:rsidRDefault="009D4187" w:rsidP="0032642F">
      <w:pPr>
        <w:numPr>
          <w:ilvl w:val="0"/>
          <w:numId w:val="8"/>
        </w:numPr>
      </w:pPr>
      <w:r w:rsidRPr="00662DE5">
        <w:t xml:space="preserve">“5” if no delivery plan </w:t>
      </w:r>
      <w:r w:rsidR="00F14AB7" w:rsidRPr="00662DE5">
        <w:t>wa</w:t>
      </w:r>
      <w:r w:rsidRPr="00662DE5">
        <w:t xml:space="preserve">s provided </w:t>
      </w:r>
      <w:r w:rsidR="007A1E4C" w:rsidRPr="00662DE5">
        <w:t xml:space="preserve">by </w:t>
      </w:r>
      <w:r w:rsidRPr="00662DE5">
        <w:t>the signatory.</w:t>
      </w:r>
    </w:p>
    <w:p w14:paraId="09310D2E" w14:textId="77777777" w:rsidR="00835334" w:rsidRPr="00662DE5" w:rsidRDefault="00261CCE" w:rsidP="00261CCE">
      <w:r w:rsidRPr="00662DE5">
        <w:t xml:space="preserve">In practice, </w:t>
      </w:r>
      <w:r w:rsidR="00F46A3A" w:rsidRPr="00662DE5">
        <w:t xml:space="preserve">as noted above, </w:t>
      </w:r>
      <w:r w:rsidRPr="00662DE5">
        <w:t xml:space="preserve">delivery plans were considered </w:t>
      </w:r>
      <w:r w:rsidR="0086425C" w:rsidRPr="00662DE5">
        <w:t xml:space="preserve">to be </w:t>
      </w:r>
      <w:r w:rsidRPr="00662DE5">
        <w:t xml:space="preserve">a statement of intent </w:t>
      </w:r>
      <w:r w:rsidR="00F82AB7" w:rsidRPr="00662DE5">
        <w:t xml:space="preserve">by signatories </w:t>
      </w:r>
      <w:r w:rsidRPr="00662DE5">
        <w:t xml:space="preserve">and were taken at face value. </w:t>
      </w:r>
      <w:r w:rsidR="00ED7F43" w:rsidRPr="00662DE5">
        <w:t>This meant that</w:t>
      </w:r>
      <w:r w:rsidR="00B408BD" w:rsidRPr="00662DE5">
        <w:t xml:space="preserve"> our judgements </w:t>
      </w:r>
      <w:r w:rsidRPr="00662DE5">
        <w:t>err</w:t>
      </w:r>
      <w:r w:rsidR="00ED7F43" w:rsidRPr="00662DE5">
        <w:t>ed</w:t>
      </w:r>
      <w:r w:rsidR="00B408BD" w:rsidRPr="00662DE5">
        <w:t xml:space="preserve"> in favour of identifying greater</w:t>
      </w:r>
      <w:r w:rsidRPr="00662DE5">
        <w:t xml:space="preserve"> additionality. </w:t>
      </w:r>
    </w:p>
    <w:p w14:paraId="39D35289" w14:textId="10EC8DB6" w:rsidR="00CD4C94" w:rsidRPr="00662DE5" w:rsidRDefault="00730ACB" w:rsidP="001A425B">
      <w:pPr>
        <w:rPr>
          <w:i/>
        </w:rPr>
      </w:pPr>
      <w:r w:rsidRPr="00662DE5">
        <w:rPr>
          <w:i/>
        </w:rPr>
        <w:t>Validation</w:t>
      </w:r>
      <w:r w:rsidR="00700374" w:rsidRPr="00662DE5">
        <w:rPr>
          <w:i/>
        </w:rPr>
        <w:t xml:space="preserve"> </w:t>
      </w:r>
      <w:r w:rsidR="001A425B" w:rsidRPr="00662DE5">
        <w:rPr>
          <w:i/>
        </w:rPr>
        <w:t xml:space="preserve">of </w:t>
      </w:r>
      <w:r w:rsidR="00700374" w:rsidRPr="00662DE5">
        <w:rPr>
          <w:i/>
        </w:rPr>
        <w:t xml:space="preserve">the </w:t>
      </w:r>
      <w:r w:rsidR="001A425B" w:rsidRPr="00662DE5">
        <w:rPr>
          <w:i/>
        </w:rPr>
        <w:t xml:space="preserve">additionality </w:t>
      </w:r>
      <w:r w:rsidR="0055512F" w:rsidRPr="00662DE5">
        <w:rPr>
          <w:i/>
        </w:rPr>
        <w:t xml:space="preserve">coding </w:t>
      </w:r>
      <w:r w:rsidR="009A283B" w:rsidRPr="00662DE5">
        <w:rPr>
          <w:i/>
        </w:rPr>
        <w:t>scheme</w:t>
      </w:r>
    </w:p>
    <w:p w14:paraId="7B122DC7" w14:textId="0B02C9F4" w:rsidR="001A425B" w:rsidRPr="00662DE5" w:rsidRDefault="00F82AB7" w:rsidP="001A425B">
      <w:r w:rsidRPr="00662DE5">
        <w:t xml:space="preserve">In order to validate our additionality </w:t>
      </w:r>
      <w:r w:rsidR="0055512F" w:rsidRPr="00662DE5">
        <w:t xml:space="preserve">coding </w:t>
      </w:r>
      <w:r w:rsidRPr="00662DE5">
        <w:t>scheme, w</w:t>
      </w:r>
      <w:r w:rsidR="006F572B" w:rsidRPr="00662DE5">
        <w:t xml:space="preserve">e sampled 20% of the 137 delivery plans (n=27 plans) which had </w:t>
      </w:r>
      <w:r w:rsidR="008D1A71" w:rsidRPr="00662DE5">
        <w:t>been</w:t>
      </w:r>
      <w:r w:rsidR="0055512F" w:rsidRPr="00662DE5">
        <w:t xml:space="preserve"> judged as involving no additionality</w:t>
      </w:r>
      <w:r w:rsidR="008D1A71" w:rsidRPr="00662DE5">
        <w:t xml:space="preserve"> </w:t>
      </w:r>
      <w:r w:rsidR="006F572B" w:rsidRPr="00662DE5">
        <w:t>(</w:t>
      </w:r>
      <w:r w:rsidR="008D1A71" w:rsidRPr="00662DE5">
        <w:t>“3”</w:t>
      </w:r>
      <w:r w:rsidR="006F572B" w:rsidRPr="00662DE5">
        <w:t xml:space="preserve">). </w:t>
      </w:r>
      <w:r w:rsidR="00322297" w:rsidRPr="00662DE5">
        <w:t xml:space="preserve">Two researchers independently </w:t>
      </w:r>
      <w:r w:rsidR="006F572B" w:rsidRPr="00662DE5">
        <w:t xml:space="preserve">conducted validity testing </w:t>
      </w:r>
      <w:r w:rsidRPr="00662DE5">
        <w:t xml:space="preserve">by </w:t>
      </w:r>
      <w:r w:rsidR="00E86E46" w:rsidRPr="00662DE5">
        <w:t xml:space="preserve">comparing the </w:t>
      </w:r>
      <w:r w:rsidR="006F572B" w:rsidRPr="00662DE5">
        <w:t xml:space="preserve">delivery plans and </w:t>
      </w:r>
      <w:r w:rsidR="00E86E46" w:rsidRPr="00662DE5">
        <w:t xml:space="preserve">reported </w:t>
      </w:r>
      <w:r w:rsidR="006F572B" w:rsidRPr="00662DE5">
        <w:t>progress, applying the same criteria as those used to assess progress on delivery plans (</w:t>
      </w:r>
      <w:r w:rsidRPr="00662DE5">
        <w:t xml:space="preserve">described </w:t>
      </w:r>
      <w:r w:rsidR="006F572B" w:rsidRPr="00662DE5">
        <w:t>below)</w:t>
      </w:r>
      <w:r w:rsidRPr="00662DE5">
        <w:t>.</w:t>
      </w:r>
      <w:r w:rsidR="006F572B" w:rsidRPr="00662DE5">
        <w:t xml:space="preserve"> </w:t>
      </w:r>
      <w:r w:rsidR="00D51B5A" w:rsidRPr="00662DE5">
        <w:t xml:space="preserve">We also </w:t>
      </w:r>
      <w:r w:rsidR="0086425C" w:rsidRPr="00662DE5">
        <w:t xml:space="preserve">assessed </w:t>
      </w:r>
      <w:r w:rsidR="00D51B5A" w:rsidRPr="00662DE5">
        <w:t xml:space="preserve">the 2014 progress reports in terms of whether they confirmed </w:t>
      </w:r>
      <w:r w:rsidR="009F0560" w:rsidRPr="00662DE5">
        <w:t xml:space="preserve">or were consistent with </w:t>
      </w:r>
      <w:r w:rsidR="00D51B5A" w:rsidRPr="00662DE5">
        <w:t>the initial delivery plan and the 2013 progress report</w:t>
      </w:r>
      <w:r w:rsidR="00C40285" w:rsidRPr="00662DE5">
        <w:t xml:space="preserve"> in restating a version of their contents</w:t>
      </w:r>
      <w:r w:rsidR="00D51B5A" w:rsidRPr="00662DE5">
        <w:t xml:space="preserve">. </w:t>
      </w:r>
      <w:r w:rsidR="00322297" w:rsidRPr="00662DE5">
        <w:t xml:space="preserve">Individual ratings were discussed and agreed. </w:t>
      </w:r>
      <w:r w:rsidR="001A425B" w:rsidRPr="00662DE5">
        <w:t xml:space="preserve"> </w:t>
      </w:r>
    </w:p>
    <w:p w14:paraId="03732D99" w14:textId="05403375" w:rsidR="00700374" w:rsidRPr="00662DE5" w:rsidRDefault="006F572B" w:rsidP="00700374">
      <w:r w:rsidRPr="00662DE5">
        <w:t>The additionality</w:t>
      </w:r>
      <w:r w:rsidR="0055512F" w:rsidRPr="00662DE5">
        <w:t xml:space="preserve"> coding </w:t>
      </w:r>
      <w:r w:rsidRPr="00662DE5">
        <w:t xml:space="preserve">system was </w:t>
      </w:r>
      <w:r w:rsidR="0004111A" w:rsidRPr="00662DE5">
        <w:t xml:space="preserve">found to be </w:t>
      </w:r>
      <w:r w:rsidRPr="00662DE5">
        <w:t xml:space="preserve">a valid approach to judging additionality: </w:t>
      </w:r>
      <w:r w:rsidR="00B408BD" w:rsidRPr="00662DE5">
        <w:t>t</w:t>
      </w:r>
      <w:r w:rsidR="00322297" w:rsidRPr="00662DE5">
        <w:t>here was agreement</w:t>
      </w:r>
      <w:r w:rsidR="00910662" w:rsidRPr="00662DE5">
        <w:t xml:space="preserve"> </w:t>
      </w:r>
      <w:r w:rsidR="0055512F" w:rsidRPr="00662DE5">
        <w:t>among</w:t>
      </w:r>
      <w:r w:rsidR="00910662" w:rsidRPr="00662DE5">
        <w:t xml:space="preserve"> researchers</w:t>
      </w:r>
      <w:r w:rsidR="00322297" w:rsidRPr="00662DE5">
        <w:t xml:space="preserve"> that </w:t>
      </w:r>
      <w:r w:rsidRPr="00662DE5">
        <w:t xml:space="preserve">26 out of 27 progress reports from 2013 </w:t>
      </w:r>
      <w:r w:rsidR="0004111A" w:rsidRPr="00662DE5">
        <w:t xml:space="preserve">were </w:t>
      </w:r>
      <w:r w:rsidR="009F0560" w:rsidRPr="00662DE5">
        <w:t xml:space="preserve">consistent with </w:t>
      </w:r>
      <w:r w:rsidRPr="00662DE5">
        <w:t>the initial delivery plan</w:t>
      </w:r>
      <w:r w:rsidR="00322297" w:rsidRPr="00662DE5">
        <w:t>, and that o</w:t>
      </w:r>
      <w:r w:rsidRPr="00662DE5">
        <w:t xml:space="preserve">ne delivery plan could have been coded as “2” as the progress report provided information directly responding to the delivery plan. </w:t>
      </w:r>
      <w:r w:rsidR="00D51B5A" w:rsidRPr="00662DE5">
        <w:t xml:space="preserve">Of the 27 progress reports for 2014, four provided no update </w:t>
      </w:r>
      <w:r w:rsidR="008B196E" w:rsidRPr="00662DE5">
        <w:t xml:space="preserve">and </w:t>
      </w:r>
      <w:r w:rsidR="00D51B5A" w:rsidRPr="00662DE5">
        <w:t xml:space="preserve">23 </w:t>
      </w:r>
      <w:r w:rsidR="00F82AB7" w:rsidRPr="00662DE5">
        <w:t>were</w:t>
      </w:r>
      <w:r w:rsidR="00C40285" w:rsidRPr="00662DE5">
        <w:t xml:space="preserve"> consistent with</w:t>
      </w:r>
      <w:r w:rsidR="00D51B5A" w:rsidRPr="00662DE5">
        <w:t xml:space="preserve"> the initial delivery plan and the 2013 progress report.</w:t>
      </w:r>
      <w:r w:rsidR="003D452E" w:rsidRPr="00662DE5">
        <w:t xml:space="preserve"> Seven of the 23 reports from 2014 were virtually identical to their 2013 counterparts. </w:t>
      </w:r>
      <w:r w:rsidR="00D51B5A" w:rsidRPr="00662DE5">
        <w:t xml:space="preserve"> </w:t>
      </w:r>
    </w:p>
    <w:p w14:paraId="74A8F542" w14:textId="77777777" w:rsidR="00670F73" w:rsidRPr="00662DE5" w:rsidRDefault="00C92051" w:rsidP="00CD4C94">
      <w:pPr>
        <w:rPr>
          <w:b/>
        </w:rPr>
      </w:pPr>
      <w:r w:rsidRPr="00662DE5">
        <w:rPr>
          <w:b/>
        </w:rPr>
        <w:t>P</w:t>
      </w:r>
      <w:r w:rsidR="00670F73" w:rsidRPr="00662DE5">
        <w:rPr>
          <w:b/>
        </w:rPr>
        <w:t xml:space="preserve">rogress </w:t>
      </w:r>
      <w:r w:rsidRPr="00662DE5">
        <w:rPr>
          <w:b/>
        </w:rPr>
        <w:t>on delivery</w:t>
      </w:r>
      <w:r w:rsidR="00602406" w:rsidRPr="00662DE5">
        <w:rPr>
          <w:b/>
        </w:rPr>
        <w:t xml:space="preserve"> of plans</w:t>
      </w:r>
    </w:p>
    <w:p w14:paraId="10D5EB67" w14:textId="6B39BE3C" w:rsidR="006648B0" w:rsidRPr="00662DE5" w:rsidRDefault="008D1A71" w:rsidP="00D53734">
      <w:r w:rsidRPr="00662DE5">
        <w:t xml:space="preserve">We </w:t>
      </w:r>
      <w:r w:rsidR="00E340D8" w:rsidRPr="00662DE5">
        <w:t>assessed the</w:t>
      </w:r>
      <w:r w:rsidR="00656AB7" w:rsidRPr="00662DE5">
        <w:t xml:space="preserve"> </w:t>
      </w:r>
      <w:r w:rsidR="00182EE4" w:rsidRPr="00662DE5">
        <w:t xml:space="preserve">2013 </w:t>
      </w:r>
      <w:r w:rsidR="00E340D8" w:rsidRPr="00662DE5">
        <w:t xml:space="preserve">and 2014 </w:t>
      </w:r>
      <w:r w:rsidR="00182EE4" w:rsidRPr="00662DE5">
        <w:t>progress reports</w:t>
      </w:r>
      <w:r w:rsidR="00D94A96" w:rsidRPr="00662DE5">
        <w:t xml:space="preserve"> </w:t>
      </w:r>
      <w:r w:rsidR="006D60AA" w:rsidRPr="00662DE5">
        <w:t xml:space="preserve">of </w:t>
      </w:r>
      <w:r w:rsidR="00E14573" w:rsidRPr="00662DE5">
        <w:t>signatories</w:t>
      </w:r>
      <w:r w:rsidR="006D60AA" w:rsidRPr="00662DE5">
        <w:t xml:space="preserve"> wh</w:t>
      </w:r>
      <w:r w:rsidR="005B55B2" w:rsidRPr="00662DE5">
        <w:t>ich</w:t>
      </w:r>
      <w:r w:rsidR="006D60AA" w:rsidRPr="00662DE5">
        <w:t xml:space="preserve"> had demonstrated </w:t>
      </w:r>
      <w:r w:rsidR="004742FE" w:rsidRPr="00662DE5">
        <w:t>likely</w:t>
      </w:r>
      <w:r w:rsidR="0086425C" w:rsidRPr="00662DE5">
        <w:t>,</w:t>
      </w:r>
      <w:r w:rsidR="006D60AA" w:rsidRPr="00662DE5">
        <w:t xml:space="preserve"> or potential additionality</w:t>
      </w:r>
      <w:r w:rsidR="00D53734" w:rsidRPr="00662DE5">
        <w:t xml:space="preserve"> (</w:t>
      </w:r>
      <w:r w:rsidR="0086425C" w:rsidRPr="00662DE5">
        <w:t xml:space="preserve">that is, they </w:t>
      </w:r>
      <w:r w:rsidR="004742FE" w:rsidRPr="00662DE5">
        <w:t xml:space="preserve">are coded as </w:t>
      </w:r>
      <w:r w:rsidR="00D53734" w:rsidRPr="00662DE5">
        <w:t>“1” or “2”</w:t>
      </w:r>
      <w:r w:rsidR="006D60AA" w:rsidRPr="00662DE5">
        <w:t xml:space="preserve">) </w:t>
      </w:r>
      <w:r w:rsidR="00D94A96" w:rsidRPr="00662DE5">
        <w:t xml:space="preserve">in terms of </w:t>
      </w:r>
      <w:r w:rsidR="00D53734" w:rsidRPr="00662DE5">
        <w:t>the type of progress (qualitative</w:t>
      </w:r>
      <w:r w:rsidR="005B55B2" w:rsidRPr="00662DE5">
        <w:t>ly</w:t>
      </w:r>
      <w:r w:rsidR="00D53734" w:rsidRPr="00662DE5">
        <w:t xml:space="preserve"> or quantitative</w:t>
      </w:r>
      <w:r w:rsidR="005B55B2" w:rsidRPr="00662DE5">
        <w:t>ly reported</w:t>
      </w:r>
      <w:r w:rsidR="00D53734" w:rsidRPr="00662DE5">
        <w:t xml:space="preserve">) and </w:t>
      </w:r>
      <w:r w:rsidR="00D433C4" w:rsidRPr="00662DE5">
        <w:t xml:space="preserve">implementation of plans. </w:t>
      </w:r>
      <w:r w:rsidR="00D73BC3" w:rsidRPr="00662DE5">
        <w:t xml:space="preserve">Progress reports </w:t>
      </w:r>
      <w:r w:rsidR="006F572B" w:rsidRPr="00662DE5">
        <w:t xml:space="preserve">were </w:t>
      </w:r>
      <w:r w:rsidR="00D53734" w:rsidRPr="00662DE5">
        <w:t xml:space="preserve">categorised as: </w:t>
      </w:r>
      <w:r w:rsidR="006571DC" w:rsidRPr="00662DE5">
        <w:t xml:space="preserve">a) </w:t>
      </w:r>
      <w:r w:rsidR="00E86E46" w:rsidRPr="00662DE5">
        <w:t xml:space="preserve">not </w:t>
      </w:r>
      <w:r w:rsidR="006571DC" w:rsidRPr="00662DE5">
        <w:t>provided</w:t>
      </w:r>
      <w:r w:rsidR="00D73BC3" w:rsidRPr="00662DE5">
        <w:t xml:space="preserve"> at all</w:t>
      </w:r>
      <w:r w:rsidR="003D452E" w:rsidRPr="00662DE5">
        <w:t xml:space="preserve">; </w:t>
      </w:r>
      <w:r w:rsidR="006571DC" w:rsidRPr="00662DE5">
        <w:t>b) demonstrati</w:t>
      </w:r>
      <w:r w:rsidR="00D73BC3" w:rsidRPr="00662DE5">
        <w:t>ng</w:t>
      </w:r>
      <w:r w:rsidR="006571DC" w:rsidRPr="00662DE5">
        <w:t xml:space="preserve"> quantifiable progress</w:t>
      </w:r>
      <w:r w:rsidR="003D452E" w:rsidRPr="00662DE5">
        <w:t xml:space="preserve">; </w:t>
      </w:r>
      <w:r w:rsidR="006571DC" w:rsidRPr="00662DE5">
        <w:t>c) demonstrati</w:t>
      </w:r>
      <w:r w:rsidR="00D73BC3" w:rsidRPr="00662DE5">
        <w:t>ng</w:t>
      </w:r>
      <w:r w:rsidR="006571DC" w:rsidRPr="00662DE5">
        <w:t xml:space="preserve"> progress through </w:t>
      </w:r>
      <w:r w:rsidR="006F572B" w:rsidRPr="00662DE5">
        <w:t xml:space="preserve">qualitative </w:t>
      </w:r>
      <w:r w:rsidR="006571DC" w:rsidRPr="00662DE5">
        <w:t>feedback</w:t>
      </w:r>
      <w:r w:rsidR="003D452E" w:rsidRPr="00662DE5">
        <w:t xml:space="preserve">; </w:t>
      </w:r>
      <w:r w:rsidR="006571DC" w:rsidRPr="00662DE5">
        <w:t xml:space="preserve">and </w:t>
      </w:r>
      <w:r w:rsidR="00D53734" w:rsidRPr="00662DE5">
        <w:t>d</w:t>
      </w:r>
      <w:r w:rsidR="006571DC" w:rsidRPr="00662DE5">
        <w:t xml:space="preserve">) </w:t>
      </w:r>
      <w:r w:rsidR="006F572B" w:rsidRPr="00662DE5">
        <w:t>qualitative</w:t>
      </w:r>
      <w:r w:rsidR="00D73BC3" w:rsidRPr="00662DE5">
        <w:t xml:space="preserve"> or descriptive</w:t>
      </w:r>
      <w:r w:rsidR="006571DC" w:rsidRPr="00662DE5">
        <w:t xml:space="preserve"> </w:t>
      </w:r>
      <w:r w:rsidR="006571DC" w:rsidRPr="00662DE5">
        <w:lastRenderedPageBreak/>
        <w:t>without demonstration of progress</w:t>
      </w:r>
      <w:r w:rsidR="00182EE4" w:rsidRPr="00662DE5">
        <w:t>.</w:t>
      </w:r>
      <w:r w:rsidR="00D73BC3" w:rsidRPr="00662DE5">
        <w:t xml:space="preserve"> Then, </w:t>
      </w:r>
      <w:r w:rsidR="006648B0" w:rsidRPr="00662DE5">
        <w:t xml:space="preserve">we </w:t>
      </w:r>
      <w:r w:rsidR="006F572B" w:rsidRPr="00662DE5">
        <w:t>assess</w:t>
      </w:r>
      <w:r w:rsidR="006648B0" w:rsidRPr="00662DE5">
        <w:t>ed</w:t>
      </w:r>
      <w:r w:rsidR="006F572B" w:rsidRPr="00662DE5">
        <w:t xml:space="preserve"> differences between delivery plan</w:t>
      </w:r>
      <w:r w:rsidR="00E65285" w:rsidRPr="00662DE5">
        <w:t>s</w:t>
      </w:r>
      <w:r w:rsidR="006F572B" w:rsidRPr="00662DE5">
        <w:t xml:space="preserve"> and </w:t>
      </w:r>
      <w:r w:rsidR="00E65285" w:rsidRPr="00662DE5">
        <w:t xml:space="preserve">their </w:t>
      </w:r>
      <w:r w:rsidR="006F572B" w:rsidRPr="00662DE5">
        <w:t>progress report</w:t>
      </w:r>
      <w:r w:rsidR="00E65285" w:rsidRPr="00662DE5">
        <w:t>s</w:t>
      </w:r>
      <w:r w:rsidR="006648B0" w:rsidRPr="00662DE5">
        <w:t xml:space="preserve"> </w:t>
      </w:r>
      <w:r w:rsidR="006F572B" w:rsidRPr="00662DE5">
        <w:t xml:space="preserve">in terms of whether: 1) it was unclear </w:t>
      </w:r>
      <w:r w:rsidR="00E65285" w:rsidRPr="00662DE5">
        <w:t xml:space="preserve">whether </w:t>
      </w:r>
      <w:r w:rsidR="006F572B" w:rsidRPr="00662DE5">
        <w:t xml:space="preserve">the delivery plan had been implemented; 2) signatories reported that they were continuing to make progress against the pledge; </w:t>
      </w:r>
      <w:r w:rsidR="00BF6D87" w:rsidRPr="00662DE5">
        <w:t xml:space="preserve">and </w:t>
      </w:r>
      <w:r w:rsidR="006F572B" w:rsidRPr="00662DE5">
        <w:t>3) the delivery plan had been implemented.</w:t>
      </w:r>
      <w:r w:rsidRPr="00662DE5">
        <w:t xml:space="preserve"> </w:t>
      </w:r>
    </w:p>
    <w:p w14:paraId="79B47CCC" w14:textId="74CC6AC7" w:rsidR="00BB0ADA" w:rsidRPr="00662DE5" w:rsidRDefault="00D53734" w:rsidP="00BB0ADA">
      <w:r w:rsidRPr="00662DE5">
        <w:t xml:space="preserve">In addition, </w:t>
      </w:r>
      <w:r w:rsidR="008D1A71" w:rsidRPr="00662DE5">
        <w:t xml:space="preserve">the A8 pledge (alcohol unit reduction) </w:t>
      </w:r>
      <w:r w:rsidR="00BB0ADA" w:rsidRPr="00662DE5">
        <w:t xml:space="preserve">was </w:t>
      </w:r>
      <w:r w:rsidRPr="00662DE5">
        <w:t xml:space="preserve">further assessed </w:t>
      </w:r>
      <w:r w:rsidR="00D433C4" w:rsidRPr="00662DE5">
        <w:t xml:space="preserve">in terms of the </w:t>
      </w:r>
      <w:r w:rsidR="00BB0ADA" w:rsidRPr="00662DE5">
        <w:t xml:space="preserve">types of alcohol unit reduction efforts reported by </w:t>
      </w:r>
      <w:r w:rsidR="00D433C4" w:rsidRPr="00662DE5">
        <w:t>signatories</w:t>
      </w:r>
      <w:r w:rsidR="001F655A" w:rsidRPr="00662DE5">
        <w:t xml:space="preserve"> </w:t>
      </w:r>
      <w:r w:rsidR="00BB0ADA" w:rsidRPr="00662DE5">
        <w:t xml:space="preserve">in </w:t>
      </w:r>
      <w:r w:rsidR="001F655A" w:rsidRPr="00662DE5">
        <w:t>their progress report</w:t>
      </w:r>
      <w:r w:rsidR="006F572B" w:rsidRPr="00662DE5">
        <w:t>s</w:t>
      </w:r>
      <w:r w:rsidR="00BB0ADA" w:rsidRPr="00662DE5">
        <w:t xml:space="preserve">, including </w:t>
      </w:r>
      <w:r w:rsidR="005D5A93" w:rsidRPr="00662DE5">
        <w:t xml:space="preserve">development of </w:t>
      </w:r>
      <w:r w:rsidR="00BB0ADA" w:rsidRPr="00662DE5">
        <w:t>new low</w:t>
      </w:r>
      <w:r w:rsidR="005B55B2" w:rsidRPr="00662DE5">
        <w:t>er</w:t>
      </w:r>
      <w:r w:rsidR="00BB0ADA" w:rsidRPr="00662DE5">
        <w:t xml:space="preserve"> alcohol product</w:t>
      </w:r>
      <w:r w:rsidR="005D5A93" w:rsidRPr="00662DE5">
        <w:t>s</w:t>
      </w:r>
      <w:r w:rsidR="00BB0ADA" w:rsidRPr="00662DE5">
        <w:t>, promotion of low</w:t>
      </w:r>
      <w:r w:rsidR="005B55B2" w:rsidRPr="00662DE5">
        <w:t>er</w:t>
      </w:r>
      <w:r w:rsidR="00BB0ADA" w:rsidRPr="00662DE5">
        <w:t xml:space="preserve"> alcohol products, removal of alcohol units</w:t>
      </w:r>
      <w:r w:rsidR="00BF5368" w:rsidRPr="00662DE5">
        <w:t xml:space="preserve">, </w:t>
      </w:r>
      <w:r w:rsidR="00BB0ADA" w:rsidRPr="00662DE5">
        <w:t>reducing production or promotion of high</w:t>
      </w:r>
      <w:r w:rsidR="005B55B2" w:rsidRPr="00662DE5">
        <w:t>er</w:t>
      </w:r>
      <w:r w:rsidR="00BB0ADA" w:rsidRPr="00662DE5">
        <w:t xml:space="preserve"> alcohol products</w:t>
      </w:r>
      <w:r w:rsidR="00BF5368" w:rsidRPr="00662DE5">
        <w:t xml:space="preserve">, and </w:t>
      </w:r>
      <w:r w:rsidR="00BB0ADA" w:rsidRPr="00662DE5">
        <w:t>reducing serving measures (e.g. in pubs).</w:t>
      </w:r>
    </w:p>
    <w:p w14:paraId="1C2488A9" w14:textId="2A11AD25" w:rsidR="006F572B" w:rsidRPr="00662DE5" w:rsidRDefault="00FD183A" w:rsidP="00D53734">
      <w:r w:rsidRPr="00662DE5">
        <w:t>Finally, t</w:t>
      </w:r>
      <w:r w:rsidR="006F572B" w:rsidRPr="00662DE5">
        <w:rPr>
          <w:rFonts w:cs="Arial"/>
        </w:rPr>
        <w:t xml:space="preserve">he </w:t>
      </w:r>
      <w:r w:rsidR="008D0448" w:rsidRPr="00662DE5">
        <w:rPr>
          <w:rFonts w:cs="Arial"/>
        </w:rPr>
        <w:t xml:space="preserve">manuscript was critically reviewed </w:t>
      </w:r>
      <w:r w:rsidR="006F572B" w:rsidRPr="00662DE5">
        <w:rPr>
          <w:rFonts w:cs="Arial"/>
        </w:rPr>
        <w:t>by a</w:t>
      </w:r>
      <w:r w:rsidR="001D4CB2" w:rsidRPr="00662DE5">
        <w:rPr>
          <w:rFonts w:cs="Arial"/>
        </w:rPr>
        <w:t>n independent</w:t>
      </w:r>
      <w:r w:rsidR="006F572B" w:rsidRPr="00662DE5">
        <w:rPr>
          <w:rFonts w:cs="Arial"/>
        </w:rPr>
        <w:t xml:space="preserve"> panel of </w:t>
      </w:r>
      <w:r w:rsidR="001D4CB2" w:rsidRPr="00662DE5">
        <w:rPr>
          <w:rFonts w:cs="Arial"/>
        </w:rPr>
        <w:t xml:space="preserve">international </w:t>
      </w:r>
      <w:r w:rsidR="006F572B" w:rsidRPr="00662DE5">
        <w:rPr>
          <w:rFonts w:cs="Arial"/>
        </w:rPr>
        <w:t>experts in alcohol policy</w:t>
      </w:r>
      <w:r w:rsidR="008D1A71" w:rsidRPr="00662DE5">
        <w:rPr>
          <w:rFonts w:cs="Arial"/>
        </w:rPr>
        <w:t xml:space="preserve"> (listed in the </w:t>
      </w:r>
      <w:r w:rsidR="00730ACB" w:rsidRPr="00662DE5">
        <w:rPr>
          <w:rFonts w:cs="Arial"/>
        </w:rPr>
        <w:t>Acknowledgements</w:t>
      </w:r>
      <w:r w:rsidR="008D1A71" w:rsidRPr="00662DE5">
        <w:rPr>
          <w:rFonts w:cs="Arial"/>
        </w:rPr>
        <w:t>)</w:t>
      </w:r>
      <w:r w:rsidR="006F572B" w:rsidRPr="00662DE5">
        <w:rPr>
          <w:rFonts w:cs="Arial"/>
        </w:rPr>
        <w:t>.</w:t>
      </w:r>
      <w:r w:rsidR="001D2ECA" w:rsidRPr="00662DE5">
        <w:rPr>
          <w:rFonts w:cs="Arial"/>
        </w:rPr>
        <w:t xml:space="preserve"> </w:t>
      </w:r>
    </w:p>
    <w:p w14:paraId="409B7A42" w14:textId="77777777" w:rsidR="00E65285" w:rsidRPr="00662DE5" w:rsidRDefault="00E65285" w:rsidP="00CD4C94">
      <w:pPr>
        <w:rPr>
          <w:b/>
          <w:sz w:val="32"/>
          <w:szCs w:val="32"/>
        </w:rPr>
      </w:pPr>
      <w:bookmarkStart w:id="7" w:name="_Toc373343017"/>
      <w:bookmarkStart w:id="8" w:name="_Toc379974269"/>
      <w:bookmarkEnd w:id="5"/>
      <w:bookmarkEnd w:id="6"/>
    </w:p>
    <w:p w14:paraId="27AE1F07" w14:textId="77777777" w:rsidR="006B54B3" w:rsidRPr="00662DE5" w:rsidRDefault="006B54B3" w:rsidP="00CD4C94">
      <w:pPr>
        <w:rPr>
          <w:b/>
          <w:sz w:val="32"/>
          <w:szCs w:val="32"/>
        </w:rPr>
      </w:pPr>
      <w:r w:rsidRPr="00662DE5">
        <w:rPr>
          <w:b/>
          <w:sz w:val="32"/>
          <w:szCs w:val="32"/>
        </w:rPr>
        <w:t>Results</w:t>
      </w:r>
      <w:bookmarkEnd w:id="7"/>
      <w:bookmarkEnd w:id="8"/>
      <w:r w:rsidRPr="00662DE5">
        <w:rPr>
          <w:b/>
          <w:sz w:val="32"/>
          <w:szCs w:val="32"/>
        </w:rPr>
        <w:t xml:space="preserve"> </w:t>
      </w:r>
    </w:p>
    <w:bookmarkEnd w:id="1"/>
    <w:bookmarkEnd w:id="2"/>
    <w:bookmarkEnd w:id="3"/>
    <w:p w14:paraId="5DE91C58" w14:textId="2E9B24F7" w:rsidR="00D73BC3" w:rsidRPr="00662DE5" w:rsidRDefault="005D343A" w:rsidP="00E606FF">
      <w:pPr>
        <w:pStyle w:val="Caption"/>
        <w:rPr>
          <w:b/>
        </w:rPr>
      </w:pPr>
      <w:r w:rsidRPr="00662DE5">
        <w:rPr>
          <w:b/>
        </w:rPr>
        <w:t>Wh</w:t>
      </w:r>
      <w:r w:rsidR="005B55B2" w:rsidRPr="00662DE5">
        <w:rPr>
          <w:b/>
        </w:rPr>
        <w:t>ich</w:t>
      </w:r>
      <w:r w:rsidRPr="00662DE5">
        <w:rPr>
          <w:b/>
        </w:rPr>
        <w:t xml:space="preserve"> </w:t>
      </w:r>
      <w:r w:rsidR="00D73BC3" w:rsidRPr="00662DE5">
        <w:rPr>
          <w:b/>
        </w:rPr>
        <w:t>interventions</w:t>
      </w:r>
      <w:r w:rsidRPr="00662DE5">
        <w:rPr>
          <w:b/>
        </w:rPr>
        <w:t xml:space="preserve"> did organisations </w:t>
      </w:r>
      <w:r w:rsidR="006E764F">
        <w:rPr>
          <w:b/>
        </w:rPr>
        <w:t>list in their delivery plan</w:t>
      </w:r>
      <w:r w:rsidRPr="00662DE5">
        <w:rPr>
          <w:b/>
        </w:rPr>
        <w:t xml:space="preserve">? </w:t>
      </w:r>
    </w:p>
    <w:p w14:paraId="52F13CC6" w14:textId="5FBF07BA" w:rsidR="00E606FF" w:rsidRPr="00662DE5" w:rsidRDefault="00E606FF" w:rsidP="00E606FF">
      <w:pPr>
        <w:pStyle w:val="Caption"/>
      </w:pPr>
      <w:r w:rsidRPr="00662DE5">
        <w:t>The pledge documents proposed a total of</w:t>
      </w:r>
      <w:r w:rsidR="005B55B2" w:rsidRPr="00662DE5">
        <w:t xml:space="preserve"> 15</w:t>
      </w:r>
      <w:r w:rsidRPr="00662DE5">
        <w:t xml:space="preserve"> different interventions to organisations who signed up to </w:t>
      </w:r>
      <w:r w:rsidR="00FF61FD" w:rsidRPr="00662DE5">
        <w:t xml:space="preserve">the four </w:t>
      </w:r>
      <w:r w:rsidRPr="00662DE5">
        <w:t xml:space="preserve">pledges (Table </w:t>
      </w:r>
      <w:r w:rsidR="007B08D6" w:rsidRPr="00662DE5">
        <w:t>1</w:t>
      </w:r>
      <w:r w:rsidRPr="00662DE5">
        <w:t>). The proportion of signatories selecting one or more of these</w:t>
      </w:r>
      <w:r w:rsidR="005B55B2" w:rsidRPr="00662DE5">
        <w:t xml:space="preserve"> 15</w:t>
      </w:r>
      <w:r w:rsidRPr="00662DE5">
        <w:t xml:space="preserve"> interventions is reported in Table </w:t>
      </w:r>
      <w:r w:rsidR="007B08D6" w:rsidRPr="00662DE5">
        <w:t>1</w:t>
      </w:r>
      <w:r w:rsidRPr="00662DE5">
        <w:t>. The most</w:t>
      </w:r>
      <w:r w:rsidR="00BF6D87" w:rsidRPr="00662DE5">
        <w:t xml:space="preserve"> commonly chosen</w:t>
      </w:r>
      <w:r w:rsidRPr="00662DE5">
        <w:t xml:space="preserve"> intervention was the inclusion of the Chief Medical Officer’s</w:t>
      </w:r>
      <w:r w:rsidR="00910F66" w:rsidRPr="00662DE5">
        <w:t xml:space="preserve"> (CMO’s)</w:t>
      </w:r>
      <w:r w:rsidRPr="00662DE5">
        <w:t xml:space="preserve"> daily guidelines for lower-risk consumption on alcohol</w:t>
      </w:r>
      <w:r w:rsidR="005B55B2" w:rsidRPr="00662DE5">
        <w:t xml:space="preserve"> product</w:t>
      </w:r>
      <w:r w:rsidRPr="00662DE5">
        <w:t xml:space="preserve"> labels, with 58 out of 92 signatories to A1 (63%) </w:t>
      </w:r>
      <w:r w:rsidR="003D452E" w:rsidRPr="00662DE5">
        <w:t>choosing this</w:t>
      </w:r>
      <w:r w:rsidRPr="00662DE5">
        <w:t>. Other frequently selected interventions were the inclusion of unit alcohol content (59%), and a pregnancy warning on alcohol</w:t>
      </w:r>
      <w:r w:rsidR="005B55B2" w:rsidRPr="00662DE5">
        <w:t xml:space="preserve"> product</w:t>
      </w:r>
      <w:r w:rsidRPr="00662DE5">
        <w:t xml:space="preserve"> labels (59%), adhering to Drinkaware brand guidelines, and committing to improving the availability</w:t>
      </w:r>
      <w:r w:rsidR="003D452E" w:rsidRPr="00662DE5">
        <w:t>,</w:t>
      </w:r>
      <w:r w:rsidRPr="00662DE5">
        <w:t xml:space="preserve"> marketing and promotion of lower alcohol products (56%). </w:t>
      </w:r>
    </w:p>
    <w:p w14:paraId="0BB56BD9" w14:textId="77777777" w:rsidR="0004111A" w:rsidRPr="00662DE5" w:rsidRDefault="00640290" w:rsidP="00D31FBA">
      <w:r w:rsidRPr="00662DE5">
        <w:t xml:space="preserve">[insert Table </w:t>
      </w:r>
      <w:r w:rsidR="007B08D6" w:rsidRPr="00662DE5">
        <w:t>1</w:t>
      </w:r>
      <w:r w:rsidR="006C3C03" w:rsidRPr="00662DE5">
        <w:t>]</w:t>
      </w:r>
    </w:p>
    <w:p w14:paraId="49F7173C" w14:textId="77777777" w:rsidR="00C92051" w:rsidRPr="00662DE5" w:rsidRDefault="00C92051" w:rsidP="00CD4C94">
      <w:pPr>
        <w:rPr>
          <w:b/>
        </w:rPr>
      </w:pPr>
      <w:bookmarkStart w:id="9" w:name="_Toc379974273"/>
      <w:r w:rsidRPr="00662DE5">
        <w:rPr>
          <w:b/>
        </w:rPr>
        <w:t>Additionality of the Responsibility Deal</w:t>
      </w:r>
    </w:p>
    <w:bookmarkEnd w:id="9"/>
    <w:p w14:paraId="27432381" w14:textId="054E0233" w:rsidR="00E606FF" w:rsidRPr="00662DE5" w:rsidRDefault="00FF61FD" w:rsidP="00E606FF">
      <w:r w:rsidRPr="00662DE5">
        <w:t>We</w:t>
      </w:r>
      <w:r w:rsidR="00E606FF" w:rsidRPr="00662DE5">
        <w:t xml:space="preserve"> </w:t>
      </w:r>
      <w:r w:rsidR="005513B7" w:rsidRPr="00662DE5">
        <w:t xml:space="preserve">counted </w:t>
      </w:r>
      <w:r w:rsidR="00E606FF" w:rsidRPr="00662DE5">
        <w:t xml:space="preserve">432 </w:t>
      </w:r>
      <w:r w:rsidR="005513B7" w:rsidRPr="00662DE5">
        <w:t>instances</w:t>
      </w:r>
      <w:r w:rsidR="005B55B2" w:rsidRPr="00662DE5">
        <w:t xml:space="preserve"> of</w:t>
      </w:r>
      <w:r w:rsidR="005513B7" w:rsidRPr="00662DE5">
        <w:t xml:space="preserve"> organisations mention</w:t>
      </w:r>
      <w:r w:rsidR="005B55B2" w:rsidRPr="00662DE5">
        <w:t>ing</w:t>
      </w:r>
      <w:r w:rsidR="005513B7" w:rsidRPr="00662DE5">
        <w:t xml:space="preserve"> </w:t>
      </w:r>
      <w:r w:rsidR="00E606FF" w:rsidRPr="00662DE5">
        <w:t>interventions</w:t>
      </w:r>
      <w:r w:rsidR="007336D6" w:rsidRPr="00662DE5">
        <w:t xml:space="preserve">. </w:t>
      </w:r>
      <w:r w:rsidR="00E606FF" w:rsidRPr="00662DE5">
        <w:t xml:space="preserve">Of these, 49 interventions </w:t>
      </w:r>
      <w:r w:rsidR="005513B7" w:rsidRPr="00662DE5">
        <w:t>(</w:t>
      </w:r>
      <w:r w:rsidR="00E606FF" w:rsidRPr="00662DE5">
        <w:t>11%</w:t>
      </w:r>
      <w:r w:rsidR="005513B7" w:rsidRPr="00662DE5">
        <w:t>)</w:t>
      </w:r>
      <w:r w:rsidR="00E606FF" w:rsidRPr="00662DE5">
        <w:t xml:space="preserve"> were </w:t>
      </w:r>
      <w:r w:rsidR="004742FE" w:rsidRPr="00662DE5">
        <w:t xml:space="preserve">judged </w:t>
      </w:r>
      <w:r w:rsidR="00E606FF" w:rsidRPr="00662DE5">
        <w:t xml:space="preserve">as </w:t>
      </w:r>
      <w:r w:rsidR="0055512F" w:rsidRPr="00662DE5">
        <w:t xml:space="preserve">likely having been </w:t>
      </w:r>
      <w:r w:rsidR="007D2B73" w:rsidRPr="00662DE5">
        <w:t>brought about</w:t>
      </w:r>
      <w:r w:rsidR="00E606FF" w:rsidRPr="00662DE5">
        <w:t xml:space="preserve"> by the</w:t>
      </w:r>
      <w:r w:rsidR="005B55B2" w:rsidRPr="00662DE5">
        <w:t xml:space="preserve"> RD</w:t>
      </w:r>
      <w:r w:rsidR="00E606FF" w:rsidRPr="00662DE5">
        <w:t xml:space="preserve"> (</w:t>
      </w:r>
      <w:r w:rsidR="0055512F" w:rsidRPr="00662DE5">
        <w:t xml:space="preserve">coded as </w:t>
      </w:r>
      <w:r w:rsidR="00E606FF" w:rsidRPr="00662DE5">
        <w:t xml:space="preserve">“1”). A further 104 interventions (24%) were </w:t>
      </w:r>
      <w:r w:rsidR="004742FE" w:rsidRPr="00662DE5">
        <w:t xml:space="preserve">judged </w:t>
      </w:r>
      <w:r w:rsidR="00E606FF" w:rsidRPr="00662DE5">
        <w:t xml:space="preserve">as potentially </w:t>
      </w:r>
      <w:r w:rsidR="001D2ECA" w:rsidRPr="00662DE5">
        <w:t xml:space="preserve">having been </w:t>
      </w:r>
      <w:r w:rsidR="007D2B73" w:rsidRPr="00662DE5">
        <w:t xml:space="preserve">brought </w:t>
      </w:r>
      <w:r w:rsidR="007D2B73" w:rsidRPr="00662DE5">
        <w:lastRenderedPageBreak/>
        <w:t>about</w:t>
      </w:r>
      <w:r w:rsidR="00E606FF" w:rsidRPr="00662DE5">
        <w:t xml:space="preserve"> by the RD (“2”).</w:t>
      </w:r>
      <w:r w:rsidR="00BF6D87" w:rsidRPr="00662DE5">
        <w:t xml:space="preserve"> </w:t>
      </w:r>
      <w:r w:rsidR="00E65285" w:rsidRPr="00662DE5">
        <w:t>M</w:t>
      </w:r>
      <w:r w:rsidR="00E606FF" w:rsidRPr="00662DE5">
        <w:t>ost interventions (n=279, 65%) were assessed as</w:t>
      </w:r>
      <w:r w:rsidR="005B55B2" w:rsidRPr="00662DE5">
        <w:t xml:space="preserve"> either </w:t>
      </w:r>
      <w:r w:rsidR="001D2ECA" w:rsidRPr="00662DE5">
        <w:t xml:space="preserve">appearing to </w:t>
      </w:r>
      <w:r w:rsidR="00E606FF" w:rsidRPr="00662DE5">
        <w:t>hav</w:t>
      </w:r>
      <w:r w:rsidR="001D2ECA" w:rsidRPr="00662DE5">
        <w:t>e</w:t>
      </w:r>
      <w:r w:rsidR="00E606FF" w:rsidRPr="00662DE5">
        <w:t xml:space="preserve"> happened</w:t>
      </w:r>
      <w:r w:rsidR="001D4CB2" w:rsidRPr="00662DE5">
        <w:t>,</w:t>
      </w:r>
      <w:r w:rsidR="00E606FF" w:rsidRPr="00662DE5">
        <w:t xml:space="preserve"> or</w:t>
      </w:r>
      <w:r w:rsidR="005B55B2" w:rsidRPr="00662DE5">
        <w:t xml:space="preserve"> </w:t>
      </w:r>
      <w:r w:rsidR="001D2ECA" w:rsidRPr="00662DE5">
        <w:t xml:space="preserve">having </w:t>
      </w:r>
      <w:r w:rsidR="005B55B2" w:rsidRPr="00662DE5">
        <w:t>already</w:t>
      </w:r>
      <w:r w:rsidR="00910F66" w:rsidRPr="00662DE5">
        <w:t xml:space="preserve"> </w:t>
      </w:r>
      <w:r w:rsidR="003D452E" w:rsidRPr="00662DE5">
        <w:t>be</w:t>
      </w:r>
      <w:r w:rsidR="001D2ECA" w:rsidRPr="00662DE5">
        <w:t>en</w:t>
      </w:r>
      <w:r w:rsidR="001D4CB2" w:rsidRPr="00662DE5">
        <w:t xml:space="preserve"> </w:t>
      </w:r>
      <w:r w:rsidR="00E606FF" w:rsidRPr="00662DE5">
        <w:t xml:space="preserve">underway when the RD </w:t>
      </w:r>
      <w:r w:rsidR="008211E4" w:rsidRPr="00662DE5">
        <w:t>was launched</w:t>
      </w:r>
      <w:r w:rsidR="0055512F" w:rsidRPr="00662DE5">
        <w:t xml:space="preserve"> </w:t>
      </w:r>
      <w:r w:rsidR="00E606FF" w:rsidRPr="00662DE5">
        <w:t xml:space="preserve">(“3”) (Figure </w:t>
      </w:r>
      <w:r w:rsidR="007B08D6" w:rsidRPr="00662DE5">
        <w:t>2</w:t>
      </w:r>
      <w:r w:rsidR="00E606FF" w:rsidRPr="00662DE5">
        <w:t xml:space="preserve">). </w:t>
      </w:r>
    </w:p>
    <w:p w14:paraId="55B5C302" w14:textId="671EA713" w:rsidR="00C92051" w:rsidRPr="00662DE5" w:rsidRDefault="00E606FF" w:rsidP="00E606FF">
      <w:r w:rsidRPr="00662DE5">
        <w:t>Of signatories committing to reducing the alcohol</w:t>
      </w:r>
      <w:r w:rsidR="005B55B2" w:rsidRPr="00662DE5">
        <w:t>ic</w:t>
      </w:r>
      <w:r w:rsidRPr="00662DE5">
        <w:t xml:space="preserve"> content of drinks</w:t>
      </w:r>
      <w:r w:rsidR="005513B7" w:rsidRPr="00662DE5">
        <w:t xml:space="preserve"> (pledge A8)</w:t>
      </w:r>
      <w:r w:rsidRPr="00662DE5">
        <w:t xml:space="preserve">, 36% were judged to have been </w:t>
      </w:r>
      <w:r w:rsidR="00FD183A" w:rsidRPr="00662DE5">
        <w:t xml:space="preserve">brought about </w:t>
      </w:r>
      <w:r w:rsidRPr="00662DE5">
        <w:t xml:space="preserve">by the RD, and 43% were judged to have potentially been </w:t>
      </w:r>
      <w:r w:rsidR="007D2B73" w:rsidRPr="00662DE5">
        <w:t>brought about</w:t>
      </w:r>
      <w:r w:rsidRPr="00662DE5">
        <w:t xml:space="preserve"> to act or to change their existing plans to meet an RD goal. Most other interventions appear to have happened without the impetus of the RD </w:t>
      </w:r>
      <w:r w:rsidR="005262E6" w:rsidRPr="00662DE5">
        <w:t xml:space="preserve">(Figure </w:t>
      </w:r>
      <w:r w:rsidR="007B08D6" w:rsidRPr="00662DE5">
        <w:t>3</w:t>
      </w:r>
      <w:r w:rsidR="005262E6" w:rsidRPr="00662DE5">
        <w:t xml:space="preserve">). </w:t>
      </w:r>
    </w:p>
    <w:p w14:paraId="390717F1" w14:textId="77777777" w:rsidR="00C92051" w:rsidRPr="00662DE5" w:rsidRDefault="00C92051" w:rsidP="00C92051">
      <w:r w:rsidRPr="00662DE5">
        <w:t xml:space="preserve">[insert </w:t>
      </w:r>
      <w:r w:rsidR="005262E6" w:rsidRPr="00662DE5">
        <w:t>Figure</w:t>
      </w:r>
      <w:r w:rsidR="001F655A" w:rsidRPr="00662DE5">
        <w:t>s</w:t>
      </w:r>
      <w:r w:rsidR="005262E6" w:rsidRPr="00662DE5">
        <w:t xml:space="preserve"> </w:t>
      </w:r>
      <w:r w:rsidR="007B08D6" w:rsidRPr="00662DE5">
        <w:t>2</w:t>
      </w:r>
      <w:r w:rsidR="008A4C65" w:rsidRPr="00662DE5">
        <w:t xml:space="preserve"> and </w:t>
      </w:r>
      <w:r w:rsidR="007B08D6" w:rsidRPr="00662DE5">
        <w:t>3</w:t>
      </w:r>
      <w:r w:rsidRPr="00662DE5">
        <w:t>]</w:t>
      </w:r>
    </w:p>
    <w:p w14:paraId="602E47D3" w14:textId="77777777" w:rsidR="00670F73" w:rsidRPr="00662DE5" w:rsidRDefault="00E14573" w:rsidP="00CD4C94">
      <w:pPr>
        <w:rPr>
          <w:b/>
        </w:rPr>
      </w:pPr>
      <w:r w:rsidRPr="00662DE5">
        <w:rPr>
          <w:b/>
        </w:rPr>
        <w:t>Signatories</w:t>
      </w:r>
      <w:r w:rsidR="00670F73" w:rsidRPr="00662DE5">
        <w:rPr>
          <w:b/>
        </w:rPr>
        <w:t xml:space="preserve">’ progress </w:t>
      </w:r>
    </w:p>
    <w:p w14:paraId="6A864A3C" w14:textId="24A26295" w:rsidR="00BB0ADA" w:rsidRPr="00662DE5" w:rsidRDefault="00382E6B" w:rsidP="00382E6B">
      <w:pPr>
        <w:pStyle w:val="Caption"/>
      </w:pPr>
      <w:r w:rsidRPr="00662DE5">
        <w:t xml:space="preserve">We selected the delivery plans which had indicated </w:t>
      </w:r>
      <w:r w:rsidR="0055512F" w:rsidRPr="00662DE5">
        <w:t>likely</w:t>
      </w:r>
      <w:r w:rsidRPr="00662DE5">
        <w:t xml:space="preserve"> (“1”) or potential (“2”) ‘additionality’ of the RD</w:t>
      </w:r>
      <w:r w:rsidR="00BB0ADA" w:rsidRPr="00662DE5">
        <w:t xml:space="preserve"> (which would therefore presumably have some progress to report)</w:t>
      </w:r>
      <w:r w:rsidRPr="00662DE5">
        <w:t>, and analysed the related April 2013 and 2014 progress reports</w:t>
      </w:r>
      <w:r w:rsidR="00BB0ADA" w:rsidRPr="00662DE5">
        <w:t xml:space="preserve"> (Table </w:t>
      </w:r>
      <w:r w:rsidR="007B08D6" w:rsidRPr="00662DE5">
        <w:t>2</w:t>
      </w:r>
      <w:r w:rsidR="00BB0ADA" w:rsidRPr="00662DE5">
        <w:t>)</w:t>
      </w:r>
      <w:r w:rsidRPr="00662DE5">
        <w:t xml:space="preserve">. </w:t>
      </w:r>
      <w:r w:rsidR="00BB0ADA" w:rsidRPr="00662DE5" w:rsidDel="00BB0ADA">
        <w:t xml:space="preserve"> </w:t>
      </w:r>
    </w:p>
    <w:p w14:paraId="3CDABECE" w14:textId="77777777" w:rsidR="00E91A0A" w:rsidRPr="00662DE5" w:rsidRDefault="00E91A0A" w:rsidP="00382E6B">
      <w:pPr>
        <w:pStyle w:val="Caption"/>
      </w:pPr>
      <w:r w:rsidRPr="00662DE5">
        <w:t xml:space="preserve">[insert Table </w:t>
      </w:r>
      <w:r w:rsidR="007B08D6" w:rsidRPr="00662DE5">
        <w:t>2</w:t>
      </w:r>
      <w:r w:rsidRPr="00662DE5">
        <w:t>]</w:t>
      </w:r>
    </w:p>
    <w:p w14:paraId="2ED6CAF7" w14:textId="77777777" w:rsidR="008A4C65" w:rsidRPr="00662DE5" w:rsidRDefault="00C40285" w:rsidP="008A4C65">
      <w:pPr>
        <w:rPr>
          <w:i/>
        </w:rPr>
      </w:pPr>
      <w:r w:rsidRPr="00662DE5">
        <w:rPr>
          <w:i/>
        </w:rPr>
        <w:t xml:space="preserve">Reporting of </w:t>
      </w:r>
      <w:r w:rsidR="008A4C65" w:rsidRPr="00662DE5">
        <w:rPr>
          <w:i/>
        </w:rPr>
        <w:t xml:space="preserve">progress </w:t>
      </w:r>
      <w:r w:rsidR="00051E1B" w:rsidRPr="00662DE5">
        <w:rPr>
          <w:i/>
        </w:rPr>
        <w:t>by signatories</w:t>
      </w:r>
    </w:p>
    <w:p w14:paraId="01352F50" w14:textId="77777777" w:rsidR="008A4C65" w:rsidRPr="00662DE5" w:rsidRDefault="00E91A0A" w:rsidP="008A4C65">
      <w:r w:rsidRPr="00662DE5">
        <w:t>In 2013 a relatively high proportion of signatories provided progress reports</w:t>
      </w:r>
      <w:r w:rsidR="008B196E" w:rsidRPr="00662DE5">
        <w:t xml:space="preserve"> (overall 92% )</w:t>
      </w:r>
      <w:r w:rsidRPr="00662DE5">
        <w:t>. By 2014</w:t>
      </w:r>
      <w:r w:rsidR="00910F66" w:rsidRPr="00662DE5">
        <w:t>,</w:t>
      </w:r>
      <w:r w:rsidRPr="00662DE5">
        <w:t xml:space="preserve"> the reporting</w:t>
      </w:r>
      <w:r w:rsidR="00910F66" w:rsidRPr="00662DE5">
        <w:t xml:space="preserve"> had fallen</w:t>
      </w:r>
      <w:r w:rsidRPr="00662DE5">
        <w:t xml:space="preserve"> from 95% to 78% for A1, 88% to 75% for A4, 83% to 61% for A6 and 100% to 82% for A8</w:t>
      </w:r>
      <w:r w:rsidR="008B196E" w:rsidRPr="00662DE5">
        <w:t xml:space="preserve"> (overall 75%)</w:t>
      </w:r>
      <w:r w:rsidRPr="00662DE5">
        <w:t xml:space="preserve">. </w:t>
      </w:r>
    </w:p>
    <w:p w14:paraId="7064D1C6" w14:textId="77777777" w:rsidR="00CD4C94" w:rsidRPr="00662DE5" w:rsidRDefault="00671E19" w:rsidP="00852E1E">
      <w:pPr>
        <w:pStyle w:val="Caption"/>
        <w:rPr>
          <w:i/>
        </w:rPr>
      </w:pPr>
      <w:r w:rsidRPr="00662DE5">
        <w:rPr>
          <w:i/>
        </w:rPr>
        <w:t xml:space="preserve">Characteristics of progress reports </w:t>
      </w:r>
    </w:p>
    <w:p w14:paraId="66D07E3B" w14:textId="3CED9503" w:rsidR="008B196E" w:rsidRPr="00662DE5" w:rsidRDefault="00E91A0A" w:rsidP="00852E1E">
      <w:pPr>
        <w:pStyle w:val="Caption"/>
      </w:pPr>
      <w:r w:rsidRPr="00662DE5">
        <w:t>In 2013, a</w:t>
      </w:r>
      <w:r w:rsidR="008354AE" w:rsidRPr="00662DE5">
        <w:t xml:space="preserve">pproximately half (52%) of </w:t>
      </w:r>
      <w:r w:rsidR="008211E4" w:rsidRPr="00662DE5">
        <w:t xml:space="preserve">the </w:t>
      </w:r>
      <w:r w:rsidR="008354AE" w:rsidRPr="00662DE5">
        <w:t xml:space="preserve">progress reports </w:t>
      </w:r>
      <w:r w:rsidR="008B196E" w:rsidRPr="00662DE5">
        <w:t>provided descriptive feedback of progress</w:t>
      </w:r>
      <w:r w:rsidR="008354AE" w:rsidRPr="00662DE5">
        <w:t xml:space="preserve">, and 44% provided quantitative feedback. </w:t>
      </w:r>
      <w:r w:rsidR="005262E6" w:rsidRPr="00662DE5">
        <w:t xml:space="preserve">The pledge with the most quantitative </w:t>
      </w:r>
      <w:r w:rsidR="008354AE" w:rsidRPr="00662DE5">
        <w:t xml:space="preserve">information on progress </w:t>
      </w:r>
      <w:r w:rsidR="005262E6" w:rsidRPr="00662DE5">
        <w:t xml:space="preserve">was A8, with </w:t>
      </w:r>
      <w:r w:rsidRPr="00662DE5">
        <w:t>15</w:t>
      </w:r>
      <w:r w:rsidR="008B196E" w:rsidRPr="00662DE5">
        <w:t xml:space="preserve"> </w:t>
      </w:r>
      <w:r w:rsidR="00AD1A8C" w:rsidRPr="00662DE5">
        <w:t xml:space="preserve">out of </w:t>
      </w:r>
      <w:r w:rsidR="000E0C32" w:rsidRPr="00662DE5">
        <w:t>2</w:t>
      </w:r>
      <w:r w:rsidR="00AD1A8C" w:rsidRPr="00662DE5">
        <w:t>2 (</w:t>
      </w:r>
      <w:r w:rsidR="005262E6" w:rsidRPr="00662DE5">
        <w:t>68%</w:t>
      </w:r>
      <w:r w:rsidR="00AD1A8C" w:rsidRPr="00662DE5">
        <w:t>)</w:t>
      </w:r>
      <w:r w:rsidR="005262E6" w:rsidRPr="00662DE5">
        <w:t xml:space="preserve"> </w:t>
      </w:r>
      <w:r w:rsidR="00E14573" w:rsidRPr="00662DE5">
        <w:t>signatories</w:t>
      </w:r>
      <w:r w:rsidR="005262E6" w:rsidRPr="00662DE5">
        <w:t xml:space="preserve"> providing quantifiable information about their progress on alcohol content reduction.</w:t>
      </w:r>
      <w:r w:rsidR="00AD1A8C" w:rsidRPr="00662DE5">
        <w:t xml:space="preserve"> </w:t>
      </w:r>
      <w:r w:rsidR="000E0C32" w:rsidRPr="00662DE5">
        <w:t xml:space="preserve">In 2014, we </w:t>
      </w:r>
      <w:r w:rsidR="00051E1B" w:rsidRPr="00662DE5">
        <w:t xml:space="preserve">analysed the </w:t>
      </w:r>
      <w:r w:rsidR="000E0C32" w:rsidRPr="00662DE5">
        <w:t>progress reports in terms of demonstrations of changes since 2013. Overall 39% report</w:t>
      </w:r>
      <w:r w:rsidR="006E764F">
        <w:t>ed</w:t>
      </w:r>
      <w:r w:rsidR="000E0C32" w:rsidRPr="00662DE5">
        <w:t xml:space="preserve"> quantifiable progress and changes since 2013, and 16% report</w:t>
      </w:r>
      <w:r w:rsidR="006E764F">
        <w:t>ed</w:t>
      </w:r>
      <w:r w:rsidR="000E0C32" w:rsidRPr="00662DE5">
        <w:t xml:space="preserve"> progress through descriptive feedback, h</w:t>
      </w:r>
      <w:r w:rsidR="00C40285" w:rsidRPr="00662DE5">
        <w:t>ighlighting</w:t>
      </w:r>
      <w:r w:rsidR="000E0C32" w:rsidRPr="00662DE5">
        <w:t xml:space="preserve"> changes since 2013. </w:t>
      </w:r>
      <w:r w:rsidR="00852E1E" w:rsidRPr="00662DE5">
        <w:t xml:space="preserve"> </w:t>
      </w:r>
      <w:r w:rsidR="008B196E" w:rsidRPr="00662DE5">
        <w:t>Finally</w:t>
      </w:r>
      <w:r w:rsidR="005B55B2" w:rsidRPr="00662DE5">
        <w:t>,</w:t>
      </w:r>
      <w:r w:rsidR="008B196E" w:rsidRPr="00662DE5">
        <w:t xml:space="preserve"> a quarter of A4 and A6 2014 reports, and 14% of A1 reports, were repetitions of the 2013 reports. </w:t>
      </w:r>
    </w:p>
    <w:p w14:paraId="678798FD" w14:textId="77777777" w:rsidR="00CD4C94" w:rsidRPr="00662DE5" w:rsidRDefault="00AD1A8C" w:rsidP="005262E6">
      <w:pPr>
        <w:rPr>
          <w:i/>
        </w:rPr>
      </w:pPr>
      <w:r w:rsidRPr="00662DE5">
        <w:rPr>
          <w:i/>
        </w:rPr>
        <w:t>Scope and nature of plan implementation</w:t>
      </w:r>
      <w:r w:rsidR="000A393C" w:rsidRPr="00662DE5">
        <w:rPr>
          <w:i/>
        </w:rPr>
        <w:t xml:space="preserve"> </w:t>
      </w:r>
    </w:p>
    <w:p w14:paraId="58050FE7" w14:textId="1A208E84" w:rsidR="00F47D08" w:rsidRPr="00662DE5" w:rsidRDefault="00AF4996" w:rsidP="005262E6">
      <w:r w:rsidRPr="00662DE5">
        <w:lastRenderedPageBreak/>
        <w:t xml:space="preserve">We evaluated </w:t>
      </w:r>
      <w:r w:rsidR="00C40285" w:rsidRPr="00662DE5">
        <w:t xml:space="preserve">2013 </w:t>
      </w:r>
      <w:r w:rsidRPr="00662DE5">
        <w:t xml:space="preserve">progress reports of delivery which demonstrated </w:t>
      </w:r>
      <w:r w:rsidR="004742FE" w:rsidRPr="00662DE5">
        <w:t>likely</w:t>
      </w:r>
      <w:r w:rsidRPr="00662DE5">
        <w:t xml:space="preserve"> or potential additionality (additionality </w:t>
      </w:r>
      <w:r w:rsidR="004742FE" w:rsidRPr="00662DE5">
        <w:t>code</w:t>
      </w:r>
      <w:r w:rsidRPr="00662DE5">
        <w:t xml:space="preserve"> “1” or “2”) </w:t>
      </w:r>
      <w:r w:rsidR="00366677" w:rsidRPr="00662DE5">
        <w:t>(n=93)</w:t>
      </w:r>
      <w:r w:rsidR="001F655A" w:rsidRPr="00662DE5">
        <w:t>.</w:t>
      </w:r>
      <w:r w:rsidR="00D11E7C" w:rsidRPr="00662DE5">
        <w:t xml:space="preserve"> </w:t>
      </w:r>
      <w:r w:rsidR="00F47D08" w:rsidRPr="00662DE5">
        <w:t xml:space="preserve">Across all pledges, </w:t>
      </w:r>
      <w:r w:rsidR="000D5CF7" w:rsidRPr="00662DE5">
        <w:t>the majority</w:t>
      </w:r>
      <w:r w:rsidR="00E0492E" w:rsidRPr="00662DE5">
        <w:t xml:space="preserve"> </w:t>
      </w:r>
      <w:r w:rsidR="00F47D08" w:rsidRPr="00662DE5">
        <w:t xml:space="preserve">of progress reports </w:t>
      </w:r>
      <w:r w:rsidR="00E0492E" w:rsidRPr="00662DE5">
        <w:t xml:space="preserve">(n=59/93 or 63%) </w:t>
      </w:r>
      <w:r w:rsidR="00F47D08" w:rsidRPr="00662DE5">
        <w:t>indicated that the initial delivery plan ha</w:t>
      </w:r>
      <w:r w:rsidR="00E65285" w:rsidRPr="00662DE5">
        <w:t>d</w:t>
      </w:r>
      <w:r w:rsidR="00F47D08" w:rsidRPr="00662DE5">
        <w:t xml:space="preserve"> been implemented. A further </w:t>
      </w:r>
      <w:r w:rsidR="00E0492E" w:rsidRPr="00662DE5">
        <w:t xml:space="preserve">25 </w:t>
      </w:r>
      <w:r w:rsidR="00F47D08" w:rsidRPr="00662DE5">
        <w:t xml:space="preserve">progress reports </w:t>
      </w:r>
      <w:r w:rsidR="00E0492E" w:rsidRPr="00662DE5">
        <w:t xml:space="preserve">(27%) </w:t>
      </w:r>
      <w:r w:rsidR="00F47D08" w:rsidRPr="00662DE5">
        <w:t>indicated that signatories continue</w:t>
      </w:r>
      <w:r w:rsidR="00910F66" w:rsidRPr="00662DE5">
        <w:t>d</w:t>
      </w:r>
      <w:r w:rsidR="00F47D08" w:rsidRPr="00662DE5">
        <w:t xml:space="preserve"> to make progress against the pledge. Finally</w:t>
      </w:r>
      <w:r w:rsidR="00910F66" w:rsidRPr="00662DE5">
        <w:t>, nine</w:t>
      </w:r>
      <w:r w:rsidR="00E0492E" w:rsidRPr="00662DE5">
        <w:t xml:space="preserve"> </w:t>
      </w:r>
      <w:r w:rsidR="00F47D08" w:rsidRPr="00662DE5">
        <w:t xml:space="preserve">progress reports </w:t>
      </w:r>
      <w:r w:rsidR="00E0492E" w:rsidRPr="00662DE5">
        <w:t xml:space="preserve">(10%) </w:t>
      </w:r>
      <w:r w:rsidR="00F47D08" w:rsidRPr="00662DE5">
        <w:t xml:space="preserve">were unclear </w:t>
      </w:r>
      <w:r w:rsidR="00E65285" w:rsidRPr="00662DE5">
        <w:t xml:space="preserve">about </w:t>
      </w:r>
      <w:r w:rsidR="00F47D08" w:rsidRPr="00662DE5">
        <w:t>whether the deli</w:t>
      </w:r>
      <w:r w:rsidR="001465C5" w:rsidRPr="00662DE5">
        <w:t xml:space="preserve">very plan </w:t>
      </w:r>
      <w:r w:rsidR="00910F66" w:rsidRPr="00662DE5">
        <w:t>had been</w:t>
      </w:r>
      <w:r w:rsidR="001465C5" w:rsidRPr="00662DE5">
        <w:t xml:space="preserve"> implemented or not</w:t>
      </w:r>
      <w:r w:rsidR="00F47D08" w:rsidRPr="00662DE5">
        <w:t xml:space="preserve">. </w:t>
      </w:r>
    </w:p>
    <w:p w14:paraId="554003A2" w14:textId="71229D3B" w:rsidR="001465C5" w:rsidRPr="00662DE5" w:rsidRDefault="00382E6B" w:rsidP="001465C5">
      <w:r w:rsidRPr="00662DE5">
        <w:t xml:space="preserve">When analysing the 22 A8 signatories’ delivery plans </w:t>
      </w:r>
      <w:r w:rsidR="00E65285" w:rsidRPr="00662DE5">
        <w:t xml:space="preserve">in relation to </w:t>
      </w:r>
      <w:r w:rsidRPr="00662DE5">
        <w:t>alcohol unit reduction</w:t>
      </w:r>
      <w:r w:rsidR="00BF5368" w:rsidRPr="00662DE5">
        <w:t xml:space="preserve"> (Table </w:t>
      </w:r>
      <w:r w:rsidR="007B08D6" w:rsidRPr="00662DE5">
        <w:t>3</w:t>
      </w:r>
      <w:r w:rsidR="00BF5368" w:rsidRPr="00662DE5">
        <w:t>)</w:t>
      </w:r>
      <w:r w:rsidRPr="00662DE5">
        <w:t>, 1</w:t>
      </w:r>
      <w:r w:rsidR="006E764F">
        <w:t>0</w:t>
      </w:r>
      <w:r w:rsidRPr="00662DE5">
        <w:t xml:space="preserve"> reported the development of new low</w:t>
      </w:r>
      <w:r w:rsidR="005B55B2" w:rsidRPr="00662DE5">
        <w:t>er</w:t>
      </w:r>
      <w:r w:rsidRPr="00662DE5">
        <w:t xml:space="preserve"> alcohol products and </w:t>
      </w:r>
      <w:r w:rsidR="006E764F">
        <w:t>5</w:t>
      </w:r>
      <w:r w:rsidRPr="00662DE5">
        <w:t xml:space="preserve"> reported promoting low</w:t>
      </w:r>
      <w:r w:rsidR="005B55B2" w:rsidRPr="00662DE5">
        <w:t>er</w:t>
      </w:r>
      <w:r w:rsidRPr="00662DE5">
        <w:t xml:space="preserve"> alcohol products. </w:t>
      </w:r>
      <w:r w:rsidR="006E764F">
        <w:t xml:space="preserve">Five </w:t>
      </w:r>
      <w:r w:rsidRPr="00662DE5">
        <w:t xml:space="preserve">signatories reported removing alcohol units from existing products; it was not possible to estimate the cumulative units removed because signatories reported these differently (i.e. some reported total estimated unit reduction, others per annum and others per week). Nevertheless, the </w:t>
      </w:r>
      <w:r w:rsidR="006648B0" w:rsidRPr="00662DE5">
        <w:t xml:space="preserve">reported </w:t>
      </w:r>
      <w:r w:rsidRPr="00662DE5">
        <w:t xml:space="preserve">unit reduction achieved ranged from 1.6 million to 111 million units removed, though it was unclear whether </w:t>
      </w:r>
      <w:r w:rsidR="00E65285" w:rsidRPr="00662DE5">
        <w:t xml:space="preserve">or not </w:t>
      </w:r>
      <w:r w:rsidRPr="00662DE5">
        <w:t xml:space="preserve">this </w:t>
      </w:r>
      <w:r w:rsidR="00910F66" w:rsidRPr="00662DE5">
        <w:t>had been</w:t>
      </w:r>
      <w:r w:rsidRPr="00662DE5">
        <w:t xml:space="preserve"> solely achieved during the period of (and as a result of) the RD. </w:t>
      </w:r>
      <w:r w:rsidR="001465C5" w:rsidRPr="00662DE5">
        <w:t xml:space="preserve">Of the A8 (unit alcohol reduction) signatories reporting quantitative progress with changes since 2013, the majority of actions reported </w:t>
      </w:r>
      <w:r w:rsidR="00B83680" w:rsidRPr="00662DE5">
        <w:t xml:space="preserve">related to </w:t>
      </w:r>
      <w:r w:rsidR="001465C5" w:rsidRPr="00662DE5">
        <w:t>the launch (56%) and promotion (67%) of new low</w:t>
      </w:r>
      <w:r w:rsidR="005B55B2" w:rsidRPr="00662DE5">
        <w:t>er</w:t>
      </w:r>
      <w:r w:rsidR="0055512F" w:rsidRPr="00662DE5">
        <w:t xml:space="preserve"> alcohol products, 17%</w:t>
      </w:r>
      <w:r w:rsidR="001465C5" w:rsidRPr="00662DE5">
        <w:t xml:space="preserve"> </w:t>
      </w:r>
      <w:r w:rsidR="00B83680" w:rsidRPr="00662DE5">
        <w:t>to</w:t>
      </w:r>
      <w:r w:rsidR="001465C5" w:rsidRPr="00662DE5">
        <w:t xml:space="preserve"> reducing </w:t>
      </w:r>
      <w:r w:rsidR="00FD183A" w:rsidRPr="00662DE5">
        <w:t xml:space="preserve">the </w:t>
      </w:r>
      <w:r w:rsidR="001465C5" w:rsidRPr="00662DE5">
        <w:t>production or promotion of alcohol products</w:t>
      </w:r>
      <w:r w:rsidR="0055512F" w:rsidRPr="00662DE5">
        <w:t xml:space="preserve"> and 8% to actions to remove alcohol units from existing products</w:t>
      </w:r>
      <w:r w:rsidR="001465C5" w:rsidRPr="00662DE5">
        <w:t xml:space="preserve">. </w:t>
      </w:r>
    </w:p>
    <w:p w14:paraId="13D83B37" w14:textId="77777777" w:rsidR="008354AE" w:rsidRPr="00662DE5" w:rsidRDefault="001465C5" w:rsidP="003D18E3">
      <w:r w:rsidRPr="00662DE5">
        <w:t xml:space="preserve">[insert Table </w:t>
      </w:r>
      <w:r w:rsidR="007B08D6" w:rsidRPr="00662DE5">
        <w:t>3</w:t>
      </w:r>
      <w:r w:rsidRPr="00662DE5">
        <w:t>]</w:t>
      </w:r>
    </w:p>
    <w:p w14:paraId="69646CE4" w14:textId="77777777" w:rsidR="004F5630" w:rsidRPr="00662DE5" w:rsidRDefault="004F5630" w:rsidP="00CD4C94">
      <w:pPr>
        <w:rPr>
          <w:b/>
          <w:sz w:val="32"/>
          <w:szCs w:val="32"/>
        </w:rPr>
      </w:pPr>
      <w:r w:rsidRPr="00662DE5">
        <w:rPr>
          <w:b/>
          <w:sz w:val="32"/>
          <w:szCs w:val="32"/>
        </w:rPr>
        <w:t xml:space="preserve">Discussion </w:t>
      </w:r>
    </w:p>
    <w:p w14:paraId="4CB264B5" w14:textId="6F260CF1" w:rsidR="00382E6B" w:rsidRPr="00662DE5" w:rsidRDefault="00051E1B" w:rsidP="00382E6B">
      <w:r w:rsidRPr="00662DE5">
        <w:t xml:space="preserve">Examining </w:t>
      </w:r>
      <w:r w:rsidR="00382E6B" w:rsidRPr="00662DE5">
        <w:t xml:space="preserve">the range of interventions that organisations chose in their delivery plans provides some insight into why </w:t>
      </w:r>
      <w:r w:rsidR="005513B7" w:rsidRPr="00662DE5">
        <w:t>it might be that the majority (65 %) of interventions were assessed as</w:t>
      </w:r>
      <w:r w:rsidR="005B55B2" w:rsidRPr="00662DE5">
        <w:t xml:space="preserve"> already</w:t>
      </w:r>
      <w:r w:rsidR="005513B7" w:rsidRPr="00662DE5">
        <w:t xml:space="preserve"> having happened before the RD, or having been underway when the RD started</w:t>
      </w:r>
      <w:r w:rsidR="00382E6B" w:rsidRPr="00662DE5">
        <w:t xml:space="preserve">. Overall, the relatively low ‘additionality’ of the RD alcohol labelling pledge </w:t>
      </w:r>
      <w:r w:rsidR="007039AB" w:rsidRPr="00662DE5">
        <w:t>(A1)</w:t>
      </w:r>
      <w:r w:rsidR="00BF6D87" w:rsidRPr="00662DE5">
        <w:t xml:space="preserve"> may be due to the fact </w:t>
      </w:r>
      <w:r w:rsidR="00382E6B" w:rsidRPr="00662DE5">
        <w:t>that the alcohol industry had already entered into</w:t>
      </w:r>
      <w:r w:rsidR="00FD183A" w:rsidRPr="00662DE5">
        <w:t xml:space="preserve"> in 2007</w:t>
      </w:r>
      <w:r w:rsidR="00C40285" w:rsidRPr="00662DE5">
        <w:t>, and largely implemented</w:t>
      </w:r>
      <w:r w:rsidR="00FD183A" w:rsidRPr="00662DE5">
        <w:t xml:space="preserve"> by the start of the RD</w:t>
      </w:r>
      <w:r w:rsidR="00C40285" w:rsidRPr="00662DE5">
        <w:t>,</w:t>
      </w:r>
      <w:r w:rsidR="00382E6B" w:rsidRPr="00662DE5">
        <w:t xml:space="preserve"> a voluntary agreement with the Government to place the following information on alcohol containers: alcohol content in standard units; lower</w:t>
      </w:r>
      <w:r w:rsidR="005B55B2" w:rsidRPr="00662DE5">
        <w:t xml:space="preserve"> </w:t>
      </w:r>
      <w:r w:rsidR="00382E6B" w:rsidRPr="00662DE5">
        <w:t xml:space="preserve">risk drinking guidelines; website address of the Drinkaware Trust: </w:t>
      </w:r>
      <w:hyperlink r:id="rId18" w:history="1">
        <w:r w:rsidR="00382E6B" w:rsidRPr="00662DE5">
          <w:rPr>
            <w:rStyle w:val="Hyperlink"/>
            <w:color w:val="auto"/>
          </w:rPr>
          <w:t>www.drinkaware.co.uk</w:t>
        </w:r>
      </w:hyperlink>
      <w:r w:rsidR="00382E6B" w:rsidRPr="00662DE5">
        <w:t>; a responsible drinking message such as “Know Your Limits”, “Enjoy Responsibly”, or “Drink Responsibly”; and a warning about pregnancy-related risks</w:t>
      </w:r>
      <w:r w:rsidR="00D843A4" w:rsidRPr="00662DE5">
        <w:t xml:space="preserve"> </w:t>
      </w:r>
      <w:r w:rsidR="00846DCB" w:rsidRPr="00662DE5">
        <w:fldChar w:fldCharType="begin"/>
      </w:r>
      <w:r w:rsidR="006E764F">
        <w:instrText xml:space="preserve"> ADDIN EN.CITE &lt;EndNote&gt;&lt;Cite&gt;&lt;Author&gt;Farke&lt;/Author&gt;&lt;Year&gt;2011&lt;/Year&gt;&lt;RecNum&gt;8126&lt;/RecNum&gt;&lt;DisplayText&gt;(44)&lt;/DisplayText&gt;&lt;record&gt;&lt;rec-number&gt;8126&lt;/rec-number&gt;&lt;foreign-keys&gt;&lt;key app="EN" db-id="e2ts0eet5dp9phewvt3pdvpcptdwvtvxswaw"&gt;8126&lt;/key&gt;&lt;/foreign-keys&gt;&lt;ref-type name="Journal Article"&gt;17&lt;/ref-type&gt;&lt;contributors&gt;&lt;authors&gt;&lt;author&gt;Farke, W&lt;/author&gt;&lt;author&gt;Veillard, P &lt;/author&gt;&lt;/authors&gt;&lt;/contributors&gt;&lt;titles&gt;&lt;title&gt;Factsheet – Health warning labels on alcoholic beverages. (PROTECT project)&lt;/title&gt;&lt;/titles&gt;&lt;dates&gt;&lt;year&gt;2011&lt;/year&gt;&lt;/dates&gt;&lt;urls&gt;&lt;/urls&gt;&lt;/record&gt;&lt;/Cite&gt;&lt;/EndNote&gt;</w:instrText>
      </w:r>
      <w:r w:rsidR="00846DCB" w:rsidRPr="00662DE5">
        <w:fldChar w:fldCharType="separate"/>
      </w:r>
      <w:r w:rsidR="00511F93" w:rsidRPr="00662DE5">
        <w:rPr>
          <w:noProof/>
        </w:rPr>
        <w:t>(</w:t>
      </w:r>
      <w:hyperlink w:anchor="_ENREF_44" w:tooltip="Farke, 2011 #8126" w:history="1">
        <w:r w:rsidR="00C5543A" w:rsidRPr="00662DE5">
          <w:rPr>
            <w:noProof/>
          </w:rPr>
          <w:t>44</w:t>
        </w:r>
      </w:hyperlink>
      <w:r w:rsidR="00511F93" w:rsidRPr="00662DE5">
        <w:rPr>
          <w:noProof/>
        </w:rPr>
        <w:t>)</w:t>
      </w:r>
      <w:r w:rsidR="00846DCB" w:rsidRPr="00662DE5">
        <w:fldChar w:fldCharType="end"/>
      </w:r>
      <w:r w:rsidR="00D843A4" w:rsidRPr="00662DE5">
        <w:t>.</w:t>
      </w:r>
      <w:r w:rsidR="00382E6B" w:rsidRPr="00662DE5">
        <w:t xml:space="preserve"> </w:t>
      </w:r>
      <w:r w:rsidR="007039AB" w:rsidRPr="00662DE5">
        <w:t>Likewise</w:t>
      </w:r>
      <w:r w:rsidR="005B55B2" w:rsidRPr="00662DE5">
        <w:t>,</w:t>
      </w:r>
      <w:r w:rsidR="007039AB" w:rsidRPr="00662DE5">
        <w:t xml:space="preserve"> the fact that </w:t>
      </w:r>
      <w:r w:rsidR="007039AB" w:rsidRPr="00662DE5">
        <w:lastRenderedPageBreak/>
        <w:t>Challenge 21 and 25</w:t>
      </w:r>
      <w:r w:rsidR="00D843A4" w:rsidRPr="00662DE5">
        <w:t xml:space="preserve"> </w:t>
      </w:r>
      <w:r w:rsidR="00846DCB" w:rsidRPr="00662DE5">
        <w:fldChar w:fldCharType="begin"/>
      </w:r>
      <w:r w:rsidR="006E764F">
        <w:instrText xml:space="preserve"> ADDIN EN.CITE &lt;EndNote&gt;&lt;Cite&gt;&lt;Author&gt;Drinkaware&lt;/Author&gt;&lt;Year&gt;2014&lt;/Year&gt;&lt;RecNum&gt;8124&lt;/RecNum&gt;&lt;DisplayText&gt;(45)&lt;/DisplayText&gt;&lt;record&gt;&lt;rec-number&gt;8124&lt;/rec-number&gt;&lt;foreign-keys&gt;&lt;key app="EN" db-id="e2ts0eet5dp9phewvt3pdvpcptdwvtvxswaw"&gt;8124&lt;/key&gt;&lt;/foreign-keys&gt;&lt;ref-type name="Journal Article"&gt;17&lt;/ref-type&gt;&lt;contributors&gt;&lt;authors&gt;&lt;author&gt;Drinkaware, &lt;/author&gt;&lt;/authors&gt;&lt;/contributors&gt;&lt;titles&gt;&lt;title&gt;Buying Alcohol. https://www.drinkaware.co.uk/check-the-facts/alcohol-and-the-law/buying-alcohol&lt;/title&gt;&lt;/titles&gt;&lt;dates&gt;&lt;year&gt;2014&lt;/year&gt;&lt;/dates&gt;&lt;urls&gt;&lt;/urls&gt;&lt;/record&gt;&lt;/Cite&gt;&lt;/EndNote&gt;</w:instrText>
      </w:r>
      <w:r w:rsidR="00846DCB" w:rsidRPr="00662DE5">
        <w:fldChar w:fldCharType="separate"/>
      </w:r>
      <w:r w:rsidR="00511F93" w:rsidRPr="00662DE5">
        <w:rPr>
          <w:noProof/>
        </w:rPr>
        <w:t>(</w:t>
      </w:r>
      <w:hyperlink w:anchor="_ENREF_45" w:tooltip="Drinkaware, 2014 #8124" w:history="1">
        <w:r w:rsidR="00C5543A" w:rsidRPr="00662DE5">
          <w:rPr>
            <w:noProof/>
          </w:rPr>
          <w:t>45</w:t>
        </w:r>
      </w:hyperlink>
      <w:r w:rsidR="00511F93" w:rsidRPr="00662DE5">
        <w:rPr>
          <w:noProof/>
        </w:rPr>
        <w:t>)</w:t>
      </w:r>
      <w:r w:rsidR="00846DCB" w:rsidRPr="00662DE5">
        <w:fldChar w:fldCharType="end"/>
      </w:r>
      <w:r w:rsidR="007039AB" w:rsidRPr="00662DE5">
        <w:t xml:space="preserve"> (commercial schemes </w:t>
      </w:r>
      <w:r w:rsidR="00382E6B" w:rsidRPr="00662DE5">
        <w:t>in line with the Licensing Act of 2003</w:t>
      </w:r>
      <w:r w:rsidR="00DC1CAF" w:rsidRPr="00662DE5">
        <w:t xml:space="preserve"> </w:t>
      </w:r>
      <w:r w:rsidR="00846DCB" w:rsidRPr="00662DE5">
        <w:fldChar w:fldCharType="begin"/>
      </w:r>
      <w:r w:rsidR="006E764F">
        <w:instrText xml:space="preserve"> ADDIN EN.CITE &lt;EndNote&gt;&lt;Cite&gt;&lt;Author&gt;Government of the United Kingdom&lt;/Author&gt;&lt;Year&gt;2003&lt;/Year&gt;&lt;RecNum&gt;8125&lt;/RecNum&gt;&lt;DisplayText&gt;(46)&lt;/DisplayText&gt;&lt;record&gt;&lt;rec-number&gt;8125&lt;/rec-number&gt;&lt;foreign-keys&gt;&lt;key app="EN" db-id="e2ts0eet5dp9phewvt3pdvpcptdwvtvxswaw"&gt;8125&lt;/key&gt;&lt;/foreign-keys&gt;&lt;ref-type name="Journal Article"&gt;17&lt;/ref-type&gt;&lt;contributors&gt;&lt;authors&gt;&lt;author&gt;Government of the United Kingdom, &lt;/author&gt;&lt;/authors&gt;&lt;/contributors&gt;&lt;titles&gt;&lt;title&gt;Licensing Act 2003 (http://www.legislation.gov.uk/ukpga/2003/17/contents)&lt;/title&gt;&lt;/titles&gt;&lt;dates&gt;&lt;year&gt;2003&lt;/year&gt;&lt;/dates&gt;&lt;urls&gt;&lt;/urls&gt;&lt;/record&gt;&lt;/Cite&gt;&lt;/EndNote&gt;</w:instrText>
      </w:r>
      <w:r w:rsidR="00846DCB" w:rsidRPr="00662DE5">
        <w:fldChar w:fldCharType="separate"/>
      </w:r>
      <w:r w:rsidR="00511F93" w:rsidRPr="00662DE5">
        <w:rPr>
          <w:noProof/>
        </w:rPr>
        <w:t>(</w:t>
      </w:r>
      <w:hyperlink w:anchor="_ENREF_46" w:tooltip="Government of the United Kingdom, 2003 #8125" w:history="1">
        <w:r w:rsidR="00C5543A" w:rsidRPr="00662DE5">
          <w:rPr>
            <w:noProof/>
          </w:rPr>
          <w:t>46</w:t>
        </w:r>
      </w:hyperlink>
      <w:r w:rsidR="00511F93" w:rsidRPr="00662DE5">
        <w:rPr>
          <w:noProof/>
        </w:rPr>
        <w:t>)</w:t>
      </w:r>
      <w:r w:rsidR="00846DCB" w:rsidRPr="00662DE5">
        <w:fldChar w:fldCharType="end"/>
      </w:r>
      <w:r w:rsidR="00382E6B" w:rsidRPr="00662DE5">
        <w:t xml:space="preserve"> </w:t>
      </w:r>
      <w:r w:rsidR="007039AB" w:rsidRPr="00662DE5">
        <w:t>to tackle under-age alcohol sales, as part of pledge A4) were well</w:t>
      </w:r>
      <w:r w:rsidR="00E65285" w:rsidRPr="00662DE5">
        <w:t>-</w:t>
      </w:r>
      <w:r w:rsidR="007039AB" w:rsidRPr="00662DE5">
        <w:t>established campaigns before the inception of the RD may explain the relatively low proportion of signatories selecting them as interventions to implement (33% and 40%, respectively) as part of the RD.</w:t>
      </w:r>
      <w:r w:rsidR="00E86E46" w:rsidRPr="00662DE5">
        <w:t xml:space="preserve"> </w:t>
      </w:r>
      <w:r w:rsidR="007039AB" w:rsidRPr="00662DE5">
        <w:t xml:space="preserve">Related to </w:t>
      </w:r>
      <w:r w:rsidR="00382E6B" w:rsidRPr="00662DE5">
        <w:t xml:space="preserve">Pledge </w:t>
      </w:r>
      <w:r w:rsidR="007039AB" w:rsidRPr="00662DE5">
        <w:t xml:space="preserve">A1 (labelling) and </w:t>
      </w:r>
      <w:r w:rsidR="00382E6B" w:rsidRPr="00662DE5">
        <w:t>A6 (advertising and marketing alcohol), Drinkaware has existed since 2006</w:t>
      </w:r>
      <w:r w:rsidR="00D843A4" w:rsidRPr="00662DE5">
        <w:t xml:space="preserve"> </w:t>
      </w:r>
      <w:r w:rsidR="00846DCB" w:rsidRPr="00662DE5">
        <w:fldChar w:fldCharType="begin"/>
      </w:r>
      <w:r w:rsidR="006E764F">
        <w:instrText xml:space="preserve"> ADDIN EN.CITE &lt;EndNote&gt;&lt;Cite&gt;&lt;Author&gt;McCambridge&lt;/Author&gt;&lt;Year&gt;2013&lt;/Year&gt;&lt;RecNum&gt;7731&lt;/RecNum&gt;&lt;DisplayText&gt;(47)&lt;/DisplayText&gt;&lt;record&gt;&lt;rec-number&gt;7731&lt;/rec-number&gt;&lt;foreign-keys&gt;&lt;key app="EN" db-id="e2ts0eet5dp9phewvt3pdvpcptdwvtvxswaw"&gt;7731&lt;/key&gt;&lt;/foreign-keys&gt;&lt;ref-type name="Journal Article"&gt;17&lt;/ref-type&gt;&lt;contributors&gt;&lt;authors&gt;&lt;author&gt;McCambridge, J.&lt;/author&gt;&lt;author&gt;Kypri, K.&lt;/author&gt;&lt;author&gt;Miller, P.&lt;/author&gt;&lt;author&gt;Hawkins, B.&lt;/author&gt;&lt;author&gt;Hastings, G.&lt;/author&gt;&lt;/authors&gt;&lt;/contributors&gt;&lt;auth-address&gt;Faculty of Public Health and Policy, London School of Hygiene and Tropical Medicine, London, UK.&lt;/auth-address&gt;&lt;titles&gt;&lt;title&gt;Be aware of Drinkaware&lt;/title&gt;&lt;secondary-title&gt;Addiction&lt;/secondary-title&gt;&lt;alt-title&gt;Addiction&lt;/alt-title&gt;&lt;/titles&gt;&lt;periodical&gt;&lt;full-title&gt;Addiction&lt;/full-title&gt;&lt;/periodical&gt;&lt;alt-periodical&gt;&lt;full-title&gt;Addiction&lt;/full-title&gt;&lt;/alt-periodical&gt;&lt;dates&gt;&lt;year&gt;2013&lt;/year&gt;&lt;pub-dates&gt;&lt;date&gt;Oct 28&lt;/date&gt;&lt;/pub-dates&gt;&lt;/dates&gt;&lt;isbn&gt;1360-0443 (Electronic)&amp;#xD;0965-2140 (Linking)&lt;/isbn&gt;&lt;accession-num&gt;24164565&lt;/accession-num&gt;&lt;urls&gt;&lt;related-urls&gt;&lt;url&gt;http://www.ncbi.nlm.nih.gov/pubmed/24164565&lt;/url&gt;&lt;/related-urls&gt;&lt;/urls&gt;&lt;electronic-resource-num&gt;10.1111/add.12356&lt;/electronic-resource-num&gt;&lt;/record&gt;&lt;/Cite&gt;&lt;/EndNote&gt;</w:instrText>
      </w:r>
      <w:r w:rsidR="00846DCB" w:rsidRPr="00662DE5">
        <w:fldChar w:fldCharType="separate"/>
      </w:r>
      <w:r w:rsidR="00511F93" w:rsidRPr="00662DE5">
        <w:rPr>
          <w:noProof/>
        </w:rPr>
        <w:t>(</w:t>
      </w:r>
      <w:hyperlink w:anchor="_ENREF_47" w:tooltip="McCambridge, 2013 #7731" w:history="1">
        <w:r w:rsidR="00C5543A" w:rsidRPr="00662DE5">
          <w:rPr>
            <w:noProof/>
          </w:rPr>
          <w:t>47</w:t>
        </w:r>
      </w:hyperlink>
      <w:r w:rsidR="00511F93" w:rsidRPr="00662DE5">
        <w:rPr>
          <w:noProof/>
        </w:rPr>
        <w:t>)</w:t>
      </w:r>
      <w:r w:rsidR="00846DCB" w:rsidRPr="00662DE5">
        <w:fldChar w:fldCharType="end"/>
      </w:r>
      <w:r w:rsidR="00D843A4" w:rsidRPr="00662DE5">
        <w:t>,</w:t>
      </w:r>
      <w:r w:rsidR="00382E6B" w:rsidRPr="00662DE5">
        <w:t xml:space="preserve"> five years before the introduction of the RD, which may explain the low proportion of signatories selecting it as a new intervention. </w:t>
      </w:r>
    </w:p>
    <w:p w14:paraId="72CE5396" w14:textId="733E82E5" w:rsidR="001465C5" w:rsidRPr="00662DE5" w:rsidRDefault="009A2D70" w:rsidP="001465C5">
      <w:r w:rsidRPr="00662DE5">
        <w:t xml:space="preserve">It was judged that 11% of the alcohol-related interventions were likely to have been </w:t>
      </w:r>
      <w:r w:rsidR="007D2B73" w:rsidRPr="00662DE5">
        <w:t>brought about</w:t>
      </w:r>
      <w:r w:rsidRPr="00662DE5">
        <w:t xml:space="preserve"> by the RD. The largest proportion of such interventions w</w:t>
      </w:r>
      <w:r w:rsidR="00B83680" w:rsidRPr="00662DE5">
        <w:t>as</w:t>
      </w:r>
      <w:r w:rsidRPr="00662DE5">
        <w:t xml:space="preserve"> within pledge A8 on alcohol unit reduction</w:t>
      </w:r>
      <w:r w:rsidR="0062592C" w:rsidRPr="00662DE5">
        <w:t xml:space="preserve">. </w:t>
      </w:r>
      <w:r w:rsidRPr="00662DE5">
        <w:t xml:space="preserve">Within </w:t>
      </w:r>
      <w:r w:rsidR="00E65285" w:rsidRPr="00662DE5">
        <w:t xml:space="preserve">this </w:t>
      </w:r>
      <w:r w:rsidRPr="00662DE5">
        <w:t>pledge</w:t>
      </w:r>
      <w:r w:rsidR="005B55B2" w:rsidRPr="00662DE5">
        <w:t>,</w:t>
      </w:r>
      <w:r w:rsidRPr="00662DE5">
        <w:t xml:space="preserve">  nearly 45% of 32 signatories indicated that they were engaged in, or had already reduced</w:t>
      </w:r>
      <w:r w:rsidR="00B83680" w:rsidRPr="00662DE5">
        <w:t>,</w:t>
      </w:r>
      <w:r w:rsidRPr="00662DE5">
        <w:t xml:space="preserve"> the alcohol</w:t>
      </w:r>
      <w:r w:rsidR="005B55B2" w:rsidRPr="00662DE5">
        <w:t>ic</w:t>
      </w:r>
      <w:r w:rsidRPr="00662DE5">
        <w:t xml:space="preserve"> content of their drinks; and 41% </w:t>
      </w:r>
      <w:r w:rsidR="00C146C0" w:rsidRPr="00662DE5">
        <w:t xml:space="preserve">reported </w:t>
      </w:r>
      <w:r w:rsidRPr="00662DE5">
        <w:t xml:space="preserve">working to develop new lower alcohol products. </w:t>
      </w:r>
      <w:r w:rsidR="00661F50" w:rsidRPr="00662DE5">
        <w:t>Even though this is a small number of signatories</w:t>
      </w:r>
      <w:r w:rsidR="001465C5" w:rsidRPr="00662DE5">
        <w:t>, with even fewer signatories reporting in 2014</w:t>
      </w:r>
      <w:r w:rsidR="00661F50" w:rsidRPr="00662DE5">
        <w:t xml:space="preserve">, </w:t>
      </w:r>
      <w:r w:rsidR="00B83680" w:rsidRPr="00662DE5">
        <w:t>it</w:t>
      </w:r>
      <w:r w:rsidR="00661F50" w:rsidRPr="00662DE5">
        <w:t xml:space="preserve"> comprise</w:t>
      </w:r>
      <w:r w:rsidR="00B83680" w:rsidRPr="00662DE5">
        <w:t>s</w:t>
      </w:r>
      <w:r w:rsidR="00661F50" w:rsidRPr="00662DE5">
        <w:t xml:space="preserve"> major alcohol producers, distributors and retailers with a considerable share of the market</w:t>
      </w:r>
      <w:r w:rsidR="00E544B1" w:rsidRPr="00662DE5">
        <w:t>,</w:t>
      </w:r>
      <w:r w:rsidR="00661F50" w:rsidRPr="00662DE5">
        <w:t xml:space="preserve"> and therefore </w:t>
      </w:r>
      <w:r w:rsidR="006127DE" w:rsidRPr="00662DE5">
        <w:t>ha</w:t>
      </w:r>
      <w:r w:rsidR="00B83680" w:rsidRPr="00662DE5">
        <w:t>s</w:t>
      </w:r>
      <w:r w:rsidR="006127DE" w:rsidRPr="00662DE5">
        <w:t xml:space="preserve"> the </w:t>
      </w:r>
      <w:r w:rsidR="00661F50" w:rsidRPr="00662DE5">
        <w:t>potential to</w:t>
      </w:r>
      <w:r w:rsidR="00C40285" w:rsidRPr="00662DE5">
        <w:t xml:space="preserve"> benefit</w:t>
      </w:r>
      <w:r w:rsidR="00661F50" w:rsidRPr="00662DE5">
        <w:t xml:space="preserve"> a considerable proportion of the population. </w:t>
      </w:r>
      <w:r w:rsidR="007039AB" w:rsidRPr="00662DE5">
        <w:t>However</w:t>
      </w:r>
      <w:r w:rsidR="00661F50" w:rsidRPr="00662DE5">
        <w:t>, as noted in the linked</w:t>
      </w:r>
      <w:r w:rsidR="00934552" w:rsidRPr="00662DE5">
        <w:t xml:space="preserve"> paper reporting the</w:t>
      </w:r>
      <w:r w:rsidR="00661F50" w:rsidRPr="00662DE5">
        <w:t xml:space="preserve"> evidence synthesis</w:t>
      </w:r>
      <w:r w:rsidR="009D3C49" w:rsidRPr="00662DE5">
        <w:t xml:space="preserve"> </w:t>
      </w:r>
      <w:r w:rsidR="00C5543A">
        <w:fldChar w:fldCharType="begin"/>
      </w:r>
      <w:r w:rsidR="00C5543A">
        <w:instrText xml:space="preserve"> ADDIN EN.CITE &lt;EndNote&gt;&lt;Cite&gt;&lt;Author&gt;Knai&lt;/Author&gt;&lt;Year&gt;2015&lt;/Year&gt;&lt;RecNum&gt;8732&lt;/RecNum&gt;&lt;DisplayText&gt;(32)&lt;/DisplayText&gt;&lt;record&gt;&lt;rec-number&gt;8732&lt;/rec-number&gt;&lt;foreign-keys&gt;&lt;key app="EN" db-id="e2ts0eet5dp9phewvt3pdvpcptdwvtvxswaw"&gt;8732&lt;/key&gt;&lt;/foreign-keys&gt;&lt;ref-type name="Journal Article"&gt;17&lt;/ref-type&gt;&lt;contributors&gt;&lt;authors&gt;&lt;author&gt;Knai, C.&lt;/author&gt;&lt;author&gt;Petticrew, M.&lt;/author&gt;&lt;author&gt;Durand, M. A.&lt;/author&gt;&lt;author&gt;Eastmure, E.&lt;/author&gt;&lt;author&gt;Mays, N.&lt;/author&gt;&lt;/authors&gt;&lt;/contributors&gt;&lt;auth-address&gt;Policy Innovation Research Unit, Faculty of Public Health and Policy, London School of Hygiene &amp;amp; Tropical Medicine, London, UK.&lt;/auth-address&gt;&lt;titles&gt;&lt;title&gt;Are the Public Health Responsibility Deal alcohol pledges likely to improve public health? An evidence synthesis&lt;/title&gt;&lt;secondary-title&gt;Addiction&lt;/secondary-title&gt;&lt;alt-title&gt;Addiction&lt;/alt-title&gt;&lt;/titles&gt;&lt;periodical&gt;&lt;full-title&gt;Addiction&lt;/full-title&gt;&lt;/periodical&gt;&lt;alt-periodical&gt;&lt;full-title&gt;Addiction&lt;/full-title&gt;&lt;/alt-periodical&gt;&lt;dates&gt;&lt;year&gt;2015&lt;/year&gt;&lt;pub-dates&gt;&lt;date&gt;Mar 26&lt;/date&gt;&lt;/pub-dates&gt;&lt;/dates&gt;&lt;isbn&gt;1360-0443 (Electronic)&amp;#xD;0965-2140 (Linking)&lt;/isbn&gt;&lt;accession-num&gt;25807862&lt;/accession-num&gt;&lt;urls&gt;&lt;related-urls&gt;&lt;url&gt;http://www.ncbi.nlm.nih.gov/pubmed/25807862&lt;/url&gt;&lt;/related-urls&gt;&lt;/urls&gt;&lt;electronic-resource-num&gt;10.1111/add.12855&lt;/electronic-resource-num&gt;&lt;/record&gt;&lt;/Cite&gt;&lt;/EndNote&gt;</w:instrText>
      </w:r>
      <w:r w:rsidR="00C5543A">
        <w:fldChar w:fldCharType="separate"/>
      </w:r>
      <w:r w:rsidR="00C5543A">
        <w:rPr>
          <w:noProof/>
        </w:rPr>
        <w:t>(</w:t>
      </w:r>
      <w:hyperlink w:anchor="_ENREF_32" w:tooltip="Knai, 2015 #8732" w:history="1">
        <w:r w:rsidR="00C5543A">
          <w:rPr>
            <w:noProof/>
          </w:rPr>
          <w:t>32</w:t>
        </w:r>
      </w:hyperlink>
      <w:r w:rsidR="00C5543A">
        <w:rPr>
          <w:noProof/>
        </w:rPr>
        <w:t>)</w:t>
      </w:r>
      <w:r w:rsidR="00C5543A">
        <w:fldChar w:fldCharType="end"/>
      </w:r>
      <w:r w:rsidR="00D843A4" w:rsidRPr="00662DE5">
        <w:t>,</w:t>
      </w:r>
      <w:r w:rsidR="00661F50" w:rsidRPr="00662DE5">
        <w:t xml:space="preserve"> </w:t>
      </w:r>
      <w:r w:rsidR="007039AB" w:rsidRPr="00662DE5">
        <w:t xml:space="preserve">it will be important to </w:t>
      </w:r>
      <w:r w:rsidR="00661F50" w:rsidRPr="00662DE5">
        <w:t>understand the balance of reformulated products against the development of new products (potentially increasing the total</w:t>
      </w:r>
      <w:r w:rsidR="00E544B1" w:rsidRPr="00662DE5">
        <w:t xml:space="preserve"> number of</w:t>
      </w:r>
      <w:r w:rsidR="00661F50" w:rsidRPr="00662DE5">
        <w:t xml:space="preserve"> alcohol products on the market), and the response of the market to these products (i.e. people drinking more</w:t>
      </w:r>
      <w:r w:rsidR="00B83680" w:rsidRPr="00662DE5">
        <w:t xml:space="preserve"> </w:t>
      </w:r>
      <w:r w:rsidR="00E86E46" w:rsidRPr="00662DE5">
        <w:t xml:space="preserve">as a result of increased product variety in the marketplace </w:t>
      </w:r>
      <w:r w:rsidR="00B83680" w:rsidRPr="00662DE5">
        <w:t>versus</w:t>
      </w:r>
      <w:r w:rsidR="00661F50" w:rsidRPr="00662DE5">
        <w:t xml:space="preserve"> switching from high</w:t>
      </w:r>
      <w:r w:rsidR="00E544B1" w:rsidRPr="00662DE5">
        <w:t>er</w:t>
      </w:r>
      <w:r w:rsidR="00661F50" w:rsidRPr="00662DE5">
        <w:t xml:space="preserve"> to low</w:t>
      </w:r>
      <w:r w:rsidR="00E544B1" w:rsidRPr="00662DE5">
        <w:t>er</w:t>
      </w:r>
      <w:r w:rsidR="00661F50" w:rsidRPr="00662DE5">
        <w:t xml:space="preserve"> alcohol products). </w:t>
      </w:r>
      <w:r w:rsidR="001465C5" w:rsidRPr="00662DE5">
        <w:t xml:space="preserve">This is </w:t>
      </w:r>
      <w:r w:rsidR="00C40285" w:rsidRPr="00662DE5">
        <w:t>u</w:t>
      </w:r>
      <w:r w:rsidR="003D68B2" w:rsidRPr="00662DE5">
        <w:t xml:space="preserve">nderlined </w:t>
      </w:r>
      <w:r w:rsidR="001465C5" w:rsidRPr="00662DE5">
        <w:t xml:space="preserve">by the decrease </w:t>
      </w:r>
      <w:r w:rsidR="00A4771A" w:rsidRPr="00662DE5">
        <w:t xml:space="preserve">from 2013 to 2014 </w:t>
      </w:r>
      <w:r w:rsidR="001465C5" w:rsidRPr="00662DE5">
        <w:t>in A8 signatories reporting actions to remove alcohol units</w:t>
      </w:r>
      <w:r w:rsidR="00934552" w:rsidRPr="00662DE5">
        <w:t>,</w:t>
      </w:r>
      <w:r w:rsidR="001465C5" w:rsidRPr="00662DE5">
        <w:t xml:space="preserve"> and an increase in actions </w:t>
      </w:r>
      <w:r w:rsidR="00A4771A" w:rsidRPr="00662DE5">
        <w:t xml:space="preserve">to </w:t>
      </w:r>
      <w:r w:rsidR="001465C5" w:rsidRPr="00662DE5">
        <w:t xml:space="preserve">launch (56%) and </w:t>
      </w:r>
      <w:r w:rsidR="00A4771A" w:rsidRPr="00662DE5">
        <w:t xml:space="preserve">promote </w:t>
      </w:r>
      <w:r w:rsidR="001465C5" w:rsidRPr="00662DE5">
        <w:t>(67%) new low</w:t>
      </w:r>
      <w:r w:rsidR="00E544B1" w:rsidRPr="00662DE5">
        <w:t>er</w:t>
      </w:r>
      <w:r w:rsidR="001465C5" w:rsidRPr="00662DE5">
        <w:t xml:space="preserve"> alcohol products</w:t>
      </w:r>
      <w:r w:rsidR="00A4771A" w:rsidRPr="00662DE5">
        <w:t xml:space="preserve">. </w:t>
      </w:r>
    </w:p>
    <w:p w14:paraId="1B81C89F" w14:textId="5B93708A" w:rsidR="009A2D70" w:rsidRPr="00662DE5" w:rsidRDefault="009A2D70" w:rsidP="00B402E6">
      <w:r w:rsidRPr="00662DE5">
        <w:t xml:space="preserve">The fact that about half of the progress reports reported only qualitative information is significant because there </w:t>
      </w:r>
      <w:r w:rsidR="003D68B2" w:rsidRPr="00662DE5">
        <w:t xml:space="preserve">appears </w:t>
      </w:r>
      <w:r w:rsidRPr="00662DE5">
        <w:t>to have been a shift away from quantitative measures of progress since the RD was originally implemented</w:t>
      </w:r>
      <w:r w:rsidR="00AE79D3" w:rsidRPr="00662DE5">
        <w:t xml:space="preserve">. </w:t>
      </w:r>
      <w:r w:rsidRPr="00662DE5">
        <w:t xml:space="preserve">For example, the April 2012 monitoring sheet for the alcohol labelling pledge (A1) </w:t>
      </w:r>
      <w:r w:rsidR="006A160A" w:rsidRPr="00662DE5">
        <w:t xml:space="preserve">included </w:t>
      </w:r>
      <w:r w:rsidRPr="00662DE5">
        <w:t>eight quantitative questions on progress, a comment box, and two quantitative questions on current and future plans for making progress, whereas monitoring in April 2013 only required the answering of one</w:t>
      </w:r>
      <w:r w:rsidR="00B83680" w:rsidRPr="00662DE5">
        <w:t xml:space="preserve"> </w:t>
      </w:r>
      <w:r w:rsidRPr="00662DE5">
        <w:t>question: “Please describe the progress you have made on alcohol labelling, over the last year”</w:t>
      </w:r>
      <w:r w:rsidR="00D843A4" w:rsidRPr="00662DE5">
        <w:t xml:space="preserve"> </w:t>
      </w:r>
      <w:r w:rsidR="00846DCB" w:rsidRPr="00662DE5">
        <w:fldChar w:fldCharType="begin"/>
      </w:r>
      <w:r w:rsidR="006E764F">
        <w:instrText xml:space="preserve"> ADDIN EN.CITE &lt;EndNote&gt;&lt;Cite&gt;&lt;Author&gt;Department of Health&lt;/Author&gt;&lt;Year&gt;2014&lt;/Year&gt;&lt;RecNum&gt;7136&lt;/RecNum&gt;&lt;DisplayText&gt;(27)&lt;/DisplayText&gt;&lt;record&gt;&lt;rec-number&gt;7136&lt;/rec-number&gt;&lt;foreign-keys&gt;&lt;key app="EN" db-id="e2ts0eet5dp9phewvt3pdvpcptdwvtvxswaw"&gt;7136&lt;/key&gt;&lt;/foreign-keys&gt;&lt;ref-type name="Journal Article"&gt;17&lt;/ref-type&gt;&lt;contributors&gt;&lt;authors&gt;&lt;author&gt;Department of Health, &lt;/author&gt;&lt;/authors&gt;&lt;/contributors&gt;&lt;titles&gt;&lt;title&gt;The Public Health Responsibility Deal https://responsibilitydeal.dh.gov.uk/&lt;/title&gt;&lt;/titles&gt;&lt;dates&gt;&lt;year&gt;2014&lt;/year&gt;&lt;/dates&gt;&lt;urls&gt;&lt;/urls&gt;&lt;/record&gt;&lt;/Cite&gt;&lt;/EndNote&gt;</w:instrText>
      </w:r>
      <w:r w:rsidR="00846DCB" w:rsidRPr="00662DE5">
        <w:fldChar w:fldCharType="separate"/>
      </w:r>
      <w:r w:rsidR="00511F93" w:rsidRPr="00662DE5">
        <w:rPr>
          <w:noProof/>
        </w:rPr>
        <w:t>(</w:t>
      </w:r>
      <w:hyperlink w:anchor="_ENREF_27" w:tooltip="Department of Health, 2014 #7136" w:history="1">
        <w:r w:rsidR="00C5543A" w:rsidRPr="00662DE5">
          <w:rPr>
            <w:noProof/>
          </w:rPr>
          <w:t>27</w:t>
        </w:r>
      </w:hyperlink>
      <w:r w:rsidR="00511F93" w:rsidRPr="00662DE5">
        <w:rPr>
          <w:noProof/>
        </w:rPr>
        <w:t>)</w:t>
      </w:r>
      <w:r w:rsidR="00846DCB" w:rsidRPr="00662DE5">
        <w:fldChar w:fldCharType="end"/>
      </w:r>
      <w:r w:rsidR="00D843A4" w:rsidRPr="00662DE5">
        <w:t>.</w:t>
      </w:r>
      <w:r w:rsidRPr="00662DE5">
        <w:t xml:space="preserve"> </w:t>
      </w:r>
      <w:r w:rsidR="00B402E6" w:rsidRPr="00662DE5">
        <w:t xml:space="preserve">It is possible that alcohol pledges may have gone through a similar process to that reported in </w:t>
      </w:r>
      <w:r w:rsidR="00B402E6" w:rsidRPr="00662DE5">
        <w:lastRenderedPageBreak/>
        <w:t xml:space="preserve">a separate study on the RD calorie reduction pledge </w:t>
      </w:r>
      <w:r w:rsidR="00B402E6" w:rsidRPr="00662DE5">
        <w:fldChar w:fldCharType="begin"/>
      </w:r>
      <w:r w:rsidR="00C5543A">
        <w:instrText xml:space="preserve"> ADDIN EN.CITE &lt;EndNote&gt;&lt;Cite&gt;&lt;Author&gt;Panjwani&lt;/Author&gt;&lt;Year&gt;2014&lt;/Year&gt;&lt;RecNum&gt;8121&lt;/RecNum&gt;&lt;DisplayText&gt;(48)&lt;/DisplayText&gt;&lt;record&gt;&lt;rec-number&gt;8121&lt;/rec-number&gt;&lt;foreign-keys&gt;&lt;key app="EN" db-id="e2ts0eet5dp9phewvt3pdvpcptdwvtvxswaw"&gt;8121&lt;/key&gt;&lt;/foreign-keys&gt;&lt;ref-type name="Journal Article"&gt;17&lt;/ref-type&gt;&lt;contributors&gt;&lt;authors&gt;&lt;author&gt;Panjwani, C.&lt;/author&gt;&lt;author&gt;Caraher, M.&lt;/author&gt;&lt;/authors&gt;&lt;/contributors&gt;&lt;auth-address&gt;Centre for Food Policy, Department of Sociology, School of Arts and Social Sciences, City University London, Northampton Square, London EC1V OHB, United Kingdom.&amp;#xD;Centre for Food Policy, Department of Sociology, School of Arts and Social Sciences, City University London, Northampton Square, London EC1V OHB, United Kingdom. Electronic address: m.caraher@city.ac.uk.&lt;/auth-address&gt;&lt;titles&gt;&lt;title&gt;The Public Health Responsibility Deal: brokering a deal for public health, but on whose terms?&lt;/title&gt;&lt;secondary-title&gt;Health Policy&lt;/secondary-title&gt;&lt;alt-title&gt;Health policy&lt;/alt-title&gt;&lt;/titles&gt;&lt;periodical&gt;&lt;full-title&gt;Health Policy&lt;/full-title&gt;&lt;/periodical&gt;&lt;alt-periodical&gt;&lt;full-title&gt;Health Policy&lt;/full-title&gt;&lt;/alt-periodical&gt;&lt;pages&gt;163-73&lt;/pages&gt;&lt;volume&gt;114&lt;/volume&gt;&lt;number&gt;2-3&lt;/number&gt;&lt;dates&gt;&lt;year&gt;2014&lt;/year&gt;&lt;pub-dates&gt;&lt;date&gt;Feb&lt;/date&gt;&lt;/pub-dates&gt;&lt;/dates&gt;&lt;isbn&gt;1872-6054 (Electronic)&amp;#xD;0168-8510 (Linking)&lt;/isbn&gt;&lt;accession-num&gt;24309298&lt;/accession-num&gt;&lt;urls&gt;&lt;related-urls&gt;&lt;url&gt;http://www.ncbi.nlm.nih.gov/pubmed/24309298&lt;/url&gt;&lt;/related-urls&gt;&lt;/urls&gt;&lt;electronic-resource-num&gt;10.1016/j.healthpol.2013.11.002&lt;/electronic-resource-num&gt;&lt;/record&gt;&lt;/Cite&gt;&lt;/EndNote&gt;</w:instrText>
      </w:r>
      <w:r w:rsidR="00B402E6" w:rsidRPr="00662DE5">
        <w:fldChar w:fldCharType="separate"/>
      </w:r>
      <w:r w:rsidR="00C5543A">
        <w:rPr>
          <w:noProof/>
        </w:rPr>
        <w:t>(</w:t>
      </w:r>
      <w:hyperlink w:anchor="_ENREF_48" w:tooltip="Panjwani, 2014 #8121" w:history="1">
        <w:r w:rsidR="00C5543A">
          <w:rPr>
            <w:noProof/>
          </w:rPr>
          <w:t>48</w:t>
        </w:r>
      </w:hyperlink>
      <w:r w:rsidR="00C5543A">
        <w:rPr>
          <w:noProof/>
        </w:rPr>
        <w:t>)</w:t>
      </w:r>
      <w:r w:rsidR="00B402E6" w:rsidRPr="00662DE5">
        <w:fldChar w:fldCharType="end"/>
      </w:r>
      <w:r w:rsidR="00B402E6" w:rsidRPr="00662DE5">
        <w:t xml:space="preserve">: the authors found that during initial consultations about the monitoring of the pledge, quantitative monitoring metrics were removed. </w:t>
      </w:r>
      <w:r w:rsidR="00D843A4" w:rsidRPr="00662DE5">
        <w:t>I</w:t>
      </w:r>
      <w:r w:rsidR="006648B0" w:rsidRPr="00662DE5">
        <w:t>ndeed, t</w:t>
      </w:r>
      <w:r w:rsidRPr="00662DE5">
        <w:t xml:space="preserve">he over-reliance on qualitative monitoring adds to the difficulty in </w:t>
      </w:r>
      <w:r w:rsidR="00934552" w:rsidRPr="00662DE5">
        <w:t xml:space="preserve">evaluating </w:t>
      </w:r>
      <w:r w:rsidRPr="00662DE5">
        <w:t xml:space="preserve">whether or not RD objectives have been met. This is also illustrated by the fact that signatories to the A8 pledge reported removing alcohol units from existing products in different ways, making it </w:t>
      </w:r>
      <w:r w:rsidR="00E138C4" w:rsidRPr="00662DE5">
        <w:t xml:space="preserve">difficult </w:t>
      </w:r>
      <w:r w:rsidRPr="00662DE5">
        <w:t xml:space="preserve">to estimate the extent of cumulative removal of alcohol units within a </w:t>
      </w:r>
      <w:r w:rsidR="006A160A" w:rsidRPr="00662DE5">
        <w:t xml:space="preserve">given </w:t>
      </w:r>
      <w:r w:rsidRPr="00662DE5">
        <w:t xml:space="preserve">period. </w:t>
      </w:r>
    </w:p>
    <w:p w14:paraId="5CFA4F9B" w14:textId="6D9D4751" w:rsidR="007B08D6" w:rsidRPr="00662DE5" w:rsidRDefault="00B402E6" w:rsidP="007B08D6">
      <w:r w:rsidRPr="00662DE5">
        <w:t xml:space="preserve">The </w:t>
      </w:r>
      <w:r w:rsidR="00715A20" w:rsidRPr="00662DE5">
        <w:t xml:space="preserve">limitations </w:t>
      </w:r>
      <w:r w:rsidRPr="00662DE5">
        <w:t>of this study relate first</w:t>
      </w:r>
      <w:r w:rsidR="006E764F">
        <w:t>ly</w:t>
      </w:r>
      <w:r w:rsidRPr="00662DE5">
        <w:t xml:space="preserve"> to </w:t>
      </w:r>
      <w:r w:rsidR="002F1F55" w:rsidRPr="00662DE5">
        <w:t xml:space="preserve">the </w:t>
      </w:r>
      <w:r w:rsidR="00715A20" w:rsidRPr="00662DE5">
        <w:t>v</w:t>
      </w:r>
      <w:r w:rsidR="006648B0" w:rsidRPr="00662DE5">
        <w:t xml:space="preserve">ariable reporting standards </w:t>
      </w:r>
      <w:r w:rsidR="000E0C32" w:rsidRPr="00662DE5">
        <w:rPr>
          <w:lang w:val="en-US"/>
        </w:rPr>
        <w:t>and lack of quantifiable monitoring measures</w:t>
      </w:r>
      <w:r w:rsidR="00715A20" w:rsidRPr="00662DE5">
        <w:rPr>
          <w:lang w:val="en-US"/>
        </w:rPr>
        <w:t>.</w:t>
      </w:r>
      <w:r w:rsidR="000E0C32" w:rsidRPr="00662DE5">
        <w:rPr>
          <w:lang w:val="en-US"/>
        </w:rPr>
        <w:t xml:space="preserve"> </w:t>
      </w:r>
      <w:r w:rsidRPr="00662DE5">
        <w:t>Second</w:t>
      </w:r>
      <w:r w:rsidR="00B752DA" w:rsidRPr="00662DE5">
        <w:t>, al</w:t>
      </w:r>
      <w:r w:rsidR="00661F50" w:rsidRPr="00662DE5">
        <w:t>though we took</w:t>
      </w:r>
      <w:r w:rsidR="0045216E" w:rsidRPr="00662DE5">
        <w:t xml:space="preserve"> care in designing</w:t>
      </w:r>
      <w:r w:rsidR="00661F50" w:rsidRPr="00662DE5">
        <w:t xml:space="preserve"> and validat</w:t>
      </w:r>
      <w:r w:rsidR="0045216E" w:rsidRPr="00662DE5">
        <w:t>ing</w:t>
      </w:r>
      <w:r w:rsidR="00661F50" w:rsidRPr="00662DE5">
        <w:t xml:space="preserve"> </w:t>
      </w:r>
      <w:r w:rsidRPr="00662DE5">
        <w:t xml:space="preserve">the </w:t>
      </w:r>
      <w:r w:rsidR="00661F50" w:rsidRPr="00662DE5">
        <w:t>assessment methods, these remain a judgement of delivery plans</w:t>
      </w:r>
      <w:r w:rsidR="0045216E" w:rsidRPr="00662DE5">
        <w:t xml:space="preserve"> and progress reports</w:t>
      </w:r>
      <w:r w:rsidR="00661F50" w:rsidRPr="00662DE5">
        <w:t xml:space="preserve"> written by organisations which may not initially have received much guidance on what</w:t>
      </w:r>
      <w:r w:rsidR="001C4D18" w:rsidRPr="00662DE5">
        <w:t xml:space="preserve"> and how</w:t>
      </w:r>
      <w:r w:rsidR="00661F50" w:rsidRPr="00662DE5">
        <w:t xml:space="preserve"> to write their delivery plans. </w:t>
      </w:r>
      <w:r w:rsidR="00080673" w:rsidRPr="00662DE5">
        <w:t xml:space="preserve">Thus it is possible, though </w:t>
      </w:r>
      <w:r w:rsidR="000601EE" w:rsidRPr="00662DE5">
        <w:t>we think un</w:t>
      </w:r>
      <w:r w:rsidR="00080673" w:rsidRPr="00662DE5">
        <w:t>likely, that organisations under-</w:t>
      </w:r>
      <w:r w:rsidR="00E86E46" w:rsidRPr="00662DE5">
        <w:t>reported</w:t>
      </w:r>
      <w:r w:rsidR="00080673" w:rsidRPr="00662DE5">
        <w:t xml:space="preserve"> their achievements.</w:t>
      </w:r>
      <w:r w:rsidR="007315D8" w:rsidRPr="00662DE5">
        <w:t xml:space="preserve"> </w:t>
      </w:r>
      <w:r w:rsidR="003571D2" w:rsidRPr="00662DE5">
        <w:t>Moreover, since the reports were produced by organisations that had ch</w:t>
      </w:r>
      <w:r w:rsidR="00B752DA" w:rsidRPr="00662DE5">
        <w:t>osen to join the RD, this is lik</w:t>
      </w:r>
      <w:r w:rsidR="003571D2" w:rsidRPr="00662DE5">
        <w:t>ely to have been more than offset by bias in the opposite direction with signatories making the best case for their achievements.</w:t>
      </w:r>
      <w:r w:rsidR="00B56C4D" w:rsidRPr="00662DE5">
        <w:t xml:space="preserve"> As this is one component of a wider evaluation, further research to assess the implementation of the RD is </w:t>
      </w:r>
      <w:r w:rsidR="0084534F" w:rsidRPr="00662DE5">
        <w:t>ongoing</w:t>
      </w:r>
      <w:r w:rsidR="00B56C4D" w:rsidRPr="00662DE5">
        <w:t xml:space="preserve">. </w:t>
      </w:r>
    </w:p>
    <w:p w14:paraId="40C5F0F2" w14:textId="6AA57004" w:rsidR="00B402E6" w:rsidRPr="00662DE5" w:rsidRDefault="00B402E6" w:rsidP="003571D2">
      <w:pPr>
        <w:rPr>
          <w:b/>
        </w:rPr>
      </w:pPr>
      <w:r w:rsidRPr="00662DE5">
        <w:rPr>
          <w:b/>
        </w:rPr>
        <w:t xml:space="preserve">Conclusions </w:t>
      </w:r>
    </w:p>
    <w:p w14:paraId="09CCD0F8" w14:textId="456BE8CC" w:rsidR="003571D2" w:rsidRPr="00662DE5" w:rsidRDefault="009F5124" w:rsidP="003571D2">
      <w:r w:rsidRPr="00662DE5">
        <w:t>T</w:t>
      </w:r>
      <w:r w:rsidR="00B245FD" w:rsidRPr="00662DE5">
        <w:t>he RD</w:t>
      </w:r>
      <w:r w:rsidR="002E0EA8" w:rsidRPr="00662DE5">
        <w:t xml:space="preserve"> is likely</w:t>
      </w:r>
      <w:r w:rsidR="0045216E" w:rsidRPr="00662DE5">
        <w:t xml:space="preserve"> to have added little</w:t>
      </w:r>
      <w:r w:rsidR="003571D2" w:rsidRPr="00662DE5">
        <w:t xml:space="preserve"> </w:t>
      </w:r>
      <w:r w:rsidRPr="00662DE5">
        <w:t xml:space="preserve">to efforts </w:t>
      </w:r>
      <w:r w:rsidR="00B402E6" w:rsidRPr="00662DE5">
        <w:t>to</w:t>
      </w:r>
      <w:r w:rsidRPr="00662DE5">
        <w:t xml:space="preserve"> reduc</w:t>
      </w:r>
      <w:r w:rsidR="00B402E6" w:rsidRPr="00662DE5">
        <w:t>e</w:t>
      </w:r>
      <w:r w:rsidRPr="00662DE5">
        <w:t xml:space="preserve"> alcohol consumption, </w:t>
      </w:r>
      <w:r w:rsidR="0045216E" w:rsidRPr="00662DE5">
        <w:t>since</w:t>
      </w:r>
      <w:r w:rsidR="002E0EA8" w:rsidRPr="00662DE5">
        <w:t xml:space="preserve"> m</w:t>
      </w:r>
      <w:r w:rsidR="006648B0" w:rsidRPr="00662DE5">
        <w:t>ost alcohol pledge signatories</w:t>
      </w:r>
      <w:r w:rsidR="0045216E" w:rsidRPr="00662DE5">
        <w:t xml:space="preserve"> appear to have</w:t>
      </w:r>
      <w:r w:rsidR="006648B0" w:rsidRPr="00662DE5">
        <w:t xml:space="preserve"> committed to actions </w:t>
      </w:r>
      <w:r w:rsidR="00B402E6" w:rsidRPr="00662DE5">
        <w:t xml:space="preserve">that </w:t>
      </w:r>
      <w:r w:rsidR="006648B0" w:rsidRPr="00662DE5">
        <w:t xml:space="preserve">they would have undertaken regardless of the RD. </w:t>
      </w:r>
      <w:r w:rsidR="0045216E" w:rsidRPr="00662DE5">
        <w:t>T</w:t>
      </w:r>
      <w:r w:rsidR="00D95189" w:rsidRPr="00662DE5">
        <w:t>his study</w:t>
      </w:r>
      <w:r w:rsidR="003E4183" w:rsidRPr="00662DE5">
        <w:t xml:space="preserve"> </w:t>
      </w:r>
      <w:r w:rsidR="003577EA" w:rsidRPr="00662DE5">
        <w:t xml:space="preserve">also </w:t>
      </w:r>
      <w:r w:rsidR="00D95189" w:rsidRPr="00662DE5">
        <w:t>demonstrates the</w:t>
      </w:r>
      <w:r w:rsidR="003E4183" w:rsidRPr="00662DE5">
        <w:t xml:space="preserve"> </w:t>
      </w:r>
      <w:r w:rsidR="003577EA" w:rsidRPr="00662DE5">
        <w:t xml:space="preserve">importance of rigorous </w:t>
      </w:r>
      <w:r w:rsidR="003E4183" w:rsidRPr="00662DE5">
        <w:t>reporting using standard metrics</w:t>
      </w:r>
      <w:r w:rsidR="003577EA" w:rsidRPr="00662DE5">
        <w:t>, r</w:t>
      </w:r>
      <w:r w:rsidR="003571D2" w:rsidRPr="00662DE5">
        <w:t>egardless of the governance mechanisms of a public health policy.</w:t>
      </w:r>
      <w:r w:rsidR="002B3259" w:rsidRPr="00662DE5">
        <w:t xml:space="preserve"> These findings have important implications for how public health policies are designed, monitored and evaluated. </w:t>
      </w:r>
    </w:p>
    <w:p w14:paraId="11795D8A" w14:textId="77777777" w:rsidR="00F92520" w:rsidRPr="00662DE5" w:rsidRDefault="00F92520" w:rsidP="003571D2"/>
    <w:p w14:paraId="78062762" w14:textId="184C8031" w:rsidR="00DC1CAF" w:rsidRPr="00662DE5" w:rsidRDefault="00DC1CAF" w:rsidP="00DC1CAF">
      <w:pPr>
        <w:rPr>
          <w:rFonts w:cs="Calibri"/>
        </w:rPr>
      </w:pPr>
      <w:r w:rsidRPr="00662DE5">
        <w:rPr>
          <w:b/>
        </w:rPr>
        <w:t xml:space="preserve">Acknowledgements: </w:t>
      </w:r>
      <w:r w:rsidR="00160F91" w:rsidRPr="00662DE5">
        <w:rPr>
          <w:rFonts w:cs="Calibri"/>
        </w:rPr>
        <w:t xml:space="preserve"> </w:t>
      </w:r>
      <w:r w:rsidRPr="00662DE5">
        <w:rPr>
          <w:rFonts w:cs="Calibri"/>
        </w:rPr>
        <w:t>We would like to acknowledge the</w:t>
      </w:r>
      <w:r w:rsidR="003571D2" w:rsidRPr="00662DE5">
        <w:rPr>
          <w:rFonts w:cs="Calibri"/>
        </w:rPr>
        <w:t xml:space="preserve"> independent </w:t>
      </w:r>
      <w:r w:rsidRPr="00662DE5">
        <w:rPr>
          <w:rFonts w:cs="Calibri"/>
        </w:rPr>
        <w:t xml:space="preserve">advice of Professor Thomas Babor, Professor Steven Cummins, Professor Gerard Hastings, Dr Lisa Jones, Ms Lorelei Jones, Professor Ken Judge, Dr S. Vittal Katikireddi, </w:t>
      </w:r>
      <w:r w:rsidR="009A1F0F" w:rsidRPr="00662DE5">
        <w:rPr>
          <w:rFonts w:cs="Calibri"/>
        </w:rPr>
        <w:t xml:space="preserve">Professor </w:t>
      </w:r>
      <w:r w:rsidRPr="00662DE5">
        <w:rPr>
          <w:rFonts w:cs="Calibri"/>
        </w:rPr>
        <w:t xml:space="preserve">Jim McCambridge, Dr Ellen Nolte, Ms Katherine Robaina, Professor Martine Stead, Professor Tim Stockwell, and Professor James Thomas. </w:t>
      </w:r>
    </w:p>
    <w:p w14:paraId="1F21D9E8" w14:textId="77777777" w:rsidR="007823B0" w:rsidRPr="00662DE5" w:rsidRDefault="00977846" w:rsidP="00CD4C94">
      <w:pPr>
        <w:rPr>
          <w:b/>
          <w:sz w:val="32"/>
          <w:szCs w:val="32"/>
        </w:rPr>
      </w:pPr>
      <w:r w:rsidRPr="00662DE5">
        <w:br w:type="page"/>
      </w:r>
      <w:r w:rsidR="00C25BEA" w:rsidRPr="00662DE5">
        <w:rPr>
          <w:b/>
          <w:sz w:val="32"/>
          <w:szCs w:val="32"/>
        </w:rPr>
        <w:lastRenderedPageBreak/>
        <w:t xml:space="preserve">References </w:t>
      </w:r>
    </w:p>
    <w:p w14:paraId="6631A3E4" w14:textId="77777777" w:rsidR="00C5543A" w:rsidRPr="00C5543A" w:rsidRDefault="00846DCB" w:rsidP="00C5543A">
      <w:pPr>
        <w:pStyle w:val="EndNoteBibliography"/>
        <w:spacing w:after="0"/>
        <w:ind w:left="720" w:hanging="720"/>
      </w:pPr>
      <w:r w:rsidRPr="00662DE5">
        <w:fldChar w:fldCharType="begin"/>
      </w:r>
      <w:r w:rsidR="007823B0" w:rsidRPr="00662DE5">
        <w:instrText xml:space="preserve"> ADDIN EN.REFLIST </w:instrText>
      </w:r>
      <w:r w:rsidRPr="00662DE5">
        <w:fldChar w:fldCharType="separate"/>
      </w:r>
      <w:bookmarkStart w:id="10" w:name="_ENREF_1"/>
      <w:r w:rsidR="00C5543A" w:rsidRPr="00C5543A">
        <w:t>1.</w:t>
      </w:r>
      <w:r w:rsidR="00C5543A" w:rsidRPr="00C5543A">
        <w:tab/>
      </w:r>
      <w:r w:rsidR="00C5543A" w:rsidRPr="00C5543A">
        <w:rPr>
          <w:smallCaps/>
        </w:rPr>
        <w:t>Kraak, V. I.</w:t>
      </w:r>
      <w:r w:rsidR="00C5543A" w:rsidRPr="00C5543A">
        <w:t xml:space="preserve"> &amp; </w:t>
      </w:r>
      <w:r w:rsidR="00C5543A" w:rsidRPr="00C5543A">
        <w:rPr>
          <w:smallCaps/>
        </w:rPr>
        <w:t>Story, M.</w:t>
      </w:r>
      <w:r w:rsidR="00C5543A" w:rsidRPr="00C5543A">
        <w:t xml:space="preserve"> (2010) A public health perspective on healthy lifestyles and public-private partnerships for global childhood obesity prevention, </w:t>
      </w:r>
      <w:r w:rsidR="00C5543A" w:rsidRPr="00C5543A">
        <w:rPr>
          <w:i/>
        </w:rPr>
        <w:t>J Am Diet Assoc</w:t>
      </w:r>
      <w:r w:rsidR="00C5543A" w:rsidRPr="00C5543A">
        <w:t>, 110, 192-200.</w:t>
      </w:r>
      <w:bookmarkEnd w:id="10"/>
    </w:p>
    <w:p w14:paraId="578114C5" w14:textId="77777777" w:rsidR="00C5543A" w:rsidRPr="00C5543A" w:rsidRDefault="00C5543A" w:rsidP="00C5543A">
      <w:pPr>
        <w:pStyle w:val="EndNoteBibliography"/>
        <w:spacing w:after="0"/>
        <w:ind w:left="720" w:hanging="720"/>
      </w:pPr>
      <w:bookmarkStart w:id="11" w:name="_ENREF_2"/>
      <w:r w:rsidRPr="00C5543A">
        <w:t>2.</w:t>
      </w:r>
      <w:r w:rsidRPr="00C5543A">
        <w:tab/>
      </w:r>
      <w:r w:rsidRPr="00C5543A">
        <w:rPr>
          <w:smallCaps/>
        </w:rPr>
        <w:t>The United Nations General Assembly</w:t>
      </w:r>
      <w:r w:rsidRPr="00C5543A">
        <w:t xml:space="preserve"> (2011) Political Declaration of the High-Level Meeting of the General Assembly on the Prevention and Control of Non-communicable Diseases </w:t>
      </w:r>
      <w:r w:rsidRPr="00C5543A">
        <w:rPr>
          <w:i/>
        </w:rPr>
        <w:t>A/66/L1</w:t>
      </w:r>
      <w:r w:rsidRPr="00C5543A">
        <w:t>.</w:t>
      </w:r>
      <w:bookmarkEnd w:id="11"/>
    </w:p>
    <w:p w14:paraId="49578C83" w14:textId="77777777" w:rsidR="00C5543A" w:rsidRPr="00C5543A" w:rsidRDefault="00C5543A" w:rsidP="00C5543A">
      <w:pPr>
        <w:pStyle w:val="EndNoteBibliography"/>
        <w:spacing w:after="0"/>
        <w:ind w:left="720" w:hanging="720"/>
      </w:pPr>
      <w:bookmarkStart w:id="12" w:name="_ENREF_3"/>
      <w:r w:rsidRPr="00C5543A">
        <w:t>3.</w:t>
      </w:r>
      <w:r w:rsidRPr="00C5543A">
        <w:tab/>
      </w:r>
      <w:r w:rsidRPr="00C5543A">
        <w:rPr>
          <w:smallCaps/>
        </w:rPr>
        <w:t>Babor, T.</w:t>
      </w:r>
      <w:r w:rsidRPr="00C5543A">
        <w:t xml:space="preserve">, </w:t>
      </w:r>
      <w:r w:rsidRPr="00C5543A">
        <w:rPr>
          <w:smallCaps/>
        </w:rPr>
        <w:t>Caetano, R.</w:t>
      </w:r>
      <w:r w:rsidRPr="00C5543A">
        <w:t xml:space="preserve">, </w:t>
      </w:r>
      <w:r w:rsidRPr="00C5543A">
        <w:rPr>
          <w:smallCaps/>
        </w:rPr>
        <w:t>Casswell, S.</w:t>
      </w:r>
      <w:r w:rsidRPr="00C5543A">
        <w:t xml:space="preserve"> et al. (2010) </w:t>
      </w:r>
      <w:r w:rsidRPr="00C5543A">
        <w:rPr>
          <w:i/>
        </w:rPr>
        <w:t>Alcohol: no ordinary commodity: Research and public policy. 2nd Edition</w:t>
      </w:r>
      <w:r w:rsidRPr="00C5543A">
        <w:t xml:space="preserve"> (Oxford, Oxford University Press).</w:t>
      </w:r>
      <w:bookmarkEnd w:id="12"/>
    </w:p>
    <w:p w14:paraId="723CA00A" w14:textId="77777777" w:rsidR="00C5543A" w:rsidRPr="00C5543A" w:rsidRDefault="00C5543A" w:rsidP="00C5543A">
      <w:pPr>
        <w:pStyle w:val="EndNoteBibliography"/>
        <w:spacing w:after="0"/>
        <w:ind w:left="720" w:hanging="720"/>
      </w:pPr>
      <w:bookmarkStart w:id="13" w:name="_ENREF_4"/>
      <w:r w:rsidRPr="00C5543A">
        <w:t>4.</w:t>
      </w:r>
      <w:r w:rsidRPr="00C5543A">
        <w:tab/>
      </w:r>
      <w:r w:rsidRPr="00C5543A">
        <w:rPr>
          <w:smallCaps/>
        </w:rPr>
        <w:t>Jernigan, D. H.</w:t>
      </w:r>
      <w:r w:rsidRPr="00C5543A">
        <w:t xml:space="preserve"> (2012) Global alcohol producers, science, and policy: the case of the International Center for Alcohol Policies, </w:t>
      </w:r>
      <w:r w:rsidRPr="00C5543A">
        <w:rPr>
          <w:i/>
        </w:rPr>
        <w:t>Am J Public Health</w:t>
      </w:r>
      <w:r w:rsidRPr="00C5543A">
        <w:t>, 102, 80-9.</w:t>
      </w:r>
      <w:bookmarkEnd w:id="13"/>
    </w:p>
    <w:p w14:paraId="7566ABB6" w14:textId="77777777" w:rsidR="00C5543A" w:rsidRPr="00C5543A" w:rsidRDefault="00C5543A" w:rsidP="00C5543A">
      <w:pPr>
        <w:pStyle w:val="EndNoteBibliography"/>
        <w:spacing w:after="0"/>
        <w:ind w:left="720" w:hanging="720"/>
      </w:pPr>
      <w:bookmarkStart w:id="14" w:name="_ENREF_5"/>
      <w:r w:rsidRPr="00C5543A">
        <w:rPr>
          <w:lang w:val="fr-FR"/>
        </w:rPr>
        <w:t>5.</w:t>
      </w:r>
      <w:r w:rsidRPr="00C5543A">
        <w:rPr>
          <w:lang w:val="fr-FR"/>
        </w:rPr>
        <w:tab/>
      </w:r>
      <w:r w:rsidRPr="00C5543A">
        <w:rPr>
          <w:smallCaps/>
          <w:lang w:val="fr-FR"/>
        </w:rPr>
        <w:t>Miller, P. G.</w:t>
      </w:r>
      <w:r w:rsidRPr="00C5543A">
        <w:rPr>
          <w:lang w:val="fr-FR"/>
        </w:rPr>
        <w:t xml:space="preserve">, </w:t>
      </w:r>
      <w:r w:rsidRPr="00C5543A">
        <w:rPr>
          <w:smallCaps/>
          <w:lang w:val="fr-FR"/>
        </w:rPr>
        <w:t>de Groot, F.</w:t>
      </w:r>
      <w:r w:rsidRPr="00C5543A">
        <w:rPr>
          <w:lang w:val="fr-FR"/>
        </w:rPr>
        <w:t xml:space="preserve">, </w:t>
      </w:r>
      <w:r w:rsidRPr="00C5543A">
        <w:rPr>
          <w:smallCaps/>
          <w:lang w:val="fr-FR"/>
        </w:rPr>
        <w:t>McKenzie, S.</w:t>
      </w:r>
      <w:r w:rsidRPr="00C5543A">
        <w:rPr>
          <w:lang w:val="fr-FR"/>
        </w:rPr>
        <w:t xml:space="preserve"> et al. </w:t>
      </w:r>
      <w:r w:rsidRPr="00C5543A">
        <w:t xml:space="preserve">(2011) Vested interests in addiction research and policy. Alcohol industry use of social aspect public relations organizations against preventative health measures, </w:t>
      </w:r>
      <w:r w:rsidRPr="00C5543A">
        <w:rPr>
          <w:i/>
        </w:rPr>
        <w:t>Addiction</w:t>
      </w:r>
      <w:r w:rsidRPr="00C5543A">
        <w:t>, 106, 1560-7.</w:t>
      </w:r>
      <w:bookmarkEnd w:id="14"/>
    </w:p>
    <w:p w14:paraId="06CDE84C" w14:textId="77777777" w:rsidR="00C5543A" w:rsidRPr="00C5543A" w:rsidRDefault="00C5543A" w:rsidP="00C5543A">
      <w:pPr>
        <w:pStyle w:val="EndNoteBibliography"/>
        <w:spacing w:after="0"/>
        <w:ind w:left="720" w:hanging="720"/>
      </w:pPr>
      <w:bookmarkStart w:id="15" w:name="_ENREF_6"/>
      <w:r w:rsidRPr="00C5543A">
        <w:t>6.</w:t>
      </w:r>
      <w:r w:rsidRPr="00C5543A">
        <w:tab/>
      </w:r>
      <w:r w:rsidRPr="00C5543A">
        <w:rPr>
          <w:smallCaps/>
        </w:rPr>
        <w:t>Marwick, C.</w:t>
      </w:r>
      <w:r w:rsidRPr="00C5543A">
        <w:t xml:space="preserve"> (1994) Tobacco hearings: penetrating the smoke screen, </w:t>
      </w:r>
      <w:r w:rsidRPr="00C5543A">
        <w:rPr>
          <w:i/>
        </w:rPr>
        <w:t>JAMA</w:t>
      </w:r>
      <w:r w:rsidRPr="00C5543A">
        <w:t>, 271, 1562.</w:t>
      </w:r>
      <w:bookmarkEnd w:id="15"/>
    </w:p>
    <w:p w14:paraId="7A7588EE" w14:textId="77777777" w:rsidR="00C5543A" w:rsidRPr="00C5543A" w:rsidRDefault="00C5543A" w:rsidP="00C5543A">
      <w:pPr>
        <w:pStyle w:val="EndNoteBibliography"/>
        <w:spacing w:after="0"/>
        <w:ind w:left="720" w:hanging="720"/>
      </w:pPr>
      <w:bookmarkStart w:id="16" w:name="_ENREF_7"/>
      <w:r w:rsidRPr="00C5543A">
        <w:t>7.</w:t>
      </w:r>
      <w:r w:rsidRPr="00C5543A">
        <w:tab/>
      </w:r>
      <w:r w:rsidRPr="00C5543A">
        <w:rPr>
          <w:smallCaps/>
        </w:rPr>
        <w:t>Moodie, R.</w:t>
      </w:r>
      <w:r w:rsidRPr="00C5543A">
        <w:t xml:space="preserve">, </w:t>
      </w:r>
      <w:r w:rsidRPr="00C5543A">
        <w:rPr>
          <w:smallCaps/>
        </w:rPr>
        <w:t>Stuckler, D.</w:t>
      </w:r>
      <w:r w:rsidRPr="00C5543A">
        <w:t xml:space="preserve">, </w:t>
      </w:r>
      <w:r w:rsidRPr="00C5543A">
        <w:rPr>
          <w:smallCaps/>
        </w:rPr>
        <w:t>Monteiro, C.</w:t>
      </w:r>
      <w:r w:rsidRPr="00C5543A">
        <w:t xml:space="preserve"> et al. (2013) Profits and pandemics: prevention of harmful effects of tobacco, alcohol, and ultra-processed food and drink industries, </w:t>
      </w:r>
      <w:r w:rsidRPr="00C5543A">
        <w:rPr>
          <w:i/>
        </w:rPr>
        <w:t>Lancet</w:t>
      </w:r>
      <w:r w:rsidRPr="00C5543A">
        <w:t>, 381, 670-9.</w:t>
      </w:r>
      <w:bookmarkEnd w:id="16"/>
    </w:p>
    <w:p w14:paraId="010158F3" w14:textId="77777777" w:rsidR="00C5543A" w:rsidRPr="00C5543A" w:rsidRDefault="00C5543A" w:rsidP="00C5543A">
      <w:pPr>
        <w:pStyle w:val="EndNoteBibliography"/>
        <w:spacing w:after="0"/>
        <w:ind w:left="720" w:hanging="720"/>
      </w:pPr>
      <w:bookmarkStart w:id="17" w:name="_ENREF_8"/>
      <w:r w:rsidRPr="00C5543A">
        <w:t>8.</w:t>
      </w:r>
      <w:r w:rsidRPr="00C5543A">
        <w:tab/>
      </w:r>
      <w:r w:rsidRPr="00C5543A">
        <w:rPr>
          <w:smallCaps/>
        </w:rPr>
        <w:t>Casswell, S.</w:t>
      </w:r>
      <w:r w:rsidRPr="00C5543A">
        <w:t xml:space="preserve"> (2013) Vested interests in addiction research and policy. Why do we not see the corporate interests of the alcohol industry as clearly as we see those of the tobacco industry?, </w:t>
      </w:r>
      <w:r w:rsidRPr="00C5543A">
        <w:rPr>
          <w:i/>
        </w:rPr>
        <w:t>Addiction</w:t>
      </w:r>
      <w:r w:rsidRPr="00C5543A">
        <w:t>, 108, 680-5.</w:t>
      </w:r>
      <w:bookmarkEnd w:id="17"/>
    </w:p>
    <w:p w14:paraId="6312562E" w14:textId="77777777" w:rsidR="00C5543A" w:rsidRPr="00C5543A" w:rsidRDefault="00C5543A" w:rsidP="00C5543A">
      <w:pPr>
        <w:pStyle w:val="EndNoteBibliography"/>
        <w:spacing w:after="0"/>
        <w:ind w:left="720" w:hanging="720"/>
      </w:pPr>
      <w:bookmarkStart w:id="18" w:name="_ENREF_9"/>
      <w:r w:rsidRPr="00C5543A">
        <w:t>9.</w:t>
      </w:r>
      <w:r w:rsidRPr="00C5543A">
        <w:tab/>
      </w:r>
      <w:r w:rsidRPr="00C5543A">
        <w:rPr>
          <w:smallCaps/>
        </w:rPr>
        <w:t>Jones, S. C.</w:t>
      </w:r>
      <w:r w:rsidRPr="00C5543A">
        <w:t xml:space="preserve">, </w:t>
      </w:r>
      <w:r w:rsidRPr="00C5543A">
        <w:rPr>
          <w:smallCaps/>
        </w:rPr>
        <w:t>Hall, D.</w:t>
      </w:r>
      <w:r w:rsidRPr="00C5543A">
        <w:t xml:space="preserve"> &amp; </w:t>
      </w:r>
      <w:r w:rsidRPr="00C5543A">
        <w:rPr>
          <w:smallCaps/>
        </w:rPr>
        <w:t>Munro, G.</w:t>
      </w:r>
      <w:r w:rsidRPr="00C5543A">
        <w:t xml:space="preserve"> (2008) How effective is the revised regulatory code for alcohol advertising in Australia?, </w:t>
      </w:r>
      <w:r w:rsidRPr="00C5543A">
        <w:rPr>
          <w:i/>
        </w:rPr>
        <w:t>Drug Alcohol Rev</w:t>
      </w:r>
      <w:r w:rsidRPr="00C5543A">
        <w:t>, 27, 29-38.</w:t>
      </w:r>
      <w:bookmarkEnd w:id="18"/>
    </w:p>
    <w:p w14:paraId="61A27286" w14:textId="77777777" w:rsidR="00C5543A" w:rsidRPr="00C5543A" w:rsidRDefault="00C5543A" w:rsidP="00C5543A">
      <w:pPr>
        <w:pStyle w:val="EndNoteBibliography"/>
        <w:spacing w:after="0"/>
        <w:ind w:left="720" w:hanging="720"/>
      </w:pPr>
      <w:bookmarkStart w:id="19" w:name="_ENREF_10"/>
      <w:r w:rsidRPr="00C5543A">
        <w:t>10.</w:t>
      </w:r>
      <w:r w:rsidRPr="00C5543A">
        <w:tab/>
      </w:r>
      <w:r w:rsidRPr="00C5543A">
        <w:rPr>
          <w:smallCaps/>
        </w:rPr>
        <w:t>Wilde, P.</w:t>
      </w:r>
      <w:r w:rsidRPr="00C5543A">
        <w:t xml:space="preserve"> (2009) Self-regulation and the response to concerns about food and beverage marketing to children in the United States, </w:t>
      </w:r>
      <w:r w:rsidRPr="00C5543A">
        <w:rPr>
          <w:i/>
        </w:rPr>
        <w:t>Nutr Rev</w:t>
      </w:r>
      <w:r w:rsidRPr="00C5543A">
        <w:t>, 67, 155-66.</w:t>
      </w:r>
      <w:bookmarkEnd w:id="19"/>
    </w:p>
    <w:p w14:paraId="72D18658" w14:textId="17D3708E" w:rsidR="00C5543A" w:rsidRPr="00C5543A" w:rsidRDefault="00C5543A" w:rsidP="00C5543A">
      <w:pPr>
        <w:pStyle w:val="EndNoteBibliography"/>
        <w:spacing w:after="0"/>
        <w:ind w:left="720" w:hanging="720"/>
      </w:pPr>
      <w:bookmarkStart w:id="20" w:name="_ENREF_11"/>
      <w:r w:rsidRPr="00C5543A">
        <w:t>11.</w:t>
      </w:r>
      <w:r w:rsidRPr="00C5543A">
        <w:tab/>
      </w:r>
      <w:r w:rsidRPr="00C5543A">
        <w:rPr>
          <w:smallCaps/>
        </w:rPr>
        <w:t>World Health Organization, R. O. f. E.</w:t>
      </w:r>
      <w:r w:rsidRPr="00C5543A">
        <w:t xml:space="preserve"> (2009) Evidence for the effectiveness and cost–effectiveness of interventions to reduce alcohol-related harm. Copenhagen: World Health Organization (</w:t>
      </w:r>
      <w:hyperlink r:id="rId19" w:history="1">
        <w:r w:rsidRPr="00C5543A">
          <w:rPr>
            <w:rStyle w:val="Hyperlink"/>
          </w:rPr>
          <w:t>http://www.euro.who.int/__data/assets/pdf_file/0020/43319/E92823.pdf)</w:t>
        </w:r>
      </w:hyperlink>
      <w:r w:rsidRPr="00C5543A">
        <w:t>.</w:t>
      </w:r>
      <w:bookmarkEnd w:id="20"/>
    </w:p>
    <w:p w14:paraId="00EFFCC5" w14:textId="77777777" w:rsidR="00C5543A" w:rsidRPr="00C5543A" w:rsidRDefault="00C5543A" w:rsidP="00C5543A">
      <w:pPr>
        <w:pStyle w:val="EndNoteBibliography"/>
        <w:spacing w:after="0"/>
        <w:ind w:left="720" w:hanging="720"/>
      </w:pPr>
      <w:bookmarkStart w:id="21" w:name="_ENREF_12"/>
      <w:r w:rsidRPr="00C5543A">
        <w:t>12.</w:t>
      </w:r>
      <w:r w:rsidRPr="00C5543A">
        <w:tab/>
      </w:r>
      <w:r w:rsidRPr="00C5543A">
        <w:rPr>
          <w:smallCaps/>
        </w:rPr>
        <w:t>Vendrame, A.</w:t>
      </w:r>
      <w:r w:rsidRPr="00C5543A">
        <w:t xml:space="preserve"> &amp; </w:t>
      </w:r>
      <w:r w:rsidRPr="00C5543A">
        <w:rPr>
          <w:smallCaps/>
        </w:rPr>
        <w:t>Pinsky, I.</w:t>
      </w:r>
      <w:r w:rsidRPr="00C5543A">
        <w:t xml:space="preserve"> (2011) [Inefficacy of self-regulation of alcohol advertisements: a systematic review of the literature], </w:t>
      </w:r>
      <w:r w:rsidRPr="00C5543A">
        <w:rPr>
          <w:i/>
        </w:rPr>
        <w:t>Rev Bras Psiquiatr</w:t>
      </w:r>
      <w:r w:rsidRPr="00C5543A">
        <w:t>, 33, 196-202.</w:t>
      </w:r>
      <w:bookmarkEnd w:id="21"/>
    </w:p>
    <w:p w14:paraId="12EFFC27" w14:textId="77777777" w:rsidR="00C5543A" w:rsidRPr="00C5543A" w:rsidRDefault="00C5543A" w:rsidP="00C5543A">
      <w:pPr>
        <w:pStyle w:val="EndNoteBibliography"/>
        <w:spacing w:after="0"/>
        <w:ind w:left="720" w:hanging="720"/>
      </w:pPr>
      <w:bookmarkStart w:id="22" w:name="_ENREF_13"/>
      <w:r w:rsidRPr="00C5543A">
        <w:t>13.</w:t>
      </w:r>
      <w:r w:rsidRPr="00C5543A">
        <w:tab/>
      </w:r>
      <w:r w:rsidRPr="00C5543A">
        <w:rPr>
          <w:smallCaps/>
        </w:rPr>
        <w:t>Anderson, P.</w:t>
      </w:r>
      <w:r w:rsidRPr="00C5543A">
        <w:t xml:space="preserve">, </w:t>
      </w:r>
      <w:r w:rsidRPr="00C5543A">
        <w:rPr>
          <w:smallCaps/>
        </w:rPr>
        <w:t>Chisholm, D.</w:t>
      </w:r>
      <w:r w:rsidRPr="00C5543A">
        <w:t xml:space="preserve"> &amp; </w:t>
      </w:r>
      <w:r w:rsidRPr="00C5543A">
        <w:rPr>
          <w:smallCaps/>
        </w:rPr>
        <w:t>Fuhr, D. C.</w:t>
      </w:r>
      <w:r w:rsidRPr="00C5543A">
        <w:t xml:space="preserve"> (2009) Effectiveness and cost-effectiveness of policies and programmes to reduce the harm caused by alcohol, </w:t>
      </w:r>
      <w:r w:rsidRPr="00C5543A">
        <w:rPr>
          <w:i/>
        </w:rPr>
        <w:t>Lancet</w:t>
      </w:r>
      <w:r w:rsidRPr="00C5543A">
        <w:t>, 373, 2234-46.</w:t>
      </w:r>
      <w:bookmarkEnd w:id="22"/>
    </w:p>
    <w:p w14:paraId="057C42B7" w14:textId="77777777" w:rsidR="00C5543A" w:rsidRPr="00C5543A" w:rsidRDefault="00C5543A" w:rsidP="00C5543A">
      <w:pPr>
        <w:pStyle w:val="EndNoteBibliography"/>
        <w:spacing w:after="0"/>
        <w:ind w:left="720" w:hanging="720"/>
      </w:pPr>
      <w:bookmarkStart w:id="23" w:name="_ENREF_14"/>
      <w:r w:rsidRPr="00C5543A">
        <w:t>14.</w:t>
      </w:r>
      <w:r w:rsidRPr="00C5543A">
        <w:tab/>
      </w:r>
      <w:r w:rsidRPr="00C5543A">
        <w:rPr>
          <w:smallCaps/>
        </w:rPr>
        <w:t>Bryden, A.</w:t>
      </w:r>
      <w:r w:rsidRPr="00C5543A">
        <w:t xml:space="preserve">, </w:t>
      </w:r>
      <w:r w:rsidRPr="00C5543A">
        <w:rPr>
          <w:smallCaps/>
        </w:rPr>
        <w:t>Petticrew, M.</w:t>
      </w:r>
      <w:r w:rsidRPr="00C5543A">
        <w:t xml:space="preserve">, </w:t>
      </w:r>
      <w:r w:rsidRPr="00C5543A">
        <w:rPr>
          <w:smallCaps/>
        </w:rPr>
        <w:t>Mays, N.</w:t>
      </w:r>
      <w:r w:rsidRPr="00C5543A">
        <w:t xml:space="preserve"> et al. (2013) Voluntary agreements between government and business-A scoping review of the literature with specific reference to the Public Health Responsibility Deal, </w:t>
      </w:r>
      <w:r w:rsidRPr="00C5543A">
        <w:rPr>
          <w:i/>
        </w:rPr>
        <w:t>Health Policy</w:t>
      </w:r>
      <w:r w:rsidRPr="00C5543A">
        <w:t>, 110, 186-97.</w:t>
      </w:r>
      <w:bookmarkEnd w:id="23"/>
    </w:p>
    <w:p w14:paraId="35808AFF" w14:textId="77777777" w:rsidR="00C5543A" w:rsidRPr="00C5543A" w:rsidRDefault="00C5543A" w:rsidP="00C5543A">
      <w:pPr>
        <w:pStyle w:val="EndNoteBibliography"/>
        <w:spacing w:after="0"/>
        <w:ind w:left="720" w:hanging="720"/>
      </w:pPr>
      <w:bookmarkStart w:id="24" w:name="_ENREF_15"/>
      <w:r w:rsidRPr="00C5543A">
        <w:t>15.</w:t>
      </w:r>
      <w:r w:rsidRPr="00C5543A">
        <w:tab/>
      </w:r>
      <w:r w:rsidRPr="00C5543A">
        <w:rPr>
          <w:smallCaps/>
        </w:rPr>
        <w:t>Stuckler, D.</w:t>
      </w:r>
      <w:r w:rsidRPr="00C5543A">
        <w:t xml:space="preserve"> &amp; </w:t>
      </w:r>
      <w:r w:rsidRPr="00C5543A">
        <w:rPr>
          <w:smallCaps/>
        </w:rPr>
        <w:t>Nestle, M.</w:t>
      </w:r>
      <w:r w:rsidRPr="00C5543A">
        <w:t xml:space="preserve"> (2012) Big Food, Food Systems, and Global Health, </w:t>
      </w:r>
      <w:r w:rsidRPr="00C5543A">
        <w:rPr>
          <w:i/>
        </w:rPr>
        <w:t>PLoS Med</w:t>
      </w:r>
      <w:r w:rsidRPr="00C5543A">
        <w:t>, 9, e1001242.</w:t>
      </w:r>
      <w:bookmarkEnd w:id="24"/>
    </w:p>
    <w:p w14:paraId="67DC6BB5" w14:textId="77777777" w:rsidR="00C5543A" w:rsidRPr="00C5543A" w:rsidRDefault="00C5543A" w:rsidP="00C5543A">
      <w:pPr>
        <w:pStyle w:val="EndNoteBibliography"/>
        <w:spacing w:after="0"/>
        <w:ind w:left="720" w:hanging="720"/>
      </w:pPr>
      <w:bookmarkStart w:id="25" w:name="_ENREF_16"/>
      <w:r w:rsidRPr="00C5543A">
        <w:t>16.</w:t>
      </w:r>
      <w:r w:rsidRPr="00C5543A">
        <w:tab/>
      </w:r>
      <w:r w:rsidRPr="00C5543A">
        <w:rPr>
          <w:smallCaps/>
        </w:rPr>
        <w:t>SHAAP</w:t>
      </w:r>
      <w:r w:rsidRPr="00C5543A">
        <w:t xml:space="preserve"> (2013) The ‘(Ir)responsibility Deal’?: Public Health and Big Business. SHAAP - Scottish Health Action on Alcohol Problems.</w:t>
      </w:r>
      <w:bookmarkEnd w:id="25"/>
    </w:p>
    <w:p w14:paraId="09345144" w14:textId="77777777" w:rsidR="00C5543A" w:rsidRPr="00C5543A" w:rsidRDefault="00C5543A" w:rsidP="00C5543A">
      <w:pPr>
        <w:pStyle w:val="EndNoteBibliography"/>
        <w:spacing w:after="0"/>
        <w:ind w:left="720" w:hanging="720"/>
      </w:pPr>
      <w:bookmarkStart w:id="26" w:name="_ENREF_17"/>
      <w:r w:rsidRPr="00C5543A">
        <w:t>17.</w:t>
      </w:r>
      <w:r w:rsidRPr="00C5543A">
        <w:tab/>
      </w:r>
      <w:r w:rsidRPr="00C5543A">
        <w:rPr>
          <w:smallCaps/>
        </w:rPr>
        <w:t>Gilmore, A. B.</w:t>
      </w:r>
      <w:r w:rsidRPr="00C5543A">
        <w:t xml:space="preserve">, </w:t>
      </w:r>
      <w:r w:rsidRPr="00C5543A">
        <w:rPr>
          <w:smallCaps/>
        </w:rPr>
        <w:t>Savell, E.</w:t>
      </w:r>
      <w:r w:rsidRPr="00C5543A">
        <w:t xml:space="preserve"> &amp; </w:t>
      </w:r>
      <w:r w:rsidRPr="00C5543A">
        <w:rPr>
          <w:smallCaps/>
        </w:rPr>
        <w:t>Collin, J.</w:t>
      </w:r>
      <w:r w:rsidRPr="00C5543A">
        <w:t xml:space="preserve"> (2011) Public health, corporations and the new responsibility deal: promoting partnerships with vectors of disease?, </w:t>
      </w:r>
      <w:r w:rsidRPr="00C5543A">
        <w:rPr>
          <w:i/>
        </w:rPr>
        <w:t>J Public Health (Oxf)</w:t>
      </w:r>
      <w:r w:rsidRPr="00C5543A">
        <w:t>, 33, 2-4.</w:t>
      </w:r>
      <w:bookmarkEnd w:id="26"/>
    </w:p>
    <w:p w14:paraId="1D243457" w14:textId="77777777" w:rsidR="00C5543A" w:rsidRPr="00C5543A" w:rsidRDefault="00C5543A" w:rsidP="00C5543A">
      <w:pPr>
        <w:pStyle w:val="EndNoteBibliography"/>
        <w:spacing w:after="0"/>
        <w:ind w:left="720" w:hanging="720"/>
      </w:pPr>
      <w:bookmarkStart w:id="27" w:name="_ENREF_18"/>
      <w:r w:rsidRPr="00C5543A">
        <w:t>18.</w:t>
      </w:r>
      <w:r w:rsidRPr="00C5543A">
        <w:tab/>
      </w:r>
      <w:r w:rsidRPr="00C5543A">
        <w:rPr>
          <w:smallCaps/>
        </w:rPr>
        <w:t>Kraak, V. I.</w:t>
      </w:r>
      <w:r w:rsidRPr="00C5543A">
        <w:t xml:space="preserve">, </w:t>
      </w:r>
      <w:r w:rsidRPr="00C5543A">
        <w:rPr>
          <w:smallCaps/>
        </w:rPr>
        <w:t>Harrigan, P. B.</w:t>
      </w:r>
      <w:r w:rsidRPr="00C5543A">
        <w:t xml:space="preserve">, </w:t>
      </w:r>
      <w:r w:rsidRPr="00C5543A">
        <w:rPr>
          <w:smallCaps/>
        </w:rPr>
        <w:t>Lawrence, M.</w:t>
      </w:r>
      <w:r w:rsidRPr="00C5543A">
        <w:t xml:space="preserve"> et al. (2012) Balancing the benefits and risks of public-private partnerships to address the global double burden of malnutrition, </w:t>
      </w:r>
      <w:r w:rsidRPr="00C5543A">
        <w:rPr>
          <w:i/>
        </w:rPr>
        <w:t>Public Health Nutr</w:t>
      </w:r>
      <w:r w:rsidRPr="00C5543A">
        <w:t>, 15, 503-17.</w:t>
      </w:r>
      <w:bookmarkEnd w:id="27"/>
    </w:p>
    <w:p w14:paraId="4F45300A" w14:textId="77777777" w:rsidR="00C5543A" w:rsidRPr="00C5543A" w:rsidRDefault="00C5543A" w:rsidP="00C5543A">
      <w:pPr>
        <w:pStyle w:val="EndNoteBibliography"/>
        <w:spacing w:after="0"/>
        <w:ind w:left="720" w:hanging="720"/>
      </w:pPr>
      <w:bookmarkStart w:id="28" w:name="_ENREF_19"/>
      <w:r w:rsidRPr="00C5543A">
        <w:t>19.</w:t>
      </w:r>
      <w:r w:rsidRPr="00C5543A">
        <w:tab/>
      </w:r>
      <w:r w:rsidRPr="00C5543A">
        <w:rPr>
          <w:smallCaps/>
        </w:rPr>
        <w:t>Marks, J. H.</w:t>
      </w:r>
      <w:r w:rsidRPr="00C5543A">
        <w:t xml:space="preserve"> (2013) What's the Big Deal?: The Ethics of Public-Private Partnerships Related to Food and Health </w:t>
      </w:r>
      <w:r w:rsidRPr="00C5543A">
        <w:rPr>
          <w:i/>
        </w:rPr>
        <w:t>Edmond J. Safra Research Lab Working Papers</w:t>
      </w:r>
      <w:r w:rsidRPr="00C5543A">
        <w:t xml:space="preserve"> (Harvard University).</w:t>
      </w:r>
      <w:bookmarkEnd w:id="28"/>
    </w:p>
    <w:p w14:paraId="20FF7834" w14:textId="77777777" w:rsidR="00C5543A" w:rsidRPr="00C5543A" w:rsidRDefault="00C5543A" w:rsidP="00C5543A">
      <w:pPr>
        <w:pStyle w:val="EndNoteBibliography"/>
        <w:spacing w:after="0"/>
        <w:ind w:left="720" w:hanging="720"/>
      </w:pPr>
      <w:bookmarkStart w:id="29" w:name="_ENREF_20"/>
      <w:r w:rsidRPr="00C5543A">
        <w:t>20.</w:t>
      </w:r>
      <w:r w:rsidRPr="00C5543A">
        <w:tab/>
      </w:r>
      <w:r w:rsidRPr="00C5543A">
        <w:rPr>
          <w:smallCaps/>
        </w:rPr>
        <w:t>Buse, K.</w:t>
      </w:r>
      <w:r w:rsidRPr="00C5543A">
        <w:t xml:space="preserve"> &amp; </w:t>
      </w:r>
      <w:r w:rsidRPr="00C5543A">
        <w:rPr>
          <w:smallCaps/>
        </w:rPr>
        <w:t>Harmer, A. M.</w:t>
      </w:r>
      <w:r w:rsidRPr="00C5543A">
        <w:t xml:space="preserve"> (2007) Seven habits of highly effective global public-private health partnerships: practice and potential, </w:t>
      </w:r>
      <w:r w:rsidRPr="00C5543A">
        <w:rPr>
          <w:i/>
        </w:rPr>
        <w:t>Soc Sci Med</w:t>
      </w:r>
      <w:r w:rsidRPr="00C5543A">
        <w:t>, 64, 259-71.</w:t>
      </w:r>
      <w:bookmarkEnd w:id="29"/>
    </w:p>
    <w:p w14:paraId="0C7B9723" w14:textId="57E1B8E4" w:rsidR="00C5543A" w:rsidRPr="00C5543A" w:rsidRDefault="00C5543A" w:rsidP="00C5543A">
      <w:pPr>
        <w:pStyle w:val="EndNoteBibliography"/>
        <w:spacing w:after="0"/>
        <w:ind w:left="720" w:hanging="720"/>
      </w:pPr>
      <w:bookmarkStart w:id="30" w:name="_ENREF_21"/>
      <w:r w:rsidRPr="00C5543A">
        <w:lastRenderedPageBreak/>
        <w:t>21.</w:t>
      </w:r>
      <w:r w:rsidRPr="00C5543A">
        <w:tab/>
      </w:r>
      <w:r w:rsidRPr="00C5543A">
        <w:rPr>
          <w:smallCaps/>
        </w:rPr>
        <w:t>Royal College of Physicians</w:t>
      </w:r>
      <w:r w:rsidRPr="00C5543A">
        <w:t xml:space="preserve"> (2013) RCP position on the Responsibility Deal [</w:t>
      </w:r>
      <w:hyperlink r:id="rId20" w:history="1">
        <w:r w:rsidRPr="00C5543A">
          <w:rPr>
            <w:rStyle w:val="Hyperlink"/>
          </w:rPr>
          <w:t>http://www.rcplondon.ac.uk/policy/responding-nhs-reform/public-health-responsibility-deal]</w:t>
        </w:r>
      </w:hyperlink>
      <w:r w:rsidRPr="00C5543A">
        <w:t>.</w:t>
      </w:r>
      <w:bookmarkEnd w:id="30"/>
    </w:p>
    <w:p w14:paraId="571917B9" w14:textId="77777777" w:rsidR="00C5543A" w:rsidRPr="00C5543A" w:rsidRDefault="00C5543A" w:rsidP="00C5543A">
      <w:pPr>
        <w:pStyle w:val="EndNoteBibliography"/>
        <w:spacing w:after="0"/>
        <w:ind w:left="720" w:hanging="720"/>
      </w:pPr>
      <w:bookmarkStart w:id="31" w:name="_ENREF_22"/>
      <w:r w:rsidRPr="00C5543A">
        <w:t>22.</w:t>
      </w:r>
      <w:r w:rsidRPr="00C5543A">
        <w:tab/>
      </w:r>
      <w:r w:rsidRPr="00C5543A">
        <w:rPr>
          <w:smallCaps/>
        </w:rPr>
        <w:t>McCambridge, J.</w:t>
      </w:r>
      <w:r w:rsidRPr="00C5543A">
        <w:t xml:space="preserve"> (2012) Dealing responsibly with the alcohol industry in London, </w:t>
      </w:r>
      <w:r w:rsidRPr="00C5543A">
        <w:rPr>
          <w:i/>
        </w:rPr>
        <w:t>Alcohol Alcohol</w:t>
      </w:r>
      <w:r w:rsidRPr="00C5543A">
        <w:t>, 47, 635-7.</w:t>
      </w:r>
      <w:bookmarkEnd w:id="31"/>
    </w:p>
    <w:p w14:paraId="0FDBF914" w14:textId="77777777" w:rsidR="00C5543A" w:rsidRPr="00C5543A" w:rsidRDefault="00C5543A" w:rsidP="00C5543A">
      <w:pPr>
        <w:pStyle w:val="EndNoteBibliography"/>
        <w:spacing w:after="0"/>
        <w:ind w:left="720" w:hanging="720"/>
      </w:pPr>
      <w:bookmarkStart w:id="32" w:name="_ENREF_23"/>
      <w:r w:rsidRPr="00C5543A">
        <w:t>23.</w:t>
      </w:r>
      <w:r w:rsidRPr="00C5543A">
        <w:tab/>
      </w:r>
      <w:r w:rsidRPr="00C5543A">
        <w:rPr>
          <w:smallCaps/>
        </w:rPr>
        <w:t>Room, R.</w:t>
      </w:r>
      <w:r w:rsidRPr="00C5543A">
        <w:t xml:space="preserve"> (2004) Disabling the public interest: alcohol strategies and policies for England, </w:t>
      </w:r>
      <w:r w:rsidRPr="00C5543A">
        <w:rPr>
          <w:i/>
        </w:rPr>
        <w:t>Addiction</w:t>
      </w:r>
      <w:r w:rsidRPr="00C5543A">
        <w:t>, 99, 1083-9.</w:t>
      </w:r>
      <w:bookmarkEnd w:id="32"/>
    </w:p>
    <w:p w14:paraId="440214FF" w14:textId="77777777" w:rsidR="00C5543A" w:rsidRPr="00C5543A" w:rsidRDefault="00C5543A" w:rsidP="00C5543A">
      <w:pPr>
        <w:pStyle w:val="EndNoteBibliography"/>
        <w:spacing w:after="0"/>
        <w:ind w:left="720" w:hanging="720"/>
      </w:pPr>
      <w:bookmarkStart w:id="33" w:name="_ENREF_24"/>
      <w:r w:rsidRPr="00C5543A">
        <w:t>24.</w:t>
      </w:r>
      <w:r w:rsidRPr="00C5543A">
        <w:tab/>
      </w:r>
      <w:r w:rsidRPr="00C5543A">
        <w:rPr>
          <w:smallCaps/>
        </w:rPr>
        <w:t>Drummond, D. C.</w:t>
      </w:r>
      <w:r w:rsidRPr="00C5543A">
        <w:t xml:space="preserve"> (2004) An alcohol strategy for England: the good, the bad and the ugly, </w:t>
      </w:r>
      <w:r w:rsidRPr="00C5543A">
        <w:rPr>
          <w:i/>
        </w:rPr>
        <w:t>Alcohol Alcohol</w:t>
      </w:r>
      <w:r w:rsidRPr="00C5543A">
        <w:t>, 39, 377-9.</w:t>
      </w:r>
      <w:bookmarkEnd w:id="33"/>
    </w:p>
    <w:p w14:paraId="55D7534B" w14:textId="77777777" w:rsidR="00C5543A" w:rsidRPr="00C5543A" w:rsidRDefault="00C5543A" w:rsidP="00C5543A">
      <w:pPr>
        <w:pStyle w:val="EndNoteBibliography"/>
        <w:spacing w:after="0"/>
        <w:ind w:left="720" w:hanging="720"/>
      </w:pPr>
      <w:bookmarkStart w:id="34" w:name="_ENREF_25"/>
      <w:r w:rsidRPr="00C5543A">
        <w:t>25.</w:t>
      </w:r>
      <w:r w:rsidRPr="00C5543A">
        <w:tab/>
      </w:r>
      <w:r w:rsidRPr="00C5543A">
        <w:rPr>
          <w:smallCaps/>
        </w:rPr>
        <w:t>McCambridge, J.</w:t>
      </w:r>
      <w:r w:rsidRPr="00C5543A">
        <w:t xml:space="preserve">, </w:t>
      </w:r>
      <w:r w:rsidRPr="00C5543A">
        <w:rPr>
          <w:smallCaps/>
        </w:rPr>
        <w:t>Hawkins, B.</w:t>
      </w:r>
      <w:r w:rsidRPr="00C5543A">
        <w:t xml:space="preserve"> &amp; </w:t>
      </w:r>
      <w:r w:rsidRPr="00C5543A">
        <w:rPr>
          <w:smallCaps/>
        </w:rPr>
        <w:t>Holden, C.</w:t>
      </w:r>
      <w:r w:rsidRPr="00C5543A">
        <w:t xml:space="preserve"> (2014) Vested Interests in Addiction Research and Policy. The challenge corporate lobbying poses to reducing society's alcohol problems: insights from UK evidence on minimum unit pricing, </w:t>
      </w:r>
      <w:r w:rsidRPr="00C5543A">
        <w:rPr>
          <w:i/>
        </w:rPr>
        <w:t>Addiction</w:t>
      </w:r>
      <w:r w:rsidRPr="00C5543A">
        <w:t>, 109, 199-205.</w:t>
      </w:r>
      <w:bookmarkEnd w:id="34"/>
    </w:p>
    <w:p w14:paraId="557436EB" w14:textId="77777777" w:rsidR="00C5543A" w:rsidRPr="00C5543A" w:rsidRDefault="00C5543A" w:rsidP="00C5543A">
      <w:pPr>
        <w:pStyle w:val="EndNoteBibliography"/>
        <w:spacing w:after="0"/>
        <w:ind w:left="720" w:hanging="720"/>
      </w:pPr>
      <w:bookmarkStart w:id="35" w:name="_ENREF_26"/>
      <w:r w:rsidRPr="00C5543A">
        <w:rPr>
          <w:lang w:val="fr-FR"/>
        </w:rPr>
        <w:t>26.</w:t>
      </w:r>
      <w:r w:rsidRPr="00C5543A">
        <w:rPr>
          <w:lang w:val="fr-FR"/>
        </w:rPr>
        <w:tab/>
      </w:r>
      <w:r w:rsidRPr="00C5543A">
        <w:rPr>
          <w:smallCaps/>
          <w:lang w:val="fr-FR"/>
        </w:rPr>
        <w:t>Barbour, V.</w:t>
      </w:r>
      <w:r w:rsidRPr="00C5543A">
        <w:rPr>
          <w:lang w:val="fr-FR"/>
        </w:rPr>
        <w:t xml:space="preserve">, </w:t>
      </w:r>
      <w:r w:rsidRPr="00C5543A">
        <w:rPr>
          <w:smallCaps/>
          <w:lang w:val="fr-FR"/>
        </w:rPr>
        <w:t>Clark, J.</w:t>
      </w:r>
      <w:r w:rsidRPr="00C5543A">
        <w:rPr>
          <w:lang w:val="fr-FR"/>
        </w:rPr>
        <w:t xml:space="preserve">, </w:t>
      </w:r>
      <w:r w:rsidRPr="00C5543A">
        <w:rPr>
          <w:smallCaps/>
          <w:lang w:val="fr-FR"/>
        </w:rPr>
        <w:t>Jones, S.</w:t>
      </w:r>
      <w:r w:rsidRPr="00C5543A">
        <w:rPr>
          <w:lang w:val="fr-FR"/>
        </w:rPr>
        <w:t xml:space="preserve"> et al. </w:t>
      </w:r>
      <w:r w:rsidRPr="00C5543A">
        <w:t xml:space="preserve">(2011) Let's be straight up about the alcohol industry, </w:t>
      </w:r>
      <w:r w:rsidRPr="00C5543A">
        <w:rPr>
          <w:i/>
        </w:rPr>
        <w:t>PLoS Med</w:t>
      </w:r>
      <w:r w:rsidRPr="00C5543A">
        <w:t>, 8, e1001041.</w:t>
      </w:r>
      <w:bookmarkEnd w:id="35"/>
    </w:p>
    <w:p w14:paraId="66B7EE54" w14:textId="77777777" w:rsidR="00C5543A" w:rsidRPr="00C5543A" w:rsidRDefault="00C5543A" w:rsidP="00C5543A">
      <w:pPr>
        <w:pStyle w:val="EndNoteBibliography"/>
        <w:spacing w:after="0"/>
        <w:ind w:left="720" w:hanging="720"/>
      </w:pPr>
      <w:bookmarkStart w:id="36" w:name="_ENREF_27"/>
      <w:r w:rsidRPr="00C5543A">
        <w:t>27.</w:t>
      </w:r>
      <w:r w:rsidRPr="00C5543A">
        <w:tab/>
      </w:r>
      <w:r w:rsidRPr="00C5543A">
        <w:rPr>
          <w:smallCaps/>
        </w:rPr>
        <w:t>Department of Health</w:t>
      </w:r>
      <w:r w:rsidRPr="00C5543A">
        <w:t xml:space="preserve"> (2014) The Public Health Responsibility Deal https://responsibilitydeal.dh.gov.uk/.</w:t>
      </w:r>
      <w:bookmarkEnd w:id="36"/>
    </w:p>
    <w:p w14:paraId="41AFADD6" w14:textId="6EA39E46" w:rsidR="00C5543A" w:rsidRPr="00C5543A" w:rsidRDefault="00C5543A" w:rsidP="00C5543A">
      <w:pPr>
        <w:pStyle w:val="EndNoteBibliography"/>
        <w:spacing w:after="0"/>
        <w:ind w:left="720" w:hanging="720"/>
      </w:pPr>
      <w:bookmarkStart w:id="37" w:name="_ENREF_28"/>
      <w:r w:rsidRPr="00C5543A">
        <w:t>28.</w:t>
      </w:r>
      <w:r w:rsidRPr="00C5543A">
        <w:tab/>
      </w:r>
      <w:r w:rsidRPr="00C5543A">
        <w:rPr>
          <w:smallCaps/>
        </w:rPr>
        <w:t>Department of Health, E.</w:t>
      </w:r>
      <w:r w:rsidRPr="00C5543A">
        <w:t xml:space="preserve"> (2013) Reducing harmful drinking [https://</w:t>
      </w:r>
      <w:hyperlink r:id="rId21" w:history="1">
        <w:r w:rsidRPr="00C5543A">
          <w:rPr>
            <w:rStyle w:val="Hyperlink"/>
          </w:rPr>
          <w:t>www.gov.uk/government/policies/reducing-harmful-drinking]</w:t>
        </w:r>
      </w:hyperlink>
      <w:r w:rsidRPr="00C5543A">
        <w:t>.</w:t>
      </w:r>
      <w:bookmarkEnd w:id="37"/>
    </w:p>
    <w:p w14:paraId="433511E9" w14:textId="6A0822E1" w:rsidR="00C5543A" w:rsidRPr="00C5543A" w:rsidRDefault="00C5543A" w:rsidP="00C5543A">
      <w:pPr>
        <w:pStyle w:val="EndNoteBibliography"/>
        <w:spacing w:after="0"/>
        <w:ind w:left="720" w:hanging="720"/>
      </w:pPr>
      <w:bookmarkStart w:id="38" w:name="_ENREF_29"/>
      <w:r w:rsidRPr="00C5543A">
        <w:t>29.</w:t>
      </w:r>
      <w:r w:rsidRPr="00C5543A">
        <w:tab/>
      </w:r>
      <w:r w:rsidRPr="00C5543A">
        <w:rPr>
          <w:smallCaps/>
        </w:rPr>
        <w:t>Government of Great Britain</w:t>
      </w:r>
      <w:r w:rsidRPr="00C5543A">
        <w:t xml:space="preserve"> (2012) The Government's alcohol strategy. [https://</w:t>
      </w:r>
      <w:hyperlink r:id="rId22" w:history="1">
        <w:r w:rsidRPr="00C5543A">
          <w:rPr>
            <w:rStyle w:val="Hyperlink"/>
          </w:rPr>
          <w:t>www.gov.uk/government/uploads/system/uploads/attachment_data/file/224075/alcohol-strategy.pdf]</w:t>
        </w:r>
      </w:hyperlink>
      <w:r w:rsidRPr="00C5543A">
        <w:t>.</w:t>
      </w:r>
      <w:bookmarkEnd w:id="38"/>
    </w:p>
    <w:p w14:paraId="338F764E" w14:textId="77777777" w:rsidR="00C5543A" w:rsidRPr="00C5543A" w:rsidRDefault="00C5543A" w:rsidP="00C5543A">
      <w:pPr>
        <w:pStyle w:val="EndNoteBibliography"/>
        <w:spacing w:after="0"/>
        <w:ind w:left="720" w:hanging="720"/>
      </w:pPr>
      <w:bookmarkStart w:id="39" w:name="_ENREF_30"/>
      <w:r w:rsidRPr="00C5543A">
        <w:t>30.</w:t>
      </w:r>
      <w:r w:rsidRPr="00C5543A">
        <w:tab/>
      </w:r>
      <w:r w:rsidRPr="00C5543A">
        <w:rPr>
          <w:smallCaps/>
        </w:rPr>
        <w:t>Gornall, J.</w:t>
      </w:r>
      <w:r w:rsidRPr="00C5543A">
        <w:t xml:space="preserve"> (2014) Under the influence, </w:t>
      </w:r>
      <w:r w:rsidRPr="00C5543A">
        <w:rPr>
          <w:i/>
        </w:rPr>
        <w:t>BMJ</w:t>
      </w:r>
      <w:r w:rsidRPr="00C5543A">
        <w:t>, 348, g1166.</w:t>
      </w:r>
      <w:bookmarkEnd w:id="39"/>
    </w:p>
    <w:p w14:paraId="31ED858E" w14:textId="77777777" w:rsidR="00C5543A" w:rsidRPr="00C5543A" w:rsidRDefault="00C5543A" w:rsidP="00C5543A">
      <w:pPr>
        <w:pStyle w:val="EndNoteBibliography"/>
        <w:spacing w:after="0"/>
        <w:ind w:left="720" w:hanging="720"/>
      </w:pPr>
      <w:bookmarkStart w:id="40" w:name="_ENREF_31"/>
      <w:r w:rsidRPr="00C5543A">
        <w:t>31.</w:t>
      </w:r>
      <w:r w:rsidRPr="00C5543A">
        <w:tab/>
      </w:r>
      <w:r w:rsidRPr="00C5543A">
        <w:rPr>
          <w:smallCaps/>
        </w:rPr>
        <w:t>Petticrew, M.</w:t>
      </w:r>
      <w:r w:rsidRPr="00C5543A">
        <w:t xml:space="preserve">, </w:t>
      </w:r>
      <w:r w:rsidRPr="00C5543A">
        <w:rPr>
          <w:smallCaps/>
        </w:rPr>
        <w:t>Eastmure, E.</w:t>
      </w:r>
      <w:r w:rsidRPr="00C5543A">
        <w:t xml:space="preserve">, </w:t>
      </w:r>
      <w:r w:rsidRPr="00C5543A">
        <w:rPr>
          <w:smallCaps/>
        </w:rPr>
        <w:t>Mays, N.</w:t>
      </w:r>
      <w:r w:rsidRPr="00C5543A">
        <w:t xml:space="preserve"> et al. (2013) The Public Health Responsibility Deal: how should such a complex public health policy be evaluated?, </w:t>
      </w:r>
      <w:r w:rsidRPr="00C5543A">
        <w:rPr>
          <w:i/>
        </w:rPr>
        <w:t>Journal of Public Health</w:t>
      </w:r>
      <w:r w:rsidRPr="00C5543A">
        <w:t>, 35, 495-501.</w:t>
      </w:r>
      <w:bookmarkEnd w:id="40"/>
    </w:p>
    <w:p w14:paraId="4D885A44" w14:textId="77777777" w:rsidR="00C5543A" w:rsidRPr="00C5543A" w:rsidRDefault="00C5543A" w:rsidP="00C5543A">
      <w:pPr>
        <w:pStyle w:val="EndNoteBibliography"/>
        <w:spacing w:after="0"/>
        <w:ind w:left="720" w:hanging="720"/>
      </w:pPr>
      <w:bookmarkStart w:id="41" w:name="_ENREF_32"/>
      <w:r w:rsidRPr="00C5543A">
        <w:rPr>
          <w:lang w:val="fr-FR"/>
        </w:rPr>
        <w:t>32.</w:t>
      </w:r>
      <w:r w:rsidRPr="00C5543A">
        <w:rPr>
          <w:lang w:val="fr-FR"/>
        </w:rPr>
        <w:tab/>
      </w:r>
      <w:r w:rsidRPr="00C5543A">
        <w:rPr>
          <w:smallCaps/>
          <w:lang w:val="fr-FR"/>
        </w:rPr>
        <w:t>Knai, C.</w:t>
      </w:r>
      <w:r w:rsidRPr="00C5543A">
        <w:rPr>
          <w:lang w:val="fr-FR"/>
        </w:rPr>
        <w:t xml:space="preserve">, </w:t>
      </w:r>
      <w:r w:rsidRPr="00C5543A">
        <w:rPr>
          <w:smallCaps/>
          <w:lang w:val="fr-FR"/>
        </w:rPr>
        <w:t>Petticrew, M.</w:t>
      </w:r>
      <w:r w:rsidRPr="00C5543A">
        <w:rPr>
          <w:lang w:val="fr-FR"/>
        </w:rPr>
        <w:t xml:space="preserve">, </w:t>
      </w:r>
      <w:r w:rsidRPr="00C5543A">
        <w:rPr>
          <w:smallCaps/>
          <w:lang w:val="fr-FR"/>
        </w:rPr>
        <w:t>Durand, M. A.</w:t>
      </w:r>
      <w:r w:rsidRPr="00C5543A">
        <w:rPr>
          <w:lang w:val="fr-FR"/>
        </w:rPr>
        <w:t xml:space="preserve"> et al. </w:t>
      </w:r>
      <w:r w:rsidRPr="00C5543A">
        <w:t xml:space="preserve">(2015) Are the Public Health Responsibility Deal alcohol pledges likely to improve public health? An evidence synthesis, </w:t>
      </w:r>
      <w:r w:rsidRPr="00C5543A">
        <w:rPr>
          <w:i/>
        </w:rPr>
        <w:t>Addiction</w:t>
      </w:r>
      <w:r w:rsidRPr="00C5543A">
        <w:t>.</w:t>
      </w:r>
      <w:bookmarkEnd w:id="41"/>
    </w:p>
    <w:p w14:paraId="7851CBE2" w14:textId="4A6D7318" w:rsidR="00C5543A" w:rsidRPr="00C5543A" w:rsidRDefault="00C5543A" w:rsidP="00C5543A">
      <w:pPr>
        <w:pStyle w:val="EndNoteBibliography"/>
        <w:spacing w:after="0"/>
        <w:ind w:left="720" w:hanging="720"/>
      </w:pPr>
      <w:bookmarkStart w:id="42" w:name="_ENREF_33"/>
      <w:r w:rsidRPr="00C5543A">
        <w:t>33.</w:t>
      </w:r>
      <w:r w:rsidRPr="00C5543A">
        <w:tab/>
      </w:r>
      <w:r w:rsidRPr="00C5543A">
        <w:rPr>
          <w:smallCaps/>
        </w:rPr>
        <w:t>Drinkaware</w:t>
      </w:r>
      <w:r w:rsidRPr="00C5543A">
        <w:t xml:space="preserve"> (2014) https://</w:t>
      </w:r>
      <w:hyperlink r:id="rId23" w:history="1">
        <w:r w:rsidRPr="00C5543A">
          <w:rPr>
            <w:rStyle w:val="Hyperlink"/>
          </w:rPr>
          <w:t>www.drinkaware.co.uk/</w:t>
        </w:r>
      </w:hyperlink>
      <w:r w:rsidRPr="00C5543A">
        <w:t>.</w:t>
      </w:r>
      <w:bookmarkEnd w:id="42"/>
    </w:p>
    <w:p w14:paraId="3F757328" w14:textId="77777777" w:rsidR="00C5543A" w:rsidRPr="00C5543A" w:rsidRDefault="00C5543A" w:rsidP="00C5543A">
      <w:pPr>
        <w:pStyle w:val="EndNoteBibliography"/>
        <w:spacing w:after="0"/>
        <w:ind w:left="720" w:hanging="720"/>
      </w:pPr>
      <w:bookmarkStart w:id="43" w:name="_ENREF_34"/>
      <w:r w:rsidRPr="00C5543A">
        <w:t>34.</w:t>
      </w:r>
      <w:r w:rsidRPr="00C5543A">
        <w:tab/>
      </w:r>
      <w:r w:rsidRPr="00C5543A">
        <w:rPr>
          <w:smallCaps/>
        </w:rPr>
        <w:t>Hind, J.</w:t>
      </w:r>
      <w:r w:rsidRPr="00C5543A">
        <w:t xml:space="preserve"> (2010) Additionality: a useful way to construct the counterfactual qualitatively?, </w:t>
      </w:r>
      <w:r w:rsidRPr="00C5543A">
        <w:rPr>
          <w:i/>
        </w:rPr>
        <w:t xml:space="preserve">Evaluation Journal of Australasia </w:t>
      </w:r>
      <w:r w:rsidRPr="00C5543A">
        <w:t>10, 28-35.</w:t>
      </w:r>
      <w:bookmarkEnd w:id="43"/>
    </w:p>
    <w:p w14:paraId="29478706" w14:textId="77777777" w:rsidR="00C5543A" w:rsidRPr="00C5543A" w:rsidRDefault="00C5543A" w:rsidP="00C5543A">
      <w:pPr>
        <w:pStyle w:val="EndNoteBibliography"/>
        <w:spacing w:after="0"/>
        <w:ind w:left="720" w:hanging="720"/>
      </w:pPr>
      <w:bookmarkStart w:id="44" w:name="_ENREF_35"/>
      <w:r w:rsidRPr="00C5543A">
        <w:t>35.</w:t>
      </w:r>
      <w:r w:rsidRPr="00C5543A">
        <w:tab/>
      </w:r>
      <w:r w:rsidRPr="00C5543A">
        <w:rPr>
          <w:smallCaps/>
        </w:rPr>
        <w:t>Mohr, L.</w:t>
      </w:r>
      <w:r w:rsidRPr="00C5543A">
        <w:t xml:space="preserve"> (1999) The qualitative method of impact analysis, </w:t>
      </w:r>
      <w:r w:rsidRPr="00C5543A">
        <w:rPr>
          <w:i/>
        </w:rPr>
        <w:t>American Journal of Evaluation</w:t>
      </w:r>
      <w:r w:rsidRPr="00C5543A">
        <w:t>, 20, 69-84.</w:t>
      </w:r>
      <w:bookmarkEnd w:id="44"/>
    </w:p>
    <w:p w14:paraId="676C5280" w14:textId="77777777" w:rsidR="00C5543A" w:rsidRPr="00C5543A" w:rsidRDefault="00C5543A" w:rsidP="00C5543A">
      <w:pPr>
        <w:pStyle w:val="EndNoteBibliography"/>
        <w:spacing w:after="0"/>
        <w:ind w:left="720" w:hanging="720"/>
      </w:pPr>
      <w:bookmarkStart w:id="45" w:name="_ENREF_36"/>
      <w:r w:rsidRPr="00C5543A">
        <w:t>36.</w:t>
      </w:r>
      <w:r w:rsidRPr="00C5543A">
        <w:tab/>
      </w:r>
      <w:r w:rsidRPr="00C5543A">
        <w:rPr>
          <w:smallCaps/>
        </w:rPr>
        <w:t>White, H.</w:t>
      </w:r>
      <w:r w:rsidRPr="00C5543A">
        <w:t xml:space="preserve"> (2010) A contribution to current debates in impact evaluation, </w:t>
      </w:r>
      <w:r w:rsidRPr="00C5543A">
        <w:rPr>
          <w:i/>
        </w:rPr>
        <w:t>Evaluation</w:t>
      </w:r>
      <w:r w:rsidRPr="00C5543A">
        <w:t>, 16, 153–164.</w:t>
      </w:r>
      <w:bookmarkEnd w:id="45"/>
    </w:p>
    <w:p w14:paraId="6B0ECEBB" w14:textId="77777777" w:rsidR="00C5543A" w:rsidRPr="00C5543A" w:rsidRDefault="00C5543A" w:rsidP="00C5543A">
      <w:pPr>
        <w:pStyle w:val="EndNoteBibliography"/>
        <w:spacing w:after="0"/>
        <w:ind w:left="720" w:hanging="720"/>
      </w:pPr>
      <w:bookmarkStart w:id="46" w:name="_ENREF_37"/>
      <w:r w:rsidRPr="00C5543A">
        <w:t>37.</w:t>
      </w:r>
      <w:r w:rsidRPr="00C5543A">
        <w:tab/>
      </w:r>
      <w:r w:rsidRPr="00C5543A">
        <w:rPr>
          <w:smallCaps/>
        </w:rPr>
        <w:t>Roldán, J.</w:t>
      </w:r>
      <w:r w:rsidRPr="00C5543A">
        <w:t xml:space="preserve"> (2002) Designing a practical instrument for measuring developmental additionality: the IIC approach’, paper presented at inter-agency roundtable on additionality of private sector development programs and operations supported by the international financial institutions, Inter-American Investment Corporation, Washington, DC, 23 May.</w:t>
      </w:r>
      <w:bookmarkEnd w:id="46"/>
    </w:p>
    <w:p w14:paraId="419E98E9" w14:textId="77777777" w:rsidR="00C5543A" w:rsidRPr="00C5543A" w:rsidRDefault="00C5543A" w:rsidP="00C5543A">
      <w:pPr>
        <w:pStyle w:val="EndNoteBibliography"/>
        <w:spacing w:after="0"/>
        <w:ind w:left="720" w:hanging="720"/>
      </w:pPr>
      <w:bookmarkStart w:id="47" w:name="_ENREF_38"/>
      <w:r w:rsidRPr="00C5543A">
        <w:t>38.</w:t>
      </w:r>
      <w:r w:rsidRPr="00C5543A">
        <w:tab/>
      </w:r>
      <w:r w:rsidRPr="00C5543A">
        <w:rPr>
          <w:smallCaps/>
        </w:rPr>
        <w:t>International Finance Corporation</w:t>
      </w:r>
      <w:r w:rsidRPr="00C5543A">
        <w:t xml:space="preserve"> (2009) IFC’s role and additionality: a primer. IFC, The World Bank Group, Washington, DC.</w:t>
      </w:r>
      <w:bookmarkEnd w:id="47"/>
    </w:p>
    <w:p w14:paraId="054FB5A5" w14:textId="77777777" w:rsidR="00C5543A" w:rsidRPr="00C5543A" w:rsidRDefault="00C5543A" w:rsidP="00C5543A">
      <w:pPr>
        <w:pStyle w:val="EndNoteBibliography"/>
        <w:spacing w:after="0"/>
        <w:ind w:left="720" w:hanging="720"/>
      </w:pPr>
      <w:bookmarkStart w:id="48" w:name="_ENREF_39"/>
      <w:r w:rsidRPr="00C5543A">
        <w:t>39.</w:t>
      </w:r>
      <w:r w:rsidRPr="00C5543A">
        <w:tab/>
      </w:r>
      <w:r w:rsidRPr="00C5543A">
        <w:rPr>
          <w:smallCaps/>
        </w:rPr>
        <w:t>Närfelt, K.-H.</w:t>
      </w:r>
      <w:r w:rsidRPr="00C5543A">
        <w:t xml:space="preserve"> &amp; </w:t>
      </w:r>
      <w:r w:rsidRPr="00C5543A">
        <w:rPr>
          <w:smallCaps/>
        </w:rPr>
        <w:t>Wildberger, A.</w:t>
      </w:r>
      <w:r w:rsidRPr="00C5543A">
        <w:t xml:space="preserve"> (2006) Additionality and funding agencies: opening the black box. Paper presented at the New Frontiers in Evaluation Conference, Vienna, 24–25 April.</w:t>
      </w:r>
      <w:bookmarkEnd w:id="48"/>
    </w:p>
    <w:p w14:paraId="15B7A96F" w14:textId="77777777" w:rsidR="00C5543A" w:rsidRPr="00C5543A" w:rsidRDefault="00C5543A" w:rsidP="00C5543A">
      <w:pPr>
        <w:pStyle w:val="EndNoteBibliography"/>
        <w:spacing w:after="0"/>
        <w:ind w:left="720" w:hanging="720"/>
      </w:pPr>
      <w:bookmarkStart w:id="49" w:name="_ENREF_40"/>
      <w:r w:rsidRPr="00C5543A">
        <w:t>40.</w:t>
      </w:r>
      <w:r w:rsidRPr="00C5543A">
        <w:tab/>
      </w:r>
      <w:r w:rsidRPr="00C5543A">
        <w:rPr>
          <w:smallCaps/>
        </w:rPr>
        <w:t>Georghiou, L.</w:t>
      </w:r>
      <w:r w:rsidRPr="00C5543A">
        <w:t xml:space="preserve"> &amp; </w:t>
      </w:r>
      <w:r w:rsidRPr="00C5543A">
        <w:rPr>
          <w:smallCaps/>
        </w:rPr>
        <w:t>Clarysse, B.</w:t>
      </w:r>
      <w:r w:rsidRPr="00C5543A">
        <w:t xml:space="preserve"> (2006) Introduction and synthesis’, in OECD (ed.), Government R&amp;D funding and company behaviour: measuring behavioural additionality, OECD Publishing, Paris.</w:t>
      </w:r>
      <w:bookmarkEnd w:id="49"/>
    </w:p>
    <w:p w14:paraId="2A0D865A" w14:textId="77777777" w:rsidR="00C5543A" w:rsidRPr="00C5543A" w:rsidRDefault="00C5543A" w:rsidP="00C5543A">
      <w:pPr>
        <w:pStyle w:val="EndNoteBibliography"/>
        <w:spacing w:after="0"/>
        <w:ind w:left="720" w:hanging="720"/>
      </w:pPr>
      <w:bookmarkStart w:id="50" w:name="_ENREF_41"/>
      <w:r w:rsidRPr="00C5543A">
        <w:t>41.</w:t>
      </w:r>
      <w:r w:rsidRPr="00C5543A">
        <w:tab/>
      </w:r>
      <w:r w:rsidRPr="00C5543A">
        <w:rPr>
          <w:smallCaps/>
        </w:rPr>
        <w:t>Heinrich, M.</w:t>
      </w:r>
      <w:r w:rsidRPr="00C5543A">
        <w:t xml:space="preserve"> (2014) Demonstrating additionality in private sector development initiatives. A Practical Exploration of Good Practice for Challenge Funds and other Cost-Sharing Mechanisms. The Donor Committee for Enterprise Development (DCED) April 2014.</w:t>
      </w:r>
      <w:bookmarkEnd w:id="50"/>
    </w:p>
    <w:p w14:paraId="1E7D27F5" w14:textId="77777777" w:rsidR="00C5543A" w:rsidRPr="00C5543A" w:rsidRDefault="00C5543A" w:rsidP="00C5543A">
      <w:pPr>
        <w:pStyle w:val="EndNoteBibliography"/>
        <w:spacing w:after="0"/>
        <w:ind w:left="720" w:hanging="720"/>
      </w:pPr>
      <w:bookmarkStart w:id="51" w:name="_ENREF_42"/>
      <w:r w:rsidRPr="00C5543A">
        <w:t>42.</w:t>
      </w:r>
      <w:r w:rsidRPr="00C5543A">
        <w:tab/>
      </w:r>
      <w:r w:rsidRPr="00C5543A">
        <w:rPr>
          <w:smallCaps/>
        </w:rPr>
        <w:t>Department of Health</w:t>
      </w:r>
      <w:r w:rsidRPr="00C5543A">
        <w:t xml:space="preserve"> (2013) Public Health Outcomes Framework. Improving outcomes and supporting transparency. Part 1B: Appendices.</w:t>
      </w:r>
      <w:bookmarkEnd w:id="51"/>
    </w:p>
    <w:p w14:paraId="740E050F" w14:textId="77777777" w:rsidR="00C5543A" w:rsidRPr="00C5543A" w:rsidRDefault="00C5543A" w:rsidP="00C5543A">
      <w:pPr>
        <w:pStyle w:val="EndNoteBibliography"/>
        <w:spacing w:after="0"/>
        <w:ind w:left="720" w:hanging="720"/>
      </w:pPr>
      <w:bookmarkStart w:id="52" w:name="_ENREF_43"/>
      <w:r w:rsidRPr="00C5543A">
        <w:lastRenderedPageBreak/>
        <w:t>43.</w:t>
      </w:r>
      <w:r w:rsidRPr="00C5543A">
        <w:tab/>
      </w:r>
      <w:r w:rsidRPr="00C5543A">
        <w:rPr>
          <w:smallCaps/>
        </w:rPr>
        <w:t>Department of Health, E.</w:t>
      </w:r>
      <w:r w:rsidRPr="00C5543A">
        <w:t xml:space="preserve"> (2012) The Public Health Outcomes Framework "Healthy lives, healthy people: Improving outcomes and supporting transparency".</w:t>
      </w:r>
      <w:bookmarkEnd w:id="52"/>
    </w:p>
    <w:p w14:paraId="6494C13E" w14:textId="77777777" w:rsidR="00C5543A" w:rsidRPr="00C5543A" w:rsidRDefault="00C5543A" w:rsidP="00C5543A">
      <w:pPr>
        <w:pStyle w:val="EndNoteBibliography"/>
        <w:spacing w:after="0"/>
        <w:ind w:left="720" w:hanging="720"/>
      </w:pPr>
      <w:bookmarkStart w:id="53" w:name="_ENREF_44"/>
      <w:r w:rsidRPr="00C5543A">
        <w:t>44.</w:t>
      </w:r>
      <w:r w:rsidRPr="00C5543A">
        <w:tab/>
      </w:r>
      <w:r w:rsidRPr="00C5543A">
        <w:rPr>
          <w:smallCaps/>
        </w:rPr>
        <w:t>Farke, W.</w:t>
      </w:r>
      <w:r w:rsidRPr="00C5543A">
        <w:t xml:space="preserve"> &amp; </w:t>
      </w:r>
      <w:r w:rsidRPr="00C5543A">
        <w:rPr>
          <w:smallCaps/>
        </w:rPr>
        <w:t>Veillard, P.</w:t>
      </w:r>
      <w:r w:rsidRPr="00C5543A">
        <w:t xml:space="preserve"> (2011) Factsheet – Health warning labels on alcoholic beverages. (PROTECT project).</w:t>
      </w:r>
      <w:bookmarkEnd w:id="53"/>
    </w:p>
    <w:p w14:paraId="0A5849D3" w14:textId="6D0F95EB" w:rsidR="00C5543A" w:rsidRPr="00C5543A" w:rsidRDefault="00C5543A" w:rsidP="00C5543A">
      <w:pPr>
        <w:pStyle w:val="EndNoteBibliography"/>
        <w:spacing w:after="0"/>
        <w:ind w:left="720" w:hanging="720"/>
      </w:pPr>
      <w:bookmarkStart w:id="54" w:name="_ENREF_45"/>
      <w:r w:rsidRPr="00C5543A">
        <w:t>45.</w:t>
      </w:r>
      <w:r w:rsidRPr="00C5543A">
        <w:tab/>
      </w:r>
      <w:r w:rsidRPr="00C5543A">
        <w:rPr>
          <w:smallCaps/>
        </w:rPr>
        <w:t>Drinkaware</w:t>
      </w:r>
      <w:r w:rsidRPr="00C5543A">
        <w:t xml:space="preserve"> (2014) Buying Alcohol. https://</w:t>
      </w:r>
      <w:hyperlink r:id="rId24" w:history="1">
        <w:r w:rsidRPr="00C5543A">
          <w:rPr>
            <w:rStyle w:val="Hyperlink"/>
          </w:rPr>
          <w:t>www.drinkaware.co.uk/check-the-facts/alcohol-and-the-law/buying-alcohol</w:t>
        </w:r>
      </w:hyperlink>
      <w:r w:rsidRPr="00C5543A">
        <w:t>.</w:t>
      </w:r>
      <w:bookmarkEnd w:id="54"/>
    </w:p>
    <w:p w14:paraId="2B527DE2" w14:textId="338887D0" w:rsidR="00C5543A" w:rsidRPr="00C5543A" w:rsidRDefault="00C5543A" w:rsidP="00C5543A">
      <w:pPr>
        <w:pStyle w:val="EndNoteBibliography"/>
        <w:spacing w:after="0"/>
        <w:ind w:left="720" w:hanging="720"/>
      </w:pPr>
      <w:bookmarkStart w:id="55" w:name="_ENREF_46"/>
      <w:r w:rsidRPr="00C5543A">
        <w:t>46.</w:t>
      </w:r>
      <w:r w:rsidRPr="00C5543A">
        <w:tab/>
      </w:r>
      <w:r w:rsidRPr="00C5543A">
        <w:rPr>
          <w:smallCaps/>
        </w:rPr>
        <w:t>Government of the United Kingdom</w:t>
      </w:r>
      <w:r w:rsidRPr="00C5543A">
        <w:t xml:space="preserve"> (2003) Licensing Act 2003 (</w:t>
      </w:r>
      <w:hyperlink r:id="rId25" w:history="1">
        <w:r w:rsidRPr="00C5543A">
          <w:rPr>
            <w:rStyle w:val="Hyperlink"/>
          </w:rPr>
          <w:t>http://www.legislation.gov.uk/ukpga/2003/17/contents)</w:t>
        </w:r>
      </w:hyperlink>
      <w:r w:rsidRPr="00C5543A">
        <w:t>.</w:t>
      </w:r>
      <w:bookmarkEnd w:id="55"/>
    </w:p>
    <w:p w14:paraId="12DFE316" w14:textId="77777777" w:rsidR="00C5543A" w:rsidRPr="00C5543A" w:rsidRDefault="00C5543A" w:rsidP="00C5543A">
      <w:pPr>
        <w:pStyle w:val="EndNoteBibliography"/>
        <w:spacing w:after="0"/>
        <w:ind w:left="720" w:hanging="720"/>
      </w:pPr>
      <w:bookmarkStart w:id="56" w:name="_ENREF_47"/>
      <w:r w:rsidRPr="00C5543A">
        <w:rPr>
          <w:lang w:val="fr-FR"/>
        </w:rPr>
        <w:t>47.</w:t>
      </w:r>
      <w:r w:rsidRPr="00C5543A">
        <w:rPr>
          <w:lang w:val="fr-FR"/>
        </w:rPr>
        <w:tab/>
      </w:r>
      <w:r w:rsidRPr="00C5543A">
        <w:rPr>
          <w:smallCaps/>
          <w:lang w:val="fr-FR"/>
        </w:rPr>
        <w:t>McCambridge, J.</w:t>
      </w:r>
      <w:r w:rsidRPr="00C5543A">
        <w:rPr>
          <w:lang w:val="fr-FR"/>
        </w:rPr>
        <w:t xml:space="preserve">, </w:t>
      </w:r>
      <w:r w:rsidRPr="00C5543A">
        <w:rPr>
          <w:smallCaps/>
          <w:lang w:val="fr-FR"/>
        </w:rPr>
        <w:t>Kypri, K.</w:t>
      </w:r>
      <w:r w:rsidRPr="00C5543A">
        <w:rPr>
          <w:lang w:val="fr-FR"/>
        </w:rPr>
        <w:t xml:space="preserve">, </w:t>
      </w:r>
      <w:r w:rsidRPr="00C5543A">
        <w:rPr>
          <w:smallCaps/>
          <w:lang w:val="fr-FR"/>
        </w:rPr>
        <w:t>Miller, P.</w:t>
      </w:r>
      <w:r w:rsidRPr="00C5543A">
        <w:rPr>
          <w:lang w:val="fr-FR"/>
        </w:rPr>
        <w:t xml:space="preserve"> et al. </w:t>
      </w:r>
      <w:r w:rsidRPr="00C5543A">
        <w:t xml:space="preserve">(2013) Be aware of Drinkaware, </w:t>
      </w:r>
      <w:r w:rsidRPr="00C5543A">
        <w:rPr>
          <w:i/>
        </w:rPr>
        <w:t>Addiction</w:t>
      </w:r>
      <w:r w:rsidRPr="00C5543A">
        <w:t>.</w:t>
      </w:r>
      <w:bookmarkEnd w:id="56"/>
    </w:p>
    <w:p w14:paraId="6F52CF7B" w14:textId="77777777" w:rsidR="00C5543A" w:rsidRPr="00C5543A" w:rsidRDefault="00C5543A" w:rsidP="00C5543A">
      <w:pPr>
        <w:pStyle w:val="EndNoteBibliography"/>
        <w:ind w:left="720" w:hanging="720"/>
      </w:pPr>
      <w:bookmarkStart w:id="57" w:name="_ENREF_48"/>
      <w:r w:rsidRPr="00C5543A">
        <w:t>48.</w:t>
      </w:r>
      <w:r w:rsidRPr="00C5543A">
        <w:tab/>
      </w:r>
      <w:r w:rsidRPr="00C5543A">
        <w:rPr>
          <w:smallCaps/>
        </w:rPr>
        <w:t>Panjwani, C.</w:t>
      </w:r>
      <w:r w:rsidRPr="00C5543A">
        <w:t xml:space="preserve"> &amp; </w:t>
      </w:r>
      <w:r w:rsidRPr="00C5543A">
        <w:rPr>
          <w:smallCaps/>
        </w:rPr>
        <w:t>Caraher, M.</w:t>
      </w:r>
      <w:r w:rsidRPr="00C5543A">
        <w:t xml:space="preserve"> (2014) The Public Health Responsibility Deal: brokering a deal for public health, but on whose terms?, </w:t>
      </w:r>
      <w:r w:rsidRPr="00C5543A">
        <w:rPr>
          <w:i/>
        </w:rPr>
        <w:t>Health Policy</w:t>
      </w:r>
      <w:r w:rsidRPr="00C5543A">
        <w:t>, 114, 163-73.</w:t>
      </w:r>
      <w:bookmarkEnd w:id="57"/>
    </w:p>
    <w:p w14:paraId="4C3B2AEB" w14:textId="498786FF" w:rsidR="00287B4B" w:rsidRPr="00662DE5" w:rsidRDefault="00846DCB">
      <w:r w:rsidRPr="00662DE5">
        <w:fldChar w:fldCharType="end"/>
      </w:r>
    </w:p>
    <w:p w14:paraId="14EA596F" w14:textId="77777777" w:rsidR="00DC1CAF" w:rsidRPr="00662DE5" w:rsidRDefault="00DC1CAF" w:rsidP="008C7E8F">
      <w:pPr>
        <w:tabs>
          <w:tab w:val="left" w:pos="3828"/>
        </w:tabs>
        <w:rPr>
          <w:rFonts w:cs="Calibri"/>
        </w:rPr>
      </w:pPr>
      <w:r w:rsidRPr="00662DE5">
        <w:t xml:space="preserve"> </w:t>
      </w:r>
    </w:p>
    <w:p w14:paraId="7D75A58D" w14:textId="77777777" w:rsidR="000F5F9C" w:rsidRPr="00662DE5" w:rsidRDefault="000F5F9C" w:rsidP="001C1A46">
      <w:pPr>
        <w:pStyle w:val="Caption"/>
        <w:sectPr w:rsidR="000F5F9C" w:rsidRPr="00662DE5" w:rsidSect="001C1A46">
          <w:headerReference w:type="even" r:id="rId26"/>
          <w:headerReference w:type="default" r:id="rId27"/>
          <w:footerReference w:type="even" r:id="rId28"/>
          <w:footerReference w:type="default" r:id="rId29"/>
          <w:headerReference w:type="first" r:id="rId30"/>
          <w:footerReference w:type="first" r:id="rId31"/>
          <w:pgSz w:w="11906" w:h="16838"/>
          <w:pgMar w:top="1440" w:right="1440" w:bottom="1440" w:left="1440" w:header="708" w:footer="708" w:gutter="0"/>
          <w:cols w:space="708"/>
          <w:docGrid w:linePitch="360"/>
        </w:sectPr>
      </w:pPr>
    </w:p>
    <w:p w14:paraId="255D1533" w14:textId="77777777" w:rsidR="00332369" w:rsidRPr="00662DE5" w:rsidRDefault="00332369" w:rsidP="00332369">
      <w:pPr>
        <w:pStyle w:val="Caption"/>
      </w:pPr>
      <w:r w:rsidRPr="00662DE5">
        <w:lastRenderedPageBreak/>
        <w:t xml:space="preserve">Figure 1. Flow chart summarising methods </w:t>
      </w:r>
    </w:p>
    <w:p w14:paraId="7F030C7B" w14:textId="77777777" w:rsidR="00332369" w:rsidRPr="00662DE5" w:rsidRDefault="00694862" w:rsidP="00332369">
      <w:pPr>
        <w:pStyle w:val="Caption"/>
      </w:pPr>
      <w:r w:rsidRPr="00662DE5">
        <w:rPr>
          <w:noProof/>
        </w:rPr>
        <w:drawing>
          <wp:inline distT="0" distB="0" distL="0" distR="0" wp14:anchorId="5C46B56D" wp14:editId="1FAB01BF">
            <wp:extent cx="3999230" cy="2639695"/>
            <wp:effectExtent l="0" t="0" r="127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99230" cy="2639695"/>
                    </a:xfrm>
                    <a:prstGeom prst="rect">
                      <a:avLst/>
                    </a:prstGeom>
                    <a:noFill/>
                    <a:ln>
                      <a:noFill/>
                    </a:ln>
                  </pic:spPr>
                </pic:pic>
              </a:graphicData>
            </a:graphic>
          </wp:inline>
        </w:drawing>
      </w:r>
    </w:p>
    <w:p w14:paraId="3302CB69" w14:textId="77777777" w:rsidR="00A37E5F" w:rsidRPr="00662DE5" w:rsidRDefault="00A37E5F" w:rsidP="005637AB">
      <w:pPr>
        <w:pStyle w:val="Caption"/>
      </w:pPr>
    </w:p>
    <w:p w14:paraId="0D425762" w14:textId="77777777" w:rsidR="00332369" w:rsidRPr="00662DE5" w:rsidRDefault="00332369" w:rsidP="005637AB">
      <w:pPr>
        <w:pStyle w:val="Caption"/>
        <w:sectPr w:rsidR="00332369" w:rsidRPr="00662DE5" w:rsidSect="0032642F">
          <w:pgSz w:w="11906" w:h="16838"/>
          <w:pgMar w:top="1440" w:right="1440" w:bottom="1440" w:left="1440" w:header="708" w:footer="708" w:gutter="0"/>
          <w:cols w:space="708"/>
          <w:docGrid w:linePitch="360"/>
        </w:sectPr>
      </w:pPr>
    </w:p>
    <w:p w14:paraId="451F1515" w14:textId="77777777" w:rsidR="00602406" w:rsidRPr="00662DE5" w:rsidRDefault="00640290" w:rsidP="00602406">
      <w:pPr>
        <w:pStyle w:val="Caption"/>
      </w:pPr>
      <w:r w:rsidRPr="00662DE5">
        <w:lastRenderedPageBreak/>
        <w:t xml:space="preserve">Table </w:t>
      </w:r>
      <w:r w:rsidR="005F118E" w:rsidRPr="00662DE5">
        <w:t>1</w:t>
      </w:r>
      <w:r w:rsidR="00602406" w:rsidRPr="00662DE5">
        <w:t>. Interventions</w:t>
      </w:r>
      <w:r w:rsidR="009522A2" w:rsidRPr="00662DE5">
        <w:t xml:space="preserve"> proposed in </w:t>
      </w:r>
      <w:r w:rsidR="00602406" w:rsidRPr="00662DE5">
        <w:t>pledges A1, A4, A6 and A8</w:t>
      </w:r>
      <w:r w:rsidR="009522A2" w:rsidRPr="00662DE5">
        <w:t xml:space="preserve"> and the number and proportion of interventions selected by </w:t>
      </w:r>
      <w:r w:rsidR="00E14573" w:rsidRPr="00662DE5">
        <w:t>signatories</w:t>
      </w:r>
      <w:r w:rsidR="00233FF1" w:rsidRPr="00662DE5">
        <w:rPr>
          <w:vertAlign w:val="superscript"/>
        </w:rPr>
        <w:t>*</w:t>
      </w:r>
      <w:r w:rsidR="009522A2" w:rsidRPr="00662DE5">
        <w:t xml:space="preserve"> </w:t>
      </w:r>
    </w:p>
    <w:tbl>
      <w:tblPr>
        <w:tblW w:w="904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701"/>
        <w:gridCol w:w="3828"/>
        <w:gridCol w:w="2379"/>
      </w:tblGrid>
      <w:tr w:rsidR="00602406" w:rsidRPr="00662DE5" w14:paraId="35DE19CC" w14:textId="77777777" w:rsidTr="008A2FA6">
        <w:trPr>
          <w:trHeight w:val="608"/>
        </w:trPr>
        <w:tc>
          <w:tcPr>
            <w:tcW w:w="1134" w:type="dxa"/>
            <w:shd w:val="clear" w:color="auto" w:fill="auto"/>
            <w:hideMark/>
          </w:tcPr>
          <w:p w14:paraId="54788F3C" w14:textId="77777777" w:rsidR="00602406" w:rsidRPr="00662DE5" w:rsidRDefault="00602406" w:rsidP="00D1612A">
            <w:pPr>
              <w:spacing w:after="0" w:line="240" w:lineRule="auto"/>
              <w:rPr>
                <w:rFonts w:cs="Calibri"/>
                <w:b/>
                <w:bCs/>
                <w:sz w:val="20"/>
                <w:szCs w:val="20"/>
              </w:rPr>
            </w:pPr>
            <w:r w:rsidRPr="00662DE5">
              <w:rPr>
                <w:rFonts w:cs="Calibri"/>
                <w:b/>
                <w:bCs/>
                <w:sz w:val="20"/>
                <w:szCs w:val="20"/>
              </w:rPr>
              <w:t>Pledge</w:t>
            </w:r>
          </w:p>
        </w:tc>
        <w:tc>
          <w:tcPr>
            <w:tcW w:w="1701" w:type="dxa"/>
          </w:tcPr>
          <w:p w14:paraId="301BCB03" w14:textId="77777777" w:rsidR="00602406" w:rsidRPr="00662DE5" w:rsidRDefault="00602406" w:rsidP="00D1612A">
            <w:pPr>
              <w:spacing w:after="0" w:line="240" w:lineRule="auto"/>
              <w:rPr>
                <w:rFonts w:cs="Calibri"/>
                <w:b/>
                <w:sz w:val="20"/>
                <w:szCs w:val="20"/>
              </w:rPr>
            </w:pPr>
            <w:r w:rsidRPr="00662DE5">
              <w:rPr>
                <w:rFonts w:cs="Calibri"/>
                <w:b/>
                <w:sz w:val="20"/>
                <w:szCs w:val="20"/>
              </w:rPr>
              <w:t xml:space="preserve">Number of </w:t>
            </w:r>
            <w:r w:rsidR="00E14573" w:rsidRPr="00662DE5">
              <w:rPr>
                <w:rFonts w:cs="Calibri"/>
                <w:b/>
                <w:sz w:val="20"/>
                <w:szCs w:val="20"/>
              </w:rPr>
              <w:t>signatories</w:t>
            </w:r>
            <w:r w:rsidRPr="00662DE5">
              <w:rPr>
                <w:rFonts w:cs="Calibri"/>
                <w:b/>
                <w:sz w:val="20"/>
                <w:szCs w:val="20"/>
              </w:rPr>
              <w:t xml:space="preserve"> who signed up to each pledge</w:t>
            </w:r>
          </w:p>
        </w:tc>
        <w:tc>
          <w:tcPr>
            <w:tcW w:w="3828" w:type="dxa"/>
            <w:shd w:val="clear" w:color="000000" w:fill="FFFFFF"/>
            <w:noWrap/>
            <w:hideMark/>
          </w:tcPr>
          <w:p w14:paraId="3548003E" w14:textId="77777777" w:rsidR="00602406" w:rsidRPr="00662DE5" w:rsidRDefault="00602406" w:rsidP="00D1612A">
            <w:pPr>
              <w:spacing w:after="0" w:line="240" w:lineRule="auto"/>
              <w:rPr>
                <w:rFonts w:cs="Calibri"/>
                <w:b/>
                <w:sz w:val="20"/>
                <w:szCs w:val="20"/>
              </w:rPr>
            </w:pPr>
            <w:r w:rsidRPr="00662DE5">
              <w:rPr>
                <w:rFonts w:cs="Calibri"/>
                <w:b/>
                <w:sz w:val="20"/>
                <w:szCs w:val="20"/>
              </w:rPr>
              <w:t>Interventions proposed in each pledge</w:t>
            </w:r>
          </w:p>
        </w:tc>
        <w:tc>
          <w:tcPr>
            <w:tcW w:w="2379" w:type="dxa"/>
            <w:shd w:val="clear" w:color="000000" w:fill="FFFFFF"/>
          </w:tcPr>
          <w:p w14:paraId="263E0F4F" w14:textId="77777777" w:rsidR="00602406" w:rsidRPr="00662DE5" w:rsidRDefault="00602406" w:rsidP="00D1612A">
            <w:pPr>
              <w:spacing w:after="0" w:line="240" w:lineRule="auto"/>
              <w:rPr>
                <w:rFonts w:cs="Calibri"/>
                <w:b/>
                <w:sz w:val="20"/>
                <w:szCs w:val="20"/>
              </w:rPr>
            </w:pPr>
            <w:r w:rsidRPr="00662DE5">
              <w:rPr>
                <w:rFonts w:cs="Calibri"/>
                <w:b/>
                <w:sz w:val="20"/>
                <w:szCs w:val="20"/>
              </w:rPr>
              <w:t xml:space="preserve">Number of </w:t>
            </w:r>
            <w:r w:rsidR="00E14573" w:rsidRPr="00662DE5">
              <w:rPr>
                <w:rFonts w:cs="Calibri"/>
                <w:b/>
                <w:sz w:val="20"/>
                <w:szCs w:val="20"/>
              </w:rPr>
              <w:t>signatories</w:t>
            </w:r>
            <w:r w:rsidRPr="00662DE5">
              <w:rPr>
                <w:rFonts w:cs="Calibri"/>
                <w:b/>
                <w:sz w:val="20"/>
                <w:szCs w:val="20"/>
              </w:rPr>
              <w:t xml:space="preserve"> who selected these actions (%)</w:t>
            </w:r>
          </w:p>
        </w:tc>
      </w:tr>
      <w:tr w:rsidR="00602406" w:rsidRPr="00662DE5" w14:paraId="4BFA39ED" w14:textId="77777777" w:rsidTr="008A2FA6">
        <w:trPr>
          <w:trHeight w:val="56"/>
        </w:trPr>
        <w:tc>
          <w:tcPr>
            <w:tcW w:w="1134" w:type="dxa"/>
            <w:vMerge w:val="restart"/>
            <w:shd w:val="clear" w:color="auto" w:fill="auto"/>
            <w:noWrap/>
            <w:hideMark/>
          </w:tcPr>
          <w:p w14:paraId="2490879E" w14:textId="77777777" w:rsidR="00602406" w:rsidRPr="00662DE5" w:rsidRDefault="008A2FA6" w:rsidP="00D1612A">
            <w:pPr>
              <w:spacing w:after="0" w:line="240" w:lineRule="auto"/>
              <w:rPr>
                <w:rFonts w:cs="Calibri"/>
                <w:sz w:val="20"/>
                <w:szCs w:val="20"/>
              </w:rPr>
            </w:pPr>
            <w:r w:rsidRPr="00662DE5">
              <w:rPr>
                <w:rFonts w:cs="Calibri"/>
                <w:sz w:val="20"/>
                <w:szCs w:val="20"/>
              </w:rPr>
              <w:t xml:space="preserve">Alcohol Labelling: </w:t>
            </w:r>
            <w:r w:rsidRPr="00662DE5">
              <w:rPr>
                <w:rFonts w:cs="Calibri"/>
                <w:b/>
                <w:sz w:val="20"/>
                <w:szCs w:val="20"/>
              </w:rPr>
              <w:t>A1</w:t>
            </w:r>
          </w:p>
        </w:tc>
        <w:tc>
          <w:tcPr>
            <w:tcW w:w="1701" w:type="dxa"/>
            <w:vMerge w:val="restart"/>
          </w:tcPr>
          <w:p w14:paraId="57AF9070" w14:textId="77777777" w:rsidR="00602406" w:rsidRPr="00662DE5" w:rsidRDefault="00602406" w:rsidP="00D1612A">
            <w:pPr>
              <w:spacing w:after="0" w:line="240" w:lineRule="auto"/>
              <w:rPr>
                <w:rFonts w:cs="Calibri"/>
                <w:sz w:val="20"/>
                <w:szCs w:val="20"/>
              </w:rPr>
            </w:pPr>
            <w:r w:rsidRPr="00662DE5">
              <w:rPr>
                <w:rFonts w:cs="Calibri"/>
                <w:sz w:val="20"/>
                <w:szCs w:val="20"/>
              </w:rPr>
              <w:t xml:space="preserve">92 </w:t>
            </w:r>
            <w:r w:rsidR="00E14573" w:rsidRPr="00662DE5">
              <w:rPr>
                <w:rFonts w:cs="Calibri"/>
                <w:sz w:val="20"/>
                <w:szCs w:val="20"/>
              </w:rPr>
              <w:t>signatories</w:t>
            </w:r>
          </w:p>
        </w:tc>
        <w:tc>
          <w:tcPr>
            <w:tcW w:w="3828" w:type="dxa"/>
            <w:shd w:val="clear" w:color="000000" w:fill="FFFFFF"/>
            <w:hideMark/>
          </w:tcPr>
          <w:p w14:paraId="054502F1" w14:textId="77777777" w:rsidR="00602406" w:rsidRPr="00662DE5" w:rsidRDefault="00602406" w:rsidP="00CE0F41">
            <w:pPr>
              <w:pStyle w:val="ListParagraph"/>
              <w:numPr>
                <w:ilvl w:val="0"/>
                <w:numId w:val="1"/>
              </w:numPr>
              <w:spacing w:line="240" w:lineRule="auto"/>
              <w:ind w:left="346" w:hanging="283"/>
              <w:rPr>
                <w:rFonts w:cs="Calibri"/>
                <w:sz w:val="20"/>
                <w:szCs w:val="20"/>
              </w:rPr>
            </w:pPr>
            <w:r w:rsidRPr="00662DE5">
              <w:rPr>
                <w:rFonts w:cs="Calibri"/>
                <w:sz w:val="20"/>
                <w:szCs w:val="20"/>
              </w:rPr>
              <w:t>Unit alcohol content</w:t>
            </w:r>
          </w:p>
        </w:tc>
        <w:tc>
          <w:tcPr>
            <w:tcW w:w="2379" w:type="dxa"/>
            <w:shd w:val="clear" w:color="000000" w:fill="FFFFFF"/>
          </w:tcPr>
          <w:p w14:paraId="438E7A64" w14:textId="77777777" w:rsidR="00602406" w:rsidRPr="00662DE5" w:rsidRDefault="00602406" w:rsidP="00D1612A">
            <w:pPr>
              <w:spacing w:after="0" w:line="240" w:lineRule="auto"/>
              <w:rPr>
                <w:rFonts w:cs="Calibri"/>
                <w:sz w:val="20"/>
                <w:szCs w:val="20"/>
              </w:rPr>
            </w:pPr>
            <w:r w:rsidRPr="00662DE5">
              <w:rPr>
                <w:rFonts w:cs="Calibri"/>
                <w:sz w:val="20"/>
                <w:szCs w:val="20"/>
              </w:rPr>
              <w:t>54 (59%)</w:t>
            </w:r>
          </w:p>
        </w:tc>
      </w:tr>
      <w:tr w:rsidR="00602406" w:rsidRPr="00662DE5" w14:paraId="2858A9A4" w14:textId="77777777" w:rsidTr="008A2FA6">
        <w:trPr>
          <w:trHeight w:val="155"/>
        </w:trPr>
        <w:tc>
          <w:tcPr>
            <w:tcW w:w="1134" w:type="dxa"/>
            <w:vMerge/>
            <w:shd w:val="clear" w:color="auto" w:fill="auto"/>
            <w:noWrap/>
            <w:hideMark/>
          </w:tcPr>
          <w:p w14:paraId="598D0CA4" w14:textId="77777777" w:rsidR="00602406" w:rsidRPr="00662DE5" w:rsidRDefault="00602406" w:rsidP="00D1612A">
            <w:pPr>
              <w:spacing w:after="0" w:line="240" w:lineRule="auto"/>
              <w:rPr>
                <w:rFonts w:cs="Calibri"/>
                <w:sz w:val="20"/>
                <w:szCs w:val="20"/>
              </w:rPr>
            </w:pPr>
          </w:p>
        </w:tc>
        <w:tc>
          <w:tcPr>
            <w:tcW w:w="1701" w:type="dxa"/>
            <w:vMerge/>
          </w:tcPr>
          <w:p w14:paraId="132ADDBA" w14:textId="77777777" w:rsidR="00602406" w:rsidRPr="00662DE5" w:rsidRDefault="00602406" w:rsidP="00D1612A">
            <w:pPr>
              <w:spacing w:after="0" w:line="240" w:lineRule="auto"/>
              <w:rPr>
                <w:rFonts w:cs="Calibri"/>
                <w:sz w:val="20"/>
                <w:szCs w:val="20"/>
              </w:rPr>
            </w:pPr>
          </w:p>
        </w:tc>
        <w:tc>
          <w:tcPr>
            <w:tcW w:w="3828" w:type="dxa"/>
            <w:shd w:val="clear" w:color="000000" w:fill="FFFFFF"/>
            <w:hideMark/>
          </w:tcPr>
          <w:p w14:paraId="6E88DC7E" w14:textId="77777777" w:rsidR="00602406" w:rsidRPr="00662DE5" w:rsidRDefault="00602406" w:rsidP="00CE0F41">
            <w:pPr>
              <w:pStyle w:val="ListParagraph"/>
              <w:numPr>
                <w:ilvl w:val="0"/>
                <w:numId w:val="1"/>
              </w:numPr>
              <w:spacing w:line="240" w:lineRule="auto"/>
              <w:ind w:left="346" w:hanging="283"/>
              <w:rPr>
                <w:rFonts w:cs="Calibri"/>
                <w:sz w:val="20"/>
                <w:szCs w:val="20"/>
              </w:rPr>
            </w:pPr>
            <w:r w:rsidRPr="00662DE5">
              <w:rPr>
                <w:rFonts w:cs="Calibri"/>
                <w:sz w:val="20"/>
                <w:szCs w:val="20"/>
              </w:rPr>
              <w:t xml:space="preserve">Chief Medical Officers’ daily guidelines for lower-risk consumption </w:t>
            </w:r>
          </w:p>
        </w:tc>
        <w:tc>
          <w:tcPr>
            <w:tcW w:w="2379" w:type="dxa"/>
            <w:shd w:val="clear" w:color="000000" w:fill="FFFFFF"/>
          </w:tcPr>
          <w:p w14:paraId="137FC942" w14:textId="77777777" w:rsidR="00602406" w:rsidRPr="00662DE5" w:rsidRDefault="00602406" w:rsidP="00D1612A">
            <w:pPr>
              <w:spacing w:after="0" w:line="240" w:lineRule="auto"/>
              <w:rPr>
                <w:rFonts w:cs="Calibri"/>
                <w:sz w:val="20"/>
                <w:szCs w:val="20"/>
              </w:rPr>
            </w:pPr>
            <w:r w:rsidRPr="00662DE5">
              <w:rPr>
                <w:rFonts w:cs="Calibri"/>
                <w:sz w:val="20"/>
                <w:szCs w:val="20"/>
              </w:rPr>
              <w:t>58 (63%)</w:t>
            </w:r>
          </w:p>
        </w:tc>
      </w:tr>
      <w:tr w:rsidR="00602406" w:rsidRPr="00662DE5" w14:paraId="49B665D2" w14:textId="77777777" w:rsidTr="008A2FA6">
        <w:trPr>
          <w:trHeight w:val="300"/>
        </w:trPr>
        <w:tc>
          <w:tcPr>
            <w:tcW w:w="1134" w:type="dxa"/>
            <w:vMerge/>
            <w:shd w:val="clear" w:color="auto" w:fill="auto"/>
            <w:noWrap/>
            <w:hideMark/>
          </w:tcPr>
          <w:p w14:paraId="6C70C90C" w14:textId="77777777" w:rsidR="00602406" w:rsidRPr="00662DE5" w:rsidRDefault="00602406" w:rsidP="00D1612A">
            <w:pPr>
              <w:spacing w:after="0" w:line="240" w:lineRule="auto"/>
              <w:rPr>
                <w:rFonts w:cs="Calibri"/>
                <w:sz w:val="20"/>
                <w:szCs w:val="20"/>
              </w:rPr>
            </w:pPr>
          </w:p>
        </w:tc>
        <w:tc>
          <w:tcPr>
            <w:tcW w:w="1701" w:type="dxa"/>
            <w:vMerge/>
          </w:tcPr>
          <w:p w14:paraId="3DDDD4B6" w14:textId="77777777" w:rsidR="00602406" w:rsidRPr="00662DE5" w:rsidRDefault="00602406" w:rsidP="00D1612A">
            <w:pPr>
              <w:spacing w:after="0" w:line="240" w:lineRule="auto"/>
              <w:rPr>
                <w:rFonts w:cs="Calibri"/>
                <w:sz w:val="20"/>
                <w:szCs w:val="20"/>
              </w:rPr>
            </w:pPr>
          </w:p>
        </w:tc>
        <w:tc>
          <w:tcPr>
            <w:tcW w:w="3828" w:type="dxa"/>
            <w:shd w:val="clear" w:color="000000" w:fill="FFFFFF"/>
            <w:hideMark/>
          </w:tcPr>
          <w:p w14:paraId="02360DA2" w14:textId="77777777" w:rsidR="00602406" w:rsidRPr="00662DE5" w:rsidRDefault="00602406" w:rsidP="00CE0F41">
            <w:pPr>
              <w:pStyle w:val="ListParagraph"/>
              <w:numPr>
                <w:ilvl w:val="0"/>
                <w:numId w:val="1"/>
              </w:numPr>
              <w:spacing w:line="240" w:lineRule="auto"/>
              <w:ind w:left="346" w:hanging="283"/>
              <w:rPr>
                <w:rFonts w:cs="Calibri"/>
                <w:sz w:val="20"/>
                <w:szCs w:val="20"/>
              </w:rPr>
            </w:pPr>
            <w:r w:rsidRPr="00662DE5">
              <w:rPr>
                <w:rFonts w:cs="Calibri"/>
                <w:sz w:val="20"/>
                <w:szCs w:val="20"/>
              </w:rPr>
              <w:t xml:space="preserve">Pregnancy warning </w:t>
            </w:r>
          </w:p>
        </w:tc>
        <w:tc>
          <w:tcPr>
            <w:tcW w:w="2379" w:type="dxa"/>
            <w:shd w:val="clear" w:color="000000" w:fill="FFFFFF"/>
          </w:tcPr>
          <w:p w14:paraId="6EB5A636" w14:textId="77777777" w:rsidR="00602406" w:rsidRPr="00662DE5" w:rsidRDefault="00602406" w:rsidP="00D1612A">
            <w:pPr>
              <w:spacing w:after="0" w:line="240" w:lineRule="auto"/>
              <w:rPr>
                <w:rFonts w:cs="Calibri"/>
                <w:sz w:val="20"/>
                <w:szCs w:val="20"/>
              </w:rPr>
            </w:pPr>
            <w:r w:rsidRPr="00662DE5">
              <w:rPr>
                <w:rFonts w:cs="Calibri"/>
                <w:sz w:val="20"/>
                <w:szCs w:val="20"/>
              </w:rPr>
              <w:t>54 (59%)</w:t>
            </w:r>
          </w:p>
        </w:tc>
      </w:tr>
      <w:tr w:rsidR="00602406" w:rsidRPr="00662DE5" w14:paraId="079F9693" w14:textId="77777777" w:rsidTr="008A2FA6">
        <w:trPr>
          <w:trHeight w:val="300"/>
        </w:trPr>
        <w:tc>
          <w:tcPr>
            <w:tcW w:w="1134" w:type="dxa"/>
            <w:vMerge/>
            <w:shd w:val="clear" w:color="auto" w:fill="auto"/>
            <w:noWrap/>
            <w:hideMark/>
          </w:tcPr>
          <w:p w14:paraId="756D11F6" w14:textId="77777777" w:rsidR="00602406" w:rsidRPr="00662DE5" w:rsidRDefault="00602406" w:rsidP="00D1612A">
            <w:pPr>
              <w:spacing w:after="0" w:line="240" w:lineRule="auto"/>
              <w:rPr>
                <w:rFonts w:cs="Calibri"/>
                <w:sz w:val="20"/>
                <w:szCs w:val="20"/>
              </w:rPr>
            </w:pPr>
          </w:p>
        </w:tc>
        <w:tc>
          <w:tcPr>
            <w:tcW w:w="1701" w:type="dxa"/>
            <w:vMerge/>
          </w:tcPr>
          <w:p w14:paraId="7457010D" w14:textId="77777777" w:rsidR="00602406" w:rsidRPr="00662DE5" w:rsidRDefault="00602406" w:rsidP="00D1612A">
            <w:pPr>
              <w:spacing w:after="0" w:line="240" w:lineRule="auto"/>
              <w:rPr>
                <w:rFonts w:cs="Calibri"/>
                <w:sz w:val="20"/>
                <w:szCs w:val="20"/>
              </w:rPr>
            </w:pPr>
          </w:p>
        </w:tc>
        <w:tc>
          <w:tcPr>
            <w:tcW w:w="3828" w:type="dxa"/>
            <w:shd w:val="clear" w:color="000000" w:fill="FFFFFF"/>
            <w:hideMark/>
          </w:tcPr>
          <w:p w14:paraId="48D04523" w14:textId="77777777" w:rsidR="00602406" w:rsidRPr="00662DE5" w:rsidRDefault="00602406" w:rsidP="00CE0F41">
            <w:pPr>
              <w:pStyle w:val="ListParagraph"/>
              <w:numPr>
                <w:ilvl w:val="0"/>
                <w:numId w:val="1"/>
              </w:numPr>
              <w:spacing w:line="240" w:lineRule="auto"/>
              <w:ind w:left="346" w:hanging="283"/>
              <w:rPr>
                <w:rFonts w:cs="Calibri"/>
                <w:sz w:val="20"/>
                <w:szCs w:val="20"/>
              </w:rPr>
            </w:pPr>
            <w:r w:rsidRPr="00662DE5">
              <w:rPr>
                <w:rFonts w:cs="Calibri"/>
                <w:sz w:val="20"/>
                <w:szCs w:val="20"/>
              </w:rPr>
              <w:t>drinkaware.co.uk</w:t>
            </w:r>
          </w:p>
        </w:tc>
        <w:tc>
          <w:tcPr>
            <w:tcW w:w="2379" w:type="dxa"/>
            <w:shd w:val="clear" w:color="000000" w:fill="FFFFFF"/>
          </w:tcPr>
          <w:p w14:paraId="78F91B77" w14:textId="77777777" w:rsidR="00602406" w:rsidRPr="00662DE5" w:rsidRDefault="00602406" w:rsidP="00D1612A">
            <w:pPr>
              <w:spacing w:after="0" w:line="240" w:lineRule="auto"/>
              <w:rPr>
                <w:rFonts w:cs="Calibri"/>
                <w:sz w:val="20"/>
                <w:szCs w:val="20"/>
              </w:rPr>
            </w:pPr>
            <w:r w:rsidRPr="00662DE5">
              <w:rPr>
                <w:rFonts w:cs="Calibri"/>
                <w:sz w:val="20"/>
                <w:szCs w:val="20"/>
              </w:rPr>
              <w:t>28 (30%)</w:t>
            </w:r>
          </w:p>
        </w:tc>
      </w:tr>
      <w:tr w:rsidR="00602406" w:rsidRPr="00662DE5" w14:paraId="56B608D0" w14:textId="77777777" w:rsidTr="008A2FA6">
        <w:trPr>
          <w:trHeight w:val="300"/>
        </w:trPr>
        <w:tc>
          <w:tcPr>
            <w:tcW w:w="1134" w:type="dxa"/>
            <w:vMerge/>
            <w:shd w:val="clear" w:color="auto" w:fill="auto"/>
            <w:noWrap/>
            <w:hideMark/>
          </w:tcPr>
          <w:p w14:paraId="10604013" w14:textId="77777777" w:rsidR="00602406" w:rsidRPr="00662DE5" w:rsidRDefault="00602406" w:rsidP="00D1612A">
            <w:pPr>
              <w:spacing w:after="0" w:line="240" w:lineRule="auto"/>
              <w:rPr>
                <w:rFonts w:cs="Calibri"/>
                <w:sz w:val="20"/>
                <w:szCs w:val="20"/>
              </w:rPr>
            </w:pPr>
          </w:p>
        </w:tc>
        <w:tc>
          <w:tcPr>
            <w:tcW w:w="1701" w:type="dxa"/>
            <w:vMerge/>
          </w:tcPr>
          <w:p w14:paraId="5786D4FE" w14:textId="77777777" w:rsidR="00602406" w:rsidRPr="00662DE5" w:rsidRDefault="00602406" w:rsidP="00D1612A">
            <w:pPr>
              <w:spacing w:after="0" w:line="240" w:lineRule="auto"/>
              <w:rPr>
                <w:rFonts w:cs="Calibri"/>
                <w:sz w:val="20"/>
                <w:szCs w:val="20"/>
              </w:rPr>
            </w:pPr>
          </w:p>
        </w:tc>
        <w:tc>
          <w:tcPr>
            <w:tcW w:w="3828" w:type="dxa"/>
            <w:shd w:val="clear" w:color="000000" w:fill="FFFFFF"/>
            <w:hideMark/>
          </w:tcPr>
          <w:p w14:paraId="6AA60809" w14:textId="77777777" w:rsidR="00602406" w:rsidRPr="00662DE5" w:rsidRDefault="00602406" w:rsidP="00CE0F41">
            <w:pPr>
              <w:pStyle w:val="ListParagraph"/>
              <w:numPr>
                <w:ilvl w:val="0"/>
                <w:numId w:val="1"/>
              </w:numPr>
              <w:spacing w:line="240" w:lineRule="auto"/>
              <w:ind w:left="346" w:hanging="283"/>
              <w:rPr>
                <w:rFonts w:cs="Calibri"/>
                <w:sz w:val="20"/>
                <w:szCs w:val="20"/>
              </w:rPr>
            </w:pPr>
            <w:r w:rsidRPr="00662DE5">
              <w:rPr>
                <w:rFonts w:cs="Calibri"/>
                <w:sz w:val="20"/>
                <w:szCs w:val="20"/>
              </w:rPr>
              <w:t xml:space="preserve">Responsibility statement </w:t>
            </w:r>
          </w:p>
        </w:tc>
        <w:tc>
          <w:tcPr>
            <w:tcW w:w="2379" w:type="dxa"/>
            <w:shd w:val="clear" w:color="000000" w:fill="FFFFFF"/>
          </w:tcPr>
          <w:p w14:paraId="7E8F3375" w14:textId="77777777" w:rsidR="00602406" w:rsidRPr="00662DE5" w:rsidRDefault="00602406" w:rsidP="00D1612A">
            <w:pPr>
              <w:spacing w:after="0" w:line="240" w:lineRule="auto"/>
              <w:rPr>
                <w:rFonts w:cs="Calibri"/>
                <w:sz w:val="20"/>
                <w:szCs w:val="20"/>
              </w:rPr>
            </w:pPr>
            <w:r w:rsidRPr="00662DE5">
              <w:rPr>
                <w:rFonts w:cs="Calibri"/>
                <w:sz w:val="20"/>
                <w:szCs w:val="20"/>
              </w:rPr>
              <w:t>22 (24%)</w:t>
            </w:r>
          </w:p>
        </w:tc>
      </w:tr>
      <w:tr w:rsidR="00602406" w:rsidRPr="00662DE5" w14:paraId="7B5B177D" w14:textId="77777777" w:rsidTr="008A2FA6">
        <w:trPr>
          <w:trHeight w:val="159"/>
        </w:trPr>
        <w:tc>
          <w:tcPr>
            <w:tcW w:w="1134" w:type="dxa"/>
            <w:vMerge w:val="restart"/>
            <w:shd w:val="clear" w:color="auto" w:fill="auto"/>
            <w:noWrap/>
            <w:hideMark/>
          </w:tcPr>
          <w:p w14:paraId="207CF067" w14:textId="77777777" w:rsidR="00602406" w:rsidRPr="00662DE5" w:rsidRDefault="008A2FA6" w:rsidP="00D1612A">
            <w:pPr>
              <w:spacing w:after="0" w:line="240" w:lineRule="auto"/>
              <w:rPr>
                <w:rFonts w:cs="Calibri"/>
                <w:sz w:val="20"/>
                <w:szCs w:val="20"/>
              </w:rPr>
            </w:pPr>
            <w:r w:rsidRPr="00662DE5">
              <w:rPr>
                <w:rFonts w:cs="Calibri"/>
                <w:sz w:val="20"/>
                <w:szCs w:val="20"/>
              </w:rPr>
              <w:t xml:space="preserve">Tackling under-age alcohol sales: </w:t>
            </w:r>
            <w:r w:rsidR="00602406" w:rsidRPr="00662DE5">
              <w:rPr>
                <w:rFonts w:cs="Calibri"/>
                <w:b/>
                <w:sz w:val="20"/>
                <w:szCs w:val="20"/>
              </w:rPr>
              <w:t>A4</w:t>
            </w:r>
          </w:p>
        </w:tc>
        <w:tc>
          <w:tcPr>
            <w:tcW w:w="1701" w:type="dxa"/>
            <w:vMerge w:val="restart"/>
          </w:tcPr>
          <w:p w14:paraId="741F54EA" w14:textId="77777777" w:rsidR="00602406" w:rsidRPr="00662DE5" w:rsidRDefault="00602406" w:rsidP="00D1612A">
            <w:pPr>
              <w:spacing w:after="0" w:line="240" w:lineRule="auto"/>
              <w:rPr>
                <w:rFonts w:cs="Calibri"/>
                <w:sz w:val="20"/>
                <w:szCs w:val="20"/>
              </w:rPr>
            </w:pPr>
            <w:r w:rsidRPr="00662DE5">
              <w:rPr>
                <w:rFonts w:cs="Calibri"/>
                <w:sz w:val="20"/>
                <w:szCs w:val="20"/>
              </w:rPr>
              <w:t xml:space="preserve">63 </w:t>
            </w:r>
            <w:r w:rsidR="00E14573" w:rsidRPr="00662DE5">
              <w:rPr>
                <w:rFonts w:cs="Calibri"/>
                <w:sz w:val="20"/>
                <w:szCs w:val="20"/>
              </w:rPr>
              <w:t>signatories</w:t>
            </w:r>
          </w:p>
        </w:tc>
        <w:tc>
          <w:tcPr>
            <w:tcW w:w="3828" w:type="dxa"/>
            <w:shd w:val="clear" w:color="000000" w:fill="FFFFFF"/>
            <w:hideMark/>
          </w:tcPr>
          <w:p w14:paraId="7109895E" w14:textId="77777777" w:rsidR="00602406" w:rsidRPr="00662DE5" w:rsidRDefault="00602406" w:rsidP="00CE0F41">
            <w:pPr>
              <w:pStyle w:val="ListParagraph"/>
              <w:numPr>
                <w:ilvl w:val="0"/>
                <w:numId w:val="1"/>
              </w:numPr>
              <w:spacing w:line="240" w:lineRule="auto"/>
              <w:ind w:left="346" w:hanging="283"/>
              <w:rPr>
                <w:rFonts w:cs="Calibri"/>
                <w:sz w:val="20"/>
                <w:szCs w:val="20"/>
              </w:rPr>
            </w:pPr>
            <w:r w:rsidRPr="00662DE5">
              <w:rPr>
                <w:rFonts w:cs="Calibri"/>
                <w:sz w:val="20"/>
                <w:szCs w:val="20"/>
              </w:rPr>
              <w:t>Challenge 21</w:t>
            </w:r>
          </w:p>
        </w:tc>
        <w:tc>
          <w:tcPr>
            <w:tcW w:w="2379" w:type="dxa"/>
            <w:shd w:val="clear" w:color="000000" w:fill="FFFFFF"/>
          </w:tcPr>
          <w:p w14:paraId="15E7DECD" w14:textId="77777777" w:rsidR="00602406" w:rsidRPr="00662DE5" w:rsidRDefault="00602406" w:rsidP="00D1612A">
            <w:pPr>
              <w:spacing w:after="0" w:line="240" w:lineRule="auto"/>
              <w:rPr>
                <w:rFonts w:cs="Calibri"/>
                <w:sz w:val="20"/>
                <w:szCs w:val="20"/>
              </w:rPr>
            </w:pPr>
            <w:r w:rsidRPr="00662DE5">
              <w:rPr>
                <w:rFonts w:cs="Calibri"/>
                <w:sz w:val="20"/>
                <w:szCs w:val="20"/>
              </w:rPr>
              <w:t>21 (33%)</w:t>
            </w:r>
          </w:p>
        </w:tc>
      </w:tr>
      <w:tr w:rsidR="00602406" w:rsidRPr="00662DE5" w14:paraId="33DCA7CF" w14:textId="77777777" w:rsidTr="008A2FA6">
        <w:trPr>
          <w:trHeight w:val="135"/>
        </w:trPr>
        <w:tc>
          <w:tcPr>
            <w:tcW w:w="1134" w:type="dxa"/>
            <w:vMerge/>
            <w:shd w:val="clear" w:color="auto" w:fill="auto"/>
            <w:noWrap/>
            <w:hideMark/>
          </w:tcPr>
          <w:p w14:paraId="70A11F60" w14:textId="77777777" w:rsidR="00602406" w:rsidRPr="00662DE5" w:rsidRDefault="00602406" w:rsidP="00D1612A">
            <w:pPr>
              <w:spacing w:after="0" w:line="240" w:lineRule="auto"/>
              <w:rPr>
                <w:rFonts w:cs="Calibri"/>
                <w:sz w:val="20"/>
                <w:szCs w:val="20"/>
              </w:rPr>
            </w:pPr>
          </w:p>
        </w:tc>
        <w:tc>
          <w:tcPr>
            <w:tcW w:w="1701" w:type="dxa"/>
            <w:vMerge/>
          </w:tcPr>
          <w:p w14:paraId="703DA793" w14:textId="77777777" w:rsidR="00602406" w:rsidRPr="00662DE5" w:rsidRDefault="00602406" w:rsidP="00D1612A">
            <w:pPr>
              <w:spacing w:after="0" w:line="240" w:lineRule="auto"/>
              <w:rPr>
                <w:rFonts w:cs="Calibri"/>
                <w:sz w:val="20"/>
                <w:szCs w:val="20"/>
              </w:rPr>
            </w:pPr>
          </w:p>
        </w:tc>
        <w:tc>
          <w:tcPr>
            <w:tcW w:w="3828" w:type="dxa"/>
            <w:shd w:val="clear" w:color="000000" w:fill="FFFFFF"/>
            <w:hideMark/>
          </w:tcPr>
          <w:p w14:paraId="08529C6E" w14:textId="77777777" w:rsidR="00602406" w:rsidRPr="00662DE5" w:rsidRDefault="00602406" w:rsidP="00CE0F41">
            <w:pPr>
              <w:pStyle w:val="ListParagraph"/>
              <w:numPr>
                <w:ilvl w:val="0"/>
                <w:numId w:val="1"/>
              </w:numPr>
              <w:spacing w:line="240" w:lineRule="auto"/>
              <w:ind w:left="346" w:hanging="283"/>
              <w:rPr>
                <w:rFonts w:cs="Calibri"/>
                <w:sz w:val="20"/>
                <w:szCs w:val="20"/>
              </w:rPr>
            </w:pPr>
            <w:r w:rsidRPr="00662DE5">
              <w:rPr>
                <w:rFonts w:cs="Calibri"/>
                <w:sz w:val="20"/>
                <w:szCs w:val="20"/>
              </w:rPr>
              <w:t>Challenge 25</w:t>
            </w:r>
          </w:p>
        </w:tc>
        <w:tc>
          <w:tcPr>
            <w:tcW w:w="2379" w:type="dxa"/>
            <w:shd w:val="clear" w:color="000000" w:fill="FFFFFF"/>
          </w:tcPr>
          <w:p w14:paraId="6447DC55" w14:textId="77777777" w:rsidR="00602406" w:rsidRPr="00662DE5" w:rsidRDefault="00602406" w:rsidP="00D1612A">
            <w:pPr>
              <w:spacing w:after="0" w:line="240" w:lineRule="auto"/>
              <w:rPr>
                <w:rFonts w:cs="Calibri"/>
                <w:sz w:val="20"/>
                <w:szCs w:val="20"/>
              </w:rPr>
            </w:pPr>
            <w:r w:rsidRPr="00662DE5">
              <w:rPr>
                <w:rFonts w:cs="Calibri"/>
                <w:sz w:val="20"/>
                <w:szCs w:val="20"/>
              </w:rPr>
              <w:t>25 (40%)</w:t>
            </w:r>
          </w:p>
        </w:tc>
      </w:tr>
      <w:tr w:rsidR="00602406" w:rsidRPr="00662DE5" w14:paraId="5F4B7809" w14:textId="77777777" w:rsidTr="008A2FA6">
        <w:trPr>
          <w:trHeight w:val="81"/>
        </w:trPr>
        <w:tc>
          <w:tcPr>
            <w:tcW w:w="1134" w:type="dxa"/>
            <w:vMerge w:val="restart"/>
            <w:shd w:val="clear" w:color="auto" w:fill="auto"/>
            <w:noWrap/>
            <w:hideMark/>
          </w:tcPr>
          <w:p w14:paraId="331E7E80" w14:textId="77777777" w:rsidR="00602406" w:rsidRPr="00662DE5" w:rsidRDefault="008A2FA6" w:rsidP="00D1612A">
            <w:pPr>
              <w:spacing w:after="0" w:line="240" w:lineRule="auto"/>
              <w:rPr>
                <w:rFonts w:cs="Calibri"/>
                <w:sz w:val="20"/>
                <w:szCs w:val="20"/>
              </w:rPr>
            </w:pPr>
            <w:r w:rsidRPr="00662DE5">
              <w:rPr>
                <w:rFonts w:cs="Calibri"/>
                <w:sz w:val="20"/>
                <w:szCs w:val="20"/>
              </w:rPr>
              <w:t xml:space="preserve">Advertising and marketing alcohol: </w:t>
            </w:r>
            <w:r w:rsidR="00602406" w:rsidRPr="00662DE5">
              <w:rPr>
                <w:rFonts w:cs="Calibri"/>
                <w:b/>
                <w:sz w:val="20"/>
                <w:szCs w:val="20"/>
              </w:rPr>
              <w:t>A6</w:t>
            </w:r>
          </w:p>
        </w:tc>
        <w:tc>
          <w:tcPr>
            <w:tcW w:w="1701" w:type="dxa"/>
            <w:vMerge w:val="restart"/>
          </w:tcPr>
          <w:p w14:paraId="33E7C739" w14:textId="77777777" w:rsidR="00602406" w:rsidRPr="00662DE5" w:rsidRDefault="00602406" w:rsidP="00D1612A">
            <w:pPr>
              <w:spacing w:after="0" w:line="240" w:lineRule="auto"/>
              <w:rPr>
                <w:rFonts w:cs="Calibri"/>
                <w:sz w:val="20"/>
                <w:szCs w:val="20"/>
              </w:rPr>
            </w:pPr>
            <w:r w:rsidRPr="00662DE5">
              <w:rPr>
                <w:rFonts w:cs="Calibri"/>
                <w:sz w:val="20"/>
                <w:szCs w:val="20"/>
              </w:rPr>
              <w:t xml:space="preserve">92 </w:t>
            </w:r>
            <w:r w:rsidR="00E14573" w:rsidRPr="00662DE5">
              <w:rPr>
                <w:rFonts w:cs="Calibri"/>
                <w:sz w:val="20"/>
                <w:szCs w:val="20"/>
              </w:rPr>
              <w:t>signatories</w:t>
            </w:r>
          </w:p>
        </w:tc>
        <w:tc>
          <w:tcPr>
            <w:tcW w:w="3828" w:type="dxa"/>
            <w:shd w:val="clear" w:color="000000" w:fill="FFFFFF"/>
            <w:hideMark/>
          </w:tcPr>
          <w:p w14:paraId="5DD29D90" w14:textId="77777777" w:rsidR="00602406" w:rsidRPr="00662DE5" w:rsidRDefault="00602406" w:rsidP="00CE0F41">
            <w:pPr>
              <w:pStyle w:val="ListParagraph"/>
              <w:numPr>
                <w:ilvl w:val="0"/>
                <w:numId w:val="1"/>
              </w:numPr>
              <w:spacing w:line="240" w:lineRule="auto"/>
              <w:ind w:left="346" w:hanging="283"/>
              <w:rPr>
                <w:rFonts w:cs="Calibri"/>
                <w:sz w:val="20"/>
                <w:szCs w:val="20"/>
              </w:rPr>
            </w:pPr>
            <w:r w:rsidRPr="00662DE5">
              <w:rPr>
                <w:rFonts w:cs="Calibri"/>
                <w:sz w:val="20"/>
                <w:szCs w:val="20"/>
              </w:rPr>
              <w:t>Promotion of responsible drinking</w:t>
            </w:r>
          </w:p>
        </w:tc>
        <w:tc>
          <w:tcPr>
            <w:tcW w:w="2379" w:type="dxa"/>
            <w:shd w:val="clear" w:color="000000" w:fill="FFFFFF"/>
          </w:tcPr>
          <w:p w14:paraId="73F37E91" w14:textId="77777777" w:rsidR="00602406" w:rsidRPr="00662DE5" w:rsidRDefault="00602406" w:rsidP="00D1612A">
            <w:pPr>
              <w:spacing w:after="0" w:line="240" w:lineRule="auto"/>
              <w:rPr>
                <w:rFonts w:cs="Calibri"/>
                <w:sz w:val="20"/>
                <w:szCs w:val="20"/>
              </w:rPr>
            </w:pPr>
            <w:r w:rsidRPr="00662DE5">
              <w:rPr>
                <w:rFonts w:cs="Calibri"/>
                <w:sz w:val="20"/>
                <w:szCs w:val="20"/>
              </w:rPr>
              <w:t>34 (37%)</w:t>
            </w:r>
          </w:p>
        </w:tc>
      </w:tr>
      <w:tr w:rsidR="00602406" w:rsidRPr="00662DE5" w14:paraId="6A5381B6" w14:textId="77777777" w:rsidTr="008A2FA6">
        <w:trPr>
          <w:trHeight w:val="256"/>
        </w:trPr>
        <w:tc>
          <w:tcPr>
            <w:tcW w:w="1134" w:type="dxa"/>
            <w:vMerge/>
            <w:shd w:val="clear" w:color="auto" w:fill="auto"/>
            <w:noWrap/>
            <w:hideMark/>
          </w:tcPr>
          <w:p w14:paraId="6D48D8BE" w14:textId="77777777" w:rsidR="00602406" w:rsidRPr="00662DE5" w:rsidRDefault="00602406" w:rsidP="00D1612A">
            <w:pPr>
              <w:spacing w:after="0" w:line="240" w:lineRule="auto"/>
              <w:rPr>
                <w:rFonts w:cs="Calibri"/>
                <w:sz w:val="20"/>
                <w:szCs w:val="20"/>
              </w:rPr>
            </w:pPr>
          </w:p>
        </w:tc>
        <w:tc>
          <w:tcPr>
            <w:tcW w:w="1701" w:type="dxa"/>
            <w:vMerge/>
          </w:tcPr>
          <w:p w14:paraId="1EAFEB4F" w14:textId="77777777" w:rsidR="00602406" w:rsidRPr="00662DE5" w:rsidRDefault="00602406" w:rsidP="00D1612A">
            <w:pPr>
              <w:spacing w:after="0" w:line="240" w:lineRule="auto"/>
              <w:rPr>
                <w:rFonts w:cs="Calibri"/>
                <w:sz w:val="20"/>
                <w:szCs w:val="20"/>
              </w:rPr>
            </w:pPr>
          </w:p>
        </w:tc>
        <w:tc>
          <w:tcPr>
            <w:tcW w:w="3828" w:type="dxa"/>
            <w:shd w:val="clear" w:color="000000" w:fill="FFFFFF"/>
            <w:hideMark/>
          </w:tcPr>
          <w:p w14:paraId="5DE2F9F5" w14:textId="77777777" w:rsidR="00602406" w:rsidRPr="00662DE5" w:rsidRDefault="00602406" w:rsidP="00CE0F41">
            <w:pPr>
              <w:pStyle w:val="ListParagraph"/>
              <w:numPr>
                <w:ilvl w:val="0"/>
                <w:numId w:val="1"/>
              </w:numPr>
              <w:spacing w:line="240" w:lineRule="auto"/>
              <w:ind w:left="346" w:hanging="283"/>
              <w:rPr>
                <w:rFonts w:cs="Calibri"/>
                <w:sz w:val="20"/>
                <w:szCs w:val="20"/>
              </w:rPr>
            </w:pPr>
            <w:r w:rsidRPr="00662DE5">
              <w:rPr>
                <w:rFonts w:cs="Calibri"/>
                <w:sz w:val="20"/>
                <w:szCs w:val="20"/>
              </w:rPr>
              <w:t>No alcohol posters near schools</w:t>
            </w:r>
          </w:p>
        </w:tc>
        <w:tc>
          <w:tcPr>
            <w:tcW w:w="2379" w:type="dxa"/>
            <w:shd w:val="clear" w:color="000000" w:fill="FFFFFF"/>
          </w:tcPr>
          <w:p w14:paraId="679C180C" w14:textId="77777777" w:rsidR="00602406" w:rsidRPr="00662DE5" w:rsidRDefault="00602406" w:rsidP="00D1612A">
            <w:pPr>
              <w:spacing w:after="0" w:line="240" w:lineRule="auto"/>
              <w:rPr>
                <w:rFonts w:cs="Calibri"/>
                <w:sz w:val="20"/>
                <w:szCs w:val="20"/>
              </w:rPr>
            </w:pPr>
            <w:r w:rsidRPr="00662DE5">
              <w:rPr>
                <w:rFonts w:cs="Calibri"/>
                <w:sz w:val="20"/>
                <w:szCs w:val="20"/>
              </w:rPr>
              <w:t>46 (50%)</w:t>
            </w:r>
          </w:p>
        </w:tc>
      </w:tr>
      <w:tr w:rsidR="00602406" w:rsidRPr="00662DE5" w14:paraId="0CB97FE0" w14:textId="77777777" w:rsidTr="008A2FA6">
        <w:trPr>
          <w:trHeight w:val="191"/>
        </w:trPr>
        <w:tc>
          <w:tcPr>
            <w:tcW w:w="1134" w:type="dxa"/>
            <w:vMerge/>
            <w:shd w:val="clear" w:color="auto" w:fill="auto"/>
            <w:noWrap/>
            <w:hideMark/>
          </w:tcPr>
          <w:p w14:paraId="20A41EE7" w14:textId="77777777" w:rsidR="00602406" w:rsidRPr="00662DE5" w:rsidRDefault="00602406" w:rsidP="00D1612A">
            <w:pPr>
              <w:spacing w:after="0" w:line="240" w:lineRule="auto"/>
              <w:rPr>
                <w:rFonts w:cs="Calibri"/>
                <w:sz w:val="20"/>
                <w:szCs w:val="20"/>
              </w:rPr>
            </w:pPr>
          </w:p>
        </w:tc>
        <w:tc>
          <w:tcPr>
            <w:tcW w:w="1701" w:type="dxa"/>
            <w:vMerge/>
          </w:tcPr>
          <w:p w14:paraId="53423A17" w14:textId="77777777" w:rsidR="00602406" w:rsidRPr="00662DE5" w:rsidRDefault="00602406" w:rsidP="00D1612A">
            <w:pPr>
              <w:spacing w:after="0" w:line="240" w:lineRule="auto"/>
              <w:rPr>
                <w:rFonts w:cs="Calibri"/>
                <w:sz w:val="20"/>
                <w:szCs w:val="20"/>
              </w:rPr>
            </w:pPr>
          </w:p>
        </w:tc>
        <w:tc>
          <w:tcPr>
            <w:tcW w:w="3828" w:type="dxa"/>
            <w:shd w:val="clear" w:color="000000" w:fill="FFFFFF"/>
            <w:hideMark/>
          </w:tcPr>
          <w:p w14:paraId="2EBB6AB5" w14:textId="77777777" w:rsidR="00602406" w:rsidRPr="00662DE5" w:rsidRDefault="00602406" w:rsidP="00730ACB">
            <w:pPr>
              <w:pStyle w:val="ListParagraph"/>
              <w:numPr>
                <w:ilvl w:val="0"/>
                <w:numId w:val="1"/>
              </w:numPr>
              <w:spacing w:line="240" w:lineRule="auto"/>
              <w:ind w:left="346" w:hanging="283"/>
              <w:rPr>
                <w:rFonts w:cs="Calibri"/>
                <w:sz w:val="20"/>
                <w:szCs w:val="20"/>
              </w:rPr>
            </w:pPr>
            <w:r w:rsidRPr="00662DE5">
              <w:rPr>
                <w:rFonts w:cs="Calibri"/>
                <w:sz w:val="20"/>
                <w:szCs w:val="20"/>
              </w:rPr>
              <w:t xml:space="preserve">Adhering to </w:t>
            </w:r>
            <w:r w:rsidR="00730ACB" w:rsidRPr="00662DE5">
              <w:rPr>
                <w:rFonts w:cs="Calibri"/>
                <w:sz w:val="20"/>
                <w:szCs w:val="20"/>
              </w:rPr>
              <w:t>D</w:t>
            </w:r>
            <w:r w:rsidRPr="00662DE5">
              <w:rPr>
                <w:rFonts w:cs="Calibri"/>
                <w:sz w:val="20"/>
                <w:szCs w:val="20"/>
              </w:rPr>
              <w:t>rinkaware brand guidelines</w:t>
            </w:r>
          </w:p>
        </w:tc>
        <w:tc>
          <w:tcPr>
            <w:tcW w:w="2379" w:type="dxa"/>
            <w:shd w:val="clear" w:color="000000" w:fill="FFFFFF"/>
          </w:tcPr>
          <w:p w14:paraId="66F9803D" w14:textId="77777777" w:rsidR="00602406" w:rsidRPr="00662DE5" w:rsidRDefault="00602406" w:rsidP="00D1612A">
            <w:pPr>
              <w:spacing w:after="0" w:line="240" w:lineRule="auto"/>
              <w:rPr>
                <w:rFonts w:cs="Calibri"/>
                <w:sz w:val="20"/>
                <w:szCs w:val="20"/>
              </w:rPr>
            </w:pPr>
            <w:r w:rsidRPr="00662DE5">
              <w:rPr>
                <w:rFonts w:cs="Calibri"/>
                <w:sz w:val="20"/>
                <w:szCs w:val="20"/>
              </w:rPr>
              <w:t>49 (53%)</w:t>
            </w:r>
          </w:p>
        </w:tc>
      </w:tr>
      <w:tr w:rsidR="00602406" w:rsidRPr="00662DE5" w14:paraId="139A23AB" w14:textId="77777777" w:rsidTr="008A2FA6">
        <w:trPr>
          <w:trHeight w:val="477"/>
        </w:trPr>
        <w:tc>
          <w:tcPr>
            <w:tcW w:w="1134" w:type="dxa"/>
            <w:vMerge w:val="restart"/>
            <w:shd w:val="clear" w:color="auto" w:fill="auto"/>
            <w:noWrap/>
            <w:hideMark/>
          </w:tcPr>
          <w:p w14:paraId="436B7470" w14:textId="77777777" w:rsidR="00602406" w:rsidRPr="00662DE5" w:rsidRDefault="008A2FA6" w:rsidP="00D1612A">
            <w:pPr>
              <w:spacing w:after="0" w:line="240" w:lineRule="auto"/>
              <w:rPr>
                <w:rFonts w:cs="Calibri"/>
                <w:sz w:val="20"/>
                <w:szCs w:val="20"/>
              </w:rPr>
            </w:pPr>
            <w:r w:rsidRPr="00662DE5">
              <w:rPr>
                <w:rFonts w:cs="Calibri"/>
                <w:sz w:val="20"/>
                <w:szCs w:val="20"/>
              </w:rPr>
              <w:t xml:space="preserve">Alcohol unit reduction: </w:t>
            </w:r>
            <w:r w:rsidR="00602406" w:rsidRPr="00662DE5">
              <w:rPr>
                <w:rFonts w:cs="Calibri"/>
                <w:b/>
                <w:sz w:val="20"/>
                <w:szCs w:val="20"/>
              </w:rPr>
              <w:t>A8</w:t>
            </w:r>
          </w:p>
        </w:tc>
        <w:tc>
          <w:tcPr>
            <w:tcW w:w="1701" w:type="dxa"/>
            <w:vMerge w:val="restart"/>
          </w:tcPr>
          <w:p w14:paraId="0C5ED225" w14:textId="77777777" w:rsidR="00602406" w:rsidRPr="00662DE5" w:rsidRDefault="00602406" w:rsidP="00D1612A">
            <w:pPr>
              <w:spacing w:after="0" w:line="240" w:lineRule="auto"/>
              <w:rPr>
                <w:rFonts w:cs="Calibri"/>
                <w:sz w:val="20"/>
                <w:szCs w:val="20"/>
              </w:rPr>
            </w:pPr>
            <w:r w:rsidRPr="00662DE5">
              <w:rPr>
                <w:rFonts w:cs="Calibri"/>
                <w:sz w:val="20"/>
                <w:szCs w:val="20"/>
              </w:rPr>
              <w:t xml:space="preserve">32 </w:t>
            </w:r>
            <w:r w:rsidR="00E14573" w:rsidRPr="00662DE5">
              <w:rPr>
                <w:rFonts w:cs="Calibri"/>
                <w:sz w:val="20"/>
                <w:szCs w:val="20"/>
              </w:rPr>
              <w:t>signatories</w:t>
            </w:r>
            <w:r w:rsidRPr="00662DE5">
              <w:rPr>
                <w:rFonts w:cs="Calibri"/>
                <w:sz w:val="20"/>
                <w:szCs w:val="20"/>
              </w:rPr>
              <w:t xml:space="preserve"> </w:t>
            </w:r>
          </w:p>
        </w:tc>
        <w:tc>
          <w:tcPr>
            <w:tcW w:w="3828" w:type="dxa"/>
            <w:shd w:val="clear" w:color="DCE6F1" w:fill="FFFFFF"/>
            <w:hideMark/>
          </w:tcPr>
          <w:p w14:paraId="2CB086AC" w14:textId="77777777" w:rsidR="00602406" w:rsidRPr="00662DE5" w:rsidRDefault="00602406" w:rsidP="00CE0F41">
            <w:pPr>
              <w:pStyle w:val="ListParagraph"/>
              <w:numPr>
                <w:ilvl w:val="0"/>
                <w:numId w:val="1"/>
              </w:numPr>
              <w:spacing w:line="240" w:lineRule="auto"/>
              <w:ind w:left="346" w:hanging="283"/>
              <w:rPr>
                <w:rFonts w:cs="Calibri"/>
                <w:sz w:val="20"/>
                <w:szCs w:val="20"/>
              </w:rPr>
            </w:pPr>
            <w:r w:rsidRPr="00662DE5">
              <w:rPr>
                <w:rFonts w:cs="Calibri"/>
                <w:sz w:val="20"/>
                <w:szCs w:val="20"/>
              </w:rPr>
              <w:t xml:space="preserve">Reducing the alcohol content of drinks, even by small changes of 0.1% abv in a product </w:t>
            </w:r>
          </w:p>
        </w:tc>
        <w:tc>
          <w:tcPr>
            <w:tcW w:w="2379" w:type="dxa"/>
            <w:shd w:val="clear" w:color="000000" w:fill="FFFFFF"/>
          </w:tcPr>
          <w:p w14:paraId="0B2B34ED" w14:textId="77777777" w:rsidR="00602406" w:rsidRPr="00662DE5" w:rsidRDefault="00602406" w:rsidP="00D1612A">
            <w:pPr>
              <w:spacing w:after="0" w:line="240" w:lineRule="auto"/>
              <w:rPr>
                <w:rFonts w:cs="Calibri"/>
                <w:sz w:val="20"/>
                <w:szCs w:val="20"/>
              </w:rPr>
            </w:pPr>
            <w:r w:rsidRPr="00662DE5">
              <w:rPr>
                <w:rFonts w:cs="Calibri"/>
                <w:sz w:val="20"/>
                <w:szCs w:val="20"/>
              </w:rPr>
              <w:t>14 (44%)</w:t>
            </w:r>
          </w:p>
        </w:tc>
      </w:tr>
      <w:tr w:rsidR="00602406" w:rsidRPr="00662DE5" w14:paraId="4B55A9FD" w14:textId="77777777" w:rsidTr="008A2FA6">
        <w:trPr>
          <w:trHeight w:val="245"/>
        </w:trPr>
        <w:tc>
          <w:tcPr>
            <w:tcW w:w="1134" w:type="dxa"/>
            <w:vMerge/>
            <w:shd w:val="clear" w:color="auto" w:fill="auto"/>
            <w:noWrap/>
            <w:hideMark/>
          </w:tcPr>
          <w:p w14:paraId="1B571A1C" w14:textId="77777777" w:rsidR="00602406" w:rsidRPr="00662DE5" w:rsidRDefault="00602406" w:rsidP="00D1612A">
            <w:pPr>
              <w:spacing w:after="0" w:line="240" w:lineRule="auto"/>
              <w:rPr>
                <w:rFonts w:cs="Calibri"/>
                <w:sz w:val="20"/>
                <w:szCs w:val="20"/>
              </w:rPr>
            </w:pPr>
          </w:p>
        </w:tc>
        <w:tc>
          <w:tcPr>
            <w:tcW w:w="1701" w:type="dxa"/>
            <w:vMerge/>
          </w:tcPr>
          <w:p w14:paraId="7791667B" w14:textId="77777777" w:rsidR="00602406" w:rsidRPr="00662DE5" w:rsidRDefault="00602406" w:rsidP="00D1612A">
            <w:pPr>
              <w:spacing w:after="0" w:line="240" w:lineRule="auto"/>
              <w:rPr>
                <w:rFonts w:cs="Calibri"/>
                <w:sz w:val="20"/>
                <w:szCs w:val="20"/>
              </w:rPr>
            </w:pPr>
          </w:p>
        </w:tc>
        <w:tc>
          <w:tcPr>
            <w:tcW w:w="3828" w:type="dxa"/>
            <w:shd w:val="clear" w:color="DCE6F1" w:fill="FFFFFF"/>
            <w:hideMark/>
          </w:tcPr>
          <w:p w14:paraId="2015735F" w14:textId="77777777" w:rsidR="00602406" w:rsidRPr="00662DE5" w:rsidRDefault="00602406" w:rsidP="00CE0F41">
            <w:pPr>
              <w:pStyle w:val="ListParagraph"/>
              <w:numPr>
                <w:ilvl w:val="0"/>
                <w:numId w:val="1"/>
              </w:numPr>
              <w:spacing w:line="240" w:lineRule="auto"/>
              <w:ind w:left="346" w:hanging="283"/>
              <w:rPr>
                <w:rFonts w:cs="Calibri"/>
                <w:sz w:val="20"/>
                <w:szCs w:val="20"/>
              </w:rPr>
            </w:pPr>
            <w:r w:rsidRPr="00662DE5">
              <w:rPr>
                <w:rFonts w:cs="Calibri"/>
                <w:sz w:val="20"/>
                <w:szCs w:val="20"/>
              </w:rPr>
              <w:t>development of new lower alcohol products</w:t>
            </w:r>
          </w:p>
        </w:tc>
        <w:tc>
          <w:tcPr>
            <w:tcW w:w="2379" w:type="dxa"/>
            <w:shd w:val="clear" w:color="000000" w:fill="FFFFFF"/>
          </w:tcPr>
          <w:p w14:paraId="71F7D28F" w14:textId="77777777" w:rsidR="00602406" w:rsidRPr="00662DE5" w:rsidRDefault="00602406" w:rsidP="00D1612A">
            <w:pPr>
              <w:spacing w:after="0" w:line="240" w:lineRule="auto"/>
              <w:rPr>
                <w:rFonts w:cs="Calibri"/>
                <w:sz w:val="20"/>
                <w:szCs w:val="20"/>
              </w:rPr>
            </w:pPr>
            <w:r w:rsidRPr="00662DE5">
              <w:rPr>
                <w:rFonts w:cs="Calibri"/>
                <w:sz w:val="20"/>
                <w:szCs w:val="20"/>
              </w:rPr>
              <w:t>13 (41%)</w:t>
            </w:r>
          </w:p>
        </w:tc>
      </w:tr>
      <w:tr w:rsidR="00602406" w:rsidRPr="00662DE5" w14:paraId="3A387589" w14:textId="77777777" w:rsidTr="008A2FA6">
        <w:trPr>
          <w:trHeight w:val="445"/>
        </w:trPr>
        <w:tc>
          <w:tcPr>
            <w:tcW w:w="1134" w:type="dxa"/>
            <w:vMerge/>
            <w:shd w:val="clear" w:color="auto" w:fill="auto"/>
            <w:noWrap/>
            <w:hideMark/>
          </w:tcPr>
          <w:p w14:paraId="30673A6F" w14:textId="77777777" w:rsidR="00602406" w:rsidRPr="00662DE5" w:rsidRDefault="00602406" w:rsidP="00D1612A">
            <w:pPr>
              <w:spacing w:after="0" w:line="240" w:lineRule="auto"/>
              <w:rPr>
                <w:rFonts w:cs="Calibri"/>
                <w:sz w:val="20"/>
                <w:szCs w:val="20"/>
              </w:rPr>
            </w:pPr>
          </w:p>
        </w:tc>
        <w:tc>
          <w:tcPr>
            <w:tcW w:w="1701" w:type="dxa"/>
            <w:vMerge/>
          </w:tcPr>
          <w:p w14:paraId="033980E8" w14:textId="77777777" w:rsidR="00602406" w:rsidRPr="00662DE5" w:rsidRDefault="00602406" w:rsidP="00D1612A">
            <w:pPr>
              <w:spacing w:after="0" w:line="240" w:lineRule="auto"/>
              <w:rPr>
                <w:rFonts w:cs="Calibri"/>
                <w:sz w:val="20"/>
                <w:szCs w:val="20"/>
              </w:rPr>
            </w:pPr>
          </w:p>
        </w:tc>
        <w:tc>
          <w:tcPr>
            <w:tcW w:w="3828" w:type="dxa"/>
            <w:shd w:val="clear" w:color="DCE6F1" w:fill="FFFFFF"/>
            <w:hideMark/>
          </w:tcPr>
          <w:p w14:paraId="5012E9D2" w14:textId="77777777" w:rsidR="00602406" w:rsidRPr="00662DE5" w:rsidRDefault="00602406" w:rsidP="00CE0F41">
            <w:pPr>
              <w:pStyle w:val="ListParagraph"/>
              <w:numPr>
                <w:ilvl w:val="0"/>
                <w:numId w:val="1"/>
              </w:numPr>
              <w:spacing w:line="240" w:lineRule="auto"/>
              <w:ind w:left="346" w:hanging="283"/>
              <w:rPr>
                <w:rFonts w:cs="Calibri"/>
                <w:sz w:val="20"/>
                <w:szCs w:val="20"/>
              </w:rPr>
            </w:pPr>
            <w:r w:rsidRPr="00662DE5">
              <w:rPr>
                <w:rFonts w:cs="Calibri"/>
                <w:sz w:val="20"/>
                <w:szCs w:val="20"/>
              </w:rPr>
              <w:t>Improving availability, better marketing and promotion of lower alcohol products</w:t>
            </w:r>
          </w:p>
        </w:tc>
        <w:tc>
          <w:tcPr>
            <w:tcW w:w="2379" w:type="dxa"/>
            <w:shd w:val="clear" w:color="000000" w:fill="FFFFFF"/>
          </w:tcPr>
          <w:p w14:paraId="00A0F736" w14:textId="77777777" w:rsidR="00602406" w:rsidRPr="00662DE5" w:rsidRDefault="00602406" w:rsidP="00D1612A">
            <w:pPr>
              <w:spacing w:after="0" w:line="240" w:lineRule="auto"/>
              <w:rPr>
                <w:rFonts w:cs="Calibri"/>
                <w:sz w:val="20"/>
                <w:szCs w:val="20"/>
              </w:rPr>
            </w:pPr>
            <w:r w:rsidRPr="00662DE5">
              <w:rPr>
                <w:rFonts w:cs="Calibri"/>
                <w:sz w:val="20"/>
                <w:szCs w:val="20"/>
              </w:rPr>
              <w:t>18 (56%)</w:t>
            </w:r>
          </w:p>
        </w:tc>
      </w:tr>
      <w:tr w:rsidR="00602406" w:rsidRPr="00662DE5" w14:paraId="7ACDE5FF" w14:textId="77777777" w:rsidTr="008A2FA6">
        <w:trPr>
          <w:trHeight w:val="405"/>
        </w:trPr>
        <w:tc>
          <w:tcPr>
            <w:tcW w:w="1134" w:type="dxa"/>
            <w:vMerge/>
            <w:shd w:val="clear" w:color="auto" w:fill="auto"/>
            <w:noWrap/>
            <w:hideMark/>
          </w:tcPr>
          <w:p w14:paraId="2301D4FA" w14:textId="77777777" w:rsidR="00602406" w:rsidRPr="00662DE5" w:rsidRDefault="00602406" w:rsidP="00D1612A">
            <w:pPr>
              <w:spacing w:after="0" w:line="240" w:lineRule="auto"/>
              <w:rPr>
                <w:rFonts w:cs="Calibri"/>
                <w:sz w:val="20"/>
                <w:szCs w:val="20"/>
              </w:rPr>
            </w:pPr>
          </w:p>
        </w:tc>
        <w:tc>
          <w:tcPr>
            <w:tcW w:w="1701" w:type="dxa"/>
            <w:vMerge/>
          </w:tcPr>
          <w:p w14:paraId="18542F59" w14:textId="77777777" w:rsidR="00602406" w:rsidRPr="00662DE5" w:rsidRDefault="00602406" w:rsidP="00D1612A">
            <w:pPr>
              <w:spacing w:after="0" w:line="240" w:lineRule="auto"/>
              <w:rPr>
                <w:rFonts w:cs="Calibri"/>
                <w:sz w:val="20"/>
                <w:szCs w:val="20"/>
              </w:rPr>
            </w:pPr>
          </w:p>
        </w:tc>
        <w:tc>
          <w:tcPr>
            <w:tcW w:w="3828" w:type="dxa"/>
            <w:shd w:val="clear" w:color="DCE6F1" w:fill="FFFFFF"/>
            <w:hideMark/>
          </w:tcPr>
          <w:p w14:paraId="70A92978" w14:textId="77777777" w:rsidR="00602406" w:rsidRPr="00662DE5" w:rsidRDefault="00602406" w:rsidP="00CE0F41">
            <w:pPr>
              <w:pStyle w:val="ListParagraph"/>
              <w:numPr>
                <w:ilvl w:val="0"/>
                <w:numId w:val="1"/>
              </w:numPr>
              <w:spacing w:line="240" w:lineRule="auto"/>
              <w:ind w:left="346" w:hanging="283"/>
              <w:rPr>
                <w:rFonts w:cs="Calibri"/>
                <w:sz w:val="20"/>
                <w:szCs w:val="20"/>
              </w:rPr>
            </w:pPr>
            <w:r w:rsidRPr="00662DE5">
              <w:rPr>
                <w:rFonts w:cs="Calibri"/>
                <w:sz w:val="20"/>
                <w:szCs w:val="20"/>
              </w:rPr>
              <w:t xml:space="preserve">On-trade premises and producers could also offer and promote smaller measures </w:t>
            </w:r>
          </w:p>
        </w:tc>
        <w:tc>
          <w:tcPr>
            <w:tcW w:w="2379" w:type="dxa"/>
            <w:shd w:val="clear" w:color="000000" w:fill="FFFFFF"/>
          </w:tcPr>
          <w:p w14:paraId="24A8CD04" w14:textId="77777777" w:rsidR="00602406" w:rsidRPr="00662DE5" w:rsidRDefault="00602406" w:rsidP="00D1612A">
            <w:pPr>
              <w:spacing w:after="0" w:line="240" w:lineRule="auto"/>
              <w:rPr>
                <w:rFonts w:cs="Calibri"/>
                <w:sz w:val="20"/>
                <w:szCs w:val="20"/>
              </w:rPr>
            </w:pPr>
            <w:r w:rsidRPr="00662DE5">
              <w:rPr>
                <w:rFonts w:cs="Calibri"/>
                <w:sz w:val="20"/>
                <w:szCs w:val="20"/>
              </w:rPr>
              <w:t>1 (3%)</w:t>
            </w:r>
          </w:p>
        </w:tc>
      </w:tr>
      <w:tr w:rsidR="00602406" w:rsidRPr="00662DE5" w14:paraId="328B76B4" w14:textId="77777777" w:rsidTr="008A2FA6">
        <w:trPr>
          <w:trHeight w:val="517"/>
        </w:trPr>
        <w:tc>
          <w:tcPr>
            <w:tcW w:w="1134" w:type="dxa"/>
            <w:vMerge/>
            <w:shd w:val="clear" w:color="auto" w:fill="auto"/>
            <w:noWrap/>
            <w:hideMark/>
          </w:tcPr>
          <w:p w14:paraId="47FD55C8" w14:textId="77777777" w:rsidR="00602406" w:rsidRPr="00662DE5" w:rsidRDefault="00602406" w:rsidP="00D1612A">
            <w:pPr>
              <w:spacing w:after="0" w:line="240" w:lineRule="auto"/>
              <w:rPr>
                <w:rFonts w:cs="Calibri"/>
                <w:sz w:val="20"/>
                <w:szCs w:val="20"/>
              </w:rPr>
            </w:pPr>
          </w:p>
        </w:tc>
        <w:tc>
          <w:tcPr>
            <w:tcW w:w="1701" w:type="dxa"/>
            <w:vMerge/>
          </w:tcPr>
          <w:p w14:paraId="5CD0B418" w14:textId="77777777" w:rsidR="00602406" w:rsidRPr="00662DE5" w:rsidRDefault="00602406" w:rsidP="00D1612A">
            <w:pPr>
              <w:spacing w:after="0" w:line="240" w:lineRule="auto"/>
              <w:rPr>
                <w:rFonts w:cs="Calibri"/>
                <w:sz w:val="20"/>
                <w:szCs w:val="20"/>
              </w:rPr>
            </w:pPr>
          </w:p>
        </w:tc>
        <w:tc>
          <w:tcPr>
            <w:tcW w:w="3828" w:type="dxa"/>
            <w:shd w:val="clear" w:color="DCE6F1" w:fill="FFFFFF"/>
            <w:hideMark/>
          </w:tcPr>
          <w:p w14:paraId="4D99DFC6" w14:textId="77777777" w:rsidR="00602406" w:rsidRPr="00662DE5" w:rsidRDefault="00602406" w:rsidP="00CE0F41">
            <w:pPr>
              <w:pStyle w:val="ListParagraph"/>
              <w:numPr>
                <w:ilvl w:val="0"/>
                <w:numId w:val="1"/>
              </w:numPr>
              <w:spacing w:line="240" w:lineRule="auto"/>
              <w:ind w:left="346" w:hanging="283"/>
              <w:rPr>
                <w:rFonts w:cs="Calibri"/>
                <w:sz w:val="20"/>
                <w:szCs w:val="20"/>
              </w:rPr>
            </w:pPr>
            <w:r w:rsidRPr="00662DE5">
              <w:rPr>
                <w:rFonts w:cs="Calibri"/>
                <w:sz w:val="20"/>
                <w:szCs w:val="20"/>
              </w:rPr>
              <w:t xml:space="preserve">On trade premises reduce promotion of larger measures, making smaller measures default </w:t>
            </w:r>
          </w:p>
        </w:tc>
        <w:tc>
          <w:tcPr>
            <w:tcW w:w="2379" w:type="dxa"/>
            <w:shd w:val="clear" w:color="000000" w:fill="FFFFFF"/>
          </w:tcPr>
          <w:p w14:paraId="232A8DB7" w14:textId="77777777" w:rsidR="00602406" w:rsidRPr="00662DE5" w:rsidRDefault="00602406" w:rsidP="00D1612A">
            <w:pPr>
              <w:spacing w:after="0" w:line="240" w:lineRule="auto"/>
              <w:rPr>
                <w:rFonts w:cs="Calibri"/>
                <w:sz w:val="20"/>
                <w:szCs w:val="20"/>
              </w:rPr>
            </w:pPr>
            <w:r w:rsidRPr="00662DE5">
              <w:rPr>
                <w:rFonts w:cs="Calibri"/>
                <w:sz w:val="20"/>
                <w:szCs w:val="20"/>
              </w:rPr>
              <w:t>0 (0%)</w:t>
            </w:r>
          </w:p>
        </w:tc>
      </w:tr>
    </w:tbl>
    <w:p w14:paraId="2B55AD56" w14:textId="77777777" w:rsidR="00602406" w:rsidRPr="00662DE5" w:rsidRDefault="00602406" w:rsidP="00602406">
      <w:r w:rsidRPr="00662DE5">
        <w:t>*</w:t>
      </w:r>
      <w:r w:rsidR="008A2FA6" w:rsidRPr="00662DE5">
        <w:t xml:space="preserve">as at </w:t>
      </w:r>
      <w:r w:rsidRPr="00662DE5">
        <w:t>November 2013</w:t>
      </w:r>
    </w:p>
    <w:p w14:paraId="10E77CD5" w14:textId="79FE9C83" w:rsidR="00602406" w:rsidRPr="00662DE5" w:rsidRDefault="00602406" w:rsidP="00602406">
      <w:pPr>
        <w:pStyle w:val="Caption"/>
      </w:pPr>
      <w:r w:rsidRPr="00662DE5">
        <w:t xml:space="preserve">Source: </w:t>
      </w:r>
      <w:r w:rsidR="00846DCB" w:rsidRPr="00662DE5">
        <w:fldChar w:fldCharType="begin"/>
      </w:r>
      <w:r w:rsidR="006E764F">
        <w:instrText xml:space="preserve"> ADDIN EN.CITE &lt;EndNote&gt;&lt;Cite&gt;&lt;Author&gt;Department of Health&lt;/Author&gt;&lt;Year&gt;2014&lt;/Year&gt;&lt;RecNum&gt;7136&lt;/RecNum&gt;&lt;DisplayText&gt;(27)&lt;/DisplayText&gt;&lt;record&gt;&lt;rec-number&gt;7136&lt;/rec-number&gt;&lt;foreign-keys&gt;&lt;key app="EN" db-id="e2ts0eet5dp9phewvt3pdvpcptdwvtvxswaw"&gt;7136&lt;/key&gt;&lt;/foreign-keys&gt;&lt;ref-type name="Journal Article"&gt;17&lt;/ref-type&gt;&lt;contributors&gt;&lt;authors&gt;&lt;author&gt;Department of Health, &lt;/author&gt;&lt;/authors&gt;&lt;/contributors&gt;&lt;titles&gt;&lt;title&gt;The Public Health Responsibility Deal https://responsibilitydeal.dh.gov.uk/&lt;/title&gt;&lt;/titles&gt;&lt;dates&gt;&lt;year&gt;2014&lt;/year&gt;&lt;/dates&gt;&lt;urls&gt;&lt;/urls&gt;&lt;/record&gt;&lt;/Cite&gt;&lt;/EndNote&gt;</w:instrText>
      </w:r>
      <w:r w:rsidR="00846DCB" w:rsidRPr="00662DE5">
        <w:fldChar w:fldCharType="separate"/>
      </w:r>
      <w:r w:rsidR="00511F93" w:rsidRPr="00662DE5">
        <w:rPr>
          <w:noProof/>
        </w:rPr>
        <w:t>(</w:t>
      </w:r>
      <w:hyperlink w:anchor="_ENREF_27" w:tooltip="Department of Health, 2014 #7136" w:history="1">
        <w:r w:rsidR="00C5543A" w:rsidRPr="00662DE5">
          <w:rPr>
            <w:noProof/>
          </w:rPr>
          <w:t>27</w:t>
        </w:r>
      </w:hyperlink>
      <w:r w:rsidR="00511F93" w:rsidRPr="00662DE5">
        <w:rPr>
          <w:noProof/>
        </w:rPr>
        <w:t>)</w:t>
      </w:r>
      <w:r w:rsidR="00846DCB" w:rsidRPr="00662DE5">
        <w:fldChar w:fldCharType="end"/>
      </w:r>
    </w:p>
    <w:p w14:paraId="1BACC0E3" w14:textId="77777777" w:rsidR="00602406" w:rsidRPr="00662DE5" w:rsidRDefault="00602406" w:rsidP="00602406"/>
    <w:p w14:paraId="4D707F35" w14:textId="77777777" w:rsidR="00AA072C" w:rsidRPr="00662DE5" w:rsidRDefault="00AA072C" w:rsidP="00602406">
      <w:pPr>
        <w:pStyle w:val="Caption"/>
      </w:pPr>
    </w:p>
    <w:p w14:paraId="6FCCFDAD" w14:textId="77777777" w:rsidR="00332369" w:rsidRPr="00662DE5" w:rsidRDefault="00332369" w:rsidP="00332369">
      <w:pPr>
        <w:rPr>
          <w:sz w:val="20"/>
          <w:szCs w:val="20"/>
        </w:rPr>
      </w:pPr>
      <w:bookmarkStart w:id="58" w:name="_Ref383360539"/>
    </w:p>
    <w:p w14:paraId="262CC57E" w14:textId="77777777" w:rsidR="00332369" w:rsidRPr="00662DE5" w:rsidRDefault="00332369" w:rsidP="00332369">
      <w:pPr>
        <w:pStyle w:val="Caption"/>
        <w:sectPr w:rsidR="00332369" w:rsidRPr="00662DE5" w:rsidSect="0032642F">
          <w:pgSz w:w="11906" w:h="16838"/>
          <w:pgMar w:top="1440" w:right="1440" w:bottom="1440" w:left="1440" w:header="708" w:footer="708" w:gutter="0"/>
          <w:cols w:space="708"/>
          <w:docGrid w:linePitch="360"/>
        </w:sectPr>
      </w:pPr>
    </w:p>
    <w:p w14:paraId="1EA13F21" w14:textId="77777777" w:rsidR="00965053" w:rsidRPr="00662DE5" w:rsidRDefault="00965053" w:rsidP="00AA072C">
      <w:r w:rsidRPr="00662DE5">
        <w:lastRenderedPageBreak/>
        <w:t xml:space="preserve">Table </w:t>
      </w:r>
      <w:r w:rsidR="005F118E" w:rsidRPr="00662DE5">
        <w:t>2</w:t>
      </w:r>
      <w:r w:rsidRPr="00662DE5">
        <w:t>.</w:t>
      </w:r>
      <w:bookmarkEnd w:id="58"/>
      <w:r w:rsidRPr="00662DE5">
        <w:t xml:space="preserve"> Assessment of progress on delivery of plans</w:t>
      </w:r>
      <w:r w:rsidR="009511BD" w:rsidRPr="00662DE5">
        <w:t xml:space="preserve"> (as at end 2013)</w:t>
      </w:r>
      <w:r w:rsidR="00671E19" w:rsidRPr="00662DE5">
        <w:t xml:space="preserve">: characteristics of progress reports </w:t>
      </w:r>
    </w:p>
    <w:tbl>
      <w:tblPr>
        <w:tblW w:w="14020" w:type="dxa"/>
        <w:tblInd w:w="113" w:type="dxa"/>
        <w:tblLayout w:type="fixed"/>
        <w:tblLook w:val="04A0" w:firstRow="1" w:lastRow="0" w:firstColumn="1" w:lastColumn="0" w:noHBand="0" w:noVBand="1"/>
      </w:tblPr>
      <w:tblGrid>
        <w:gridCol w:w="959"/>
        <w:gridCol w:w="1433"/>
        <w:gridCol w:w="999"/>
        <w:gridCol w:w="999"/>
        <w:gridCol w:w="1134"/>
        <w:gridCol w:w="1063"/>
        <w:gridCol w:w="1063"/>
        <w:gridCol w:w="1134"/>
        <w:gridCol w:w="893"/>
        <w:gridCol w:w="894"/>
        <w:gridCol w:w="992"/>
        <w:gridCol w:w="992"/>
        <w:gridCol w:w="1465"/>
      </w:tblGrid>
      <w:tr w:rsidR="004F02B4" w:rsidRPr="00662DE5" w14:paraId="2AF0AB56" w14:textId="77777777" w:rsidTr="00D94106">
        <w:trPr>
          <w:trHeight w:val="1123"/>
        </w:trPr>
        <w:tc>
          <w:tcPr>
            <w:tcW w:w="95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AFF8BFD" w14:textId="77777777" w:rsidR="00965053" w:rsidRPr="00662DE5" w:rsidRDefault="00965053" w:rsidP="00690327">
            <w:pPr>
              <w:spacing w:after="0" w:line="240" w:lineRule="auto"/>
              <w:jc w:val="center"/>
              <w:rPr>
                <w:rFonts w:cs="Calibri"/>
                <w:sz w:val="20"/>
                <w:szCs w:val="20"/>
              </w:rPr>
            </w:pPr>
          </w:p>
        </w:tc>
        <w:tc>
          <w:tcPr>
            <w:tcW w:w="1433" w:type="dxa"/>
            <w:tcBorders>
              <w:top w:val="single" w:sz="4" w:space="0" w:color="auto"/>
              <w:left w:val="nil"/>
              <w:bottom w:val="single" w:sz="4" w:space="0" w:color="auto"/>
              <w:right w:val="nil"/>
            </w:tcBorders>
            <w:shd w:val="clear" w:color="auto" w:fill="auto"/>
            <w:vAlign w:val="bottom"/>
            <w:hideMark/>
          </w:tcPr>
          <w:p w14:paraId="28AA28D3"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 of partners judged as '1' or '2'</w:t>
            </w:r>
            <w:r w:rsidR="00690327" w:rsidRPr="00662DE5">
              <w:rPr>
                <w:rFonts w:cs="Calibri"/>
                <w:b/>
                <w:sz w:val="20"/>
                <w:szCs w:val="20"/>
              </w:rPr>
              <w:t xml:space="preserve"> </w:t>
            </w:r>
            <w:r w:rsidR="00690327" w:rsidRPr="00662DE5">
              <w:rPr>
                <w:rFonts w:cs="Calibri"/>
                <w:b/>
                <w:sz w:val="20"/>
                <w:szCs w:val="20"/>
                <w:vertAlign w:val="superscript"/>
              </w:rPr>
              <w:t>1</w:t>
            </w:r>
          </w:p>
        </w:tc>
        <w:tc>
          <w:tcPr>
            <w:tcW w:w="1998" w:type="dxa"/>
            <w:gridSpan w:val="2"/>
            <w:tcBorders>
              <w:top w:val="single" w:sz="8" w:space="0" w:color="auto"/>
              <w:left w:val="single" w:sz="8" w:space="0" w:color="auto"/>
              <w:bottom w:val="single" w:sz="4" w:space="0" w:color="auto"/>
              <w:right w:val="single" w:sz="8" w:space="0" w:color="000000"/>
            </w:tcBorders>
            <w:shd w:val="clear" w:color="auto" w:fill="auto"/>
            <w:vAlign w:val="bottom"/>
            <w:hideMark/>
          </w:tcPr>
          <w:p w14:paraId="22ECFE2C" w14:textId="77777777" w:rsidR="00965053" w:rsidRPr="00662DE5" w:rsidRDefault="00965053" w:rsidP="00E91A0A">
            <w:pPr>
              <w:spacing w:after="0" w:line="240" w:lineRule="auto"/>
              <w:jc w:val="center"/>
              <w:rPr>
                <w:rFonts w:cs="Calibri"/>
                <w:b/>
                <w:sz w:val="20"/>
                <w:szCs w:val="20"/>
              </w:rPr>
            </w:pPr>
            <w:r w:rsidRPr="00662DE5">
              <w:rPr>
                <w:rFonts w:cs="Calibri"/>
                <w:b/>
                <w:sz w:val="20"/>
                <w:szCs w:val="20"/>
              </w:rPr>
              <w:t>Progress report</w:t>
            </w:r>
            <w:r w:rsidR="00E91A0A" w:rsidRPr="00662DE5">
              <w:rPr>
                <w:rFonts w:cs="Calibri"/>
                <w:b/>
                <w:sz w:val="20"/>
                <w:szCs w:val="20"/>
              </w:rPr>
              <w:t>s</w:t>
            </w:r>
            <w:r w:rsidRPr="00662DE5">
              <w:rPr>
                <w:rFonts w:cs="Calibri"/>
                <w:b/>
                <w:sz w:val="20"/>
                <w:szCs w:val="20"/>
              </w:rPr>
              <w:t xml:space="preserve"> provided</w:t>
            </w:r>
            <w:r w:rsidR="00690327" w:rsidRPr="00662DE5">
              <w:rPr>
                <w:rFonts w:cs="Calibri"/>
                <w:b/>
                <w:sz w:val="20"/>
                <w:szCs w:val="20"/>
                <w:vertAlign w:val="superscript"/>
              </w:rPr>
              <w:t>2</w:t>
            </w:r>
          </w:p>
        </w:tc>
        <w:tc>
          <w:tcPr>
            <w:tcW w:w="3260" w:type="dxa"/>
            <w:gridSpan w:val="3"/>
            <w:tcBorders>
              <w:top w:val="single" w:sz="8" w:space="0" w:color="auto"/>
              <w:left w:val="nil"/>
              <w:bottom w:val="single" w:sz="4" w:space="0" w:color="auto"/>
              <w:right w:val="single" w:sz="8" w:space="0" w:color="000000"/>
            </w:tcBorders>
            <w:shd w:val="clear" w:color="auto" w:fill="auto"/>
            <w:vAlign w:val="bottom"/>
            <w:hideMark/>
          </w:tcPr>
          <w:p w14:paraId="78DF9774" w14:textId="77777777" w:rsidR="00965053" w:rsidRPr="00662DE5" w:rsidRDefault="00965053" w:rsidP="00581A66">
            <w:pPr>
              <w:spacing w:after="0" w:line="240" w:lineRule="auto"/>
              <w:jc w:val="center"/>
              <w:rPr>
                <w:rFonts w:cs="Calibri"/>
                <w:b/>
                <w:sz w:val="20"/>
                <w:szCs w:val="20"/>
              </w:rPr>
            </w:pPr>
            <w:r w:rsidRPr="00662DE5">
              <w:rPr>
                <w:rFonts w:cs="Calibri"/>
                <w:b/>
                <w:sz w:val="20"/>
                <w:szCs w:val="20"/>
              </w:rPr>
              <w:t>Demonstration of quantifiable progress</w:t>
            </w:r>
          </w:p>
        </w:tc>
        <w:tc>
          <w:tcPr>
            <w:tcW w:w="2921" w:type="dxa"/>
            <w:gridSpan w:val="3"/>
            <w:tcBorders>
              <w:top w:val="single" w:sz="8" w:space="0" w:color="auto"/>
              <w:left w:val="nil"/>
              <w:bottom w:val="single" w:sz="4" w:space="0" w:color="auto"/>
              <w:right w:val="single" w:sz="8" w:space="0" w:color="000000"/>
            </w:tcBorders>
            <w:shd w:val="clear" w:color="auto" w:fill="auto"/>
            <w:vAlign w:val="bottom"/>
            <w:hideMark/>
          </w:tcPr>
          <w:p w14:paraId="34C22332"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Demonstration of progress through descriptive feedback</w:t>
            </w:r>
          </w:p>
        </w:tc>
        <w:tc>
          <w:tcPr>
            <w:tcW w:w="1984" w:type="dxa"/>
            <w:gridSpan w:val="2"/>
            <w:tcBorders>
              <w:top w:val="single" w:sz="8" w:space="0" w:color="auto"/>
              <w:left w:val="nil"/>
              <w:bottom w:val="single" w:sz="4" w:space="0" w:color="auto"/>
              <w:right w:val="single" w:sz="4" w:space="0" w:color="auto"/>
            </w:tcBorders>
            <w:shd w:val="clear" w:color="auto" w:fill="auto"/>
            <w:vAlign w:val="bottom"/>
            <w:hideMark/>
          </w:tcPr>
          <w:p w14:paraId="16CCF7EE" w14:textId="77777777" w:rsidR="00965053" w:rsidRPr="00662DE5" w:rsidRDefault="00965053" w:rsidP="00581A66">
            <w:pPr>
              <w:spacing w:after="0" w:line="240" w:lineRule="auto"/>
              <w:jc w:val="center"/>
              <w:rPr>
                <w:rFonts w:cs="Calibri"/>
                <w:b/>
                <w:sz w:val="20"/>
                <w:szCs w:val="20"/>
              </w:rPr>
            </w:pPr>
            <w:r w:rsidRPr="00662DE5">
              <w:rPr>
                <w:rFonts w:cs="Calibri"/>
                <w:b/>
                <w:sz w:val="20"/>
                <w:szCs w:val="20"/>
              </w:rPr>
              <w:t>Descriptive feedback provided without demonstration of progress</w:t>
            </w:r>
            <w:r w:rsidR="00581A66" w:rsidRPr="00662DE5">
              <w:rPr>
                <w:rFonts w:cs="Calibri"/>
                <w:b/>
                <w:sz w:val="20"/>
                <w:szCs w:val="20"/>
                <w:vertAlign w:val="superscript"/>
              </w:rPr>
              <w:t>4</w:t>
            </w:r>
          </w:p>
        </w:tc>
        <w:tc>
          <w:tcPr>
            <w:tcW w:w="1465" w:type="dxa"/>
            <w:tcBorders>
              <w:top w:val="single" w:sz="8" w:space="0" w:color="auto"/>
              <w:left w:val="single" w:sz="8" w:space="0" w:color="auto"/>
              <w:bottom w:val="single" w:sz="4" w:space="0" w:color="auto"/>
              <w:right w:val="single" w:sz="8" w:space="0" w:color="auto"/>
            </w:tcBorders>
            <w:shd w:val="clear" w:color="auto" w:fill="auto"/>
            <w:vAlign w:val="bottom"/>
            <w:hideMark/>
          </w:tcPr>
          <w:p w14:paraId="505012DE"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same text as in 2013</w:t>
            </w:r>
          </w:p>
        </w:tc>
      </w:tr>
      <w:tr w:rsidR="004F02B4" w:rsidRPr="00662DE5" w14:paraId="7AB46C7D" w14:textId="77777777" w:rsidTr="00D94106">
        <w:trPr>
          <w:trHeight w:val="300"/>
        </w:trPr>
        <w:tc>
          <w:tcPr>
            <w:tcW w:w="959" w:type="dxa"/>
            <w:tcBorders>
              <w:top w:val="nil"/>
              <w:left w:val="single" w:sz="4" w:space="0" w:color="auto"/>
              <w:bottom w:val="single" w:sz="4" w:space="0" w:color="auto"/>
              <w:right w:val="single" w:sz="4" w:space="0" w:color="auto"/>
            </w:tcBorders>
            <w:shd w:val="clear" w:color="auto" w:fill="auto"/>
            <w:vAlign w:val="bottom"/>
            <w:hideMark/>
          </w:tcPr>
          <w:p w14:paraId="6DE9D02A"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Pledges</w:t>
            </w:r>
          </w:p>
        </w:tc>
        <w:tc>
          <w:tcPr>
            <w:tcW w:w="1433" w:type="dxa"/>
            <w:tcBorders>
              <w:top w:val="nil"/>
              <w:left w:val="nil"/>
              <w:bottom w:val="single" w:sz="4" w:space="0" w:color="auto"/>
              <w:right w:val="nil"/>
            </w:tcBorders>
            <w:shd w:val="clear" w:color="auto" w:fill="auto"/>
            <w:vAlign w:val="bottom"/>
            <w:hideMark/>
          </w:tcPr>
          <w:p w14:paraId="3DE3D7DD" w14:textId="77777777" w:rsidR="00965053" w:rsidRPr="00662DE5" w:rsidRDefault="00965053" w:rsidP="00690327">
            <w:pPr>
              <w:spacing w:after="0" w:line="240" w:lineRule="auto"/>
              <w:jc w:val="center"/>
              <w:rPr>
                <w:rFonts w:cs="Calibri"/>
                <w:b/>
                <w:sz w:val="20"/>
                <w:szCs w:val="20"/>
              </w:rPr>
            </w:pPr>
          </w:p>
        </w:tc>
        <w:tc>
          <w:tcPr>
            <w:tcW w:w="999" w:type="dxa"/>
            <w:tcBorders>
              <w:top w:val="nil"/>
              <w:left w:val="single" w:sz="8" w:space="0" w:color="auto"/>
              <w:bottom w:val="single" w:sz="4" w:space="0" w:color="auto"/>
              <w:right w:val="single" w:sz="4" w:space="0" w:color="auto"/>
            </w:tcBorders>
            <w:shd w:val="clear" w:color="auto" w:fill="auto"/>
            <w:vAlign w:val="bottom"/>
            <w:hideMark/>
          </w:tcPr>
          <w:p w14:paraId="68DD15D2"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2012/2013</w:t>
            </w:r>
          </w:p>
        </w:tc>
        <w:tc>
          <w:tcPr>
            <w:tcW w:w="999" w:type="dxa"/>
            <w:tcBorders>
              <w:top w:val="nil"/>
              <w:left w:val="nil"/>
              <w:bottom w:val="single" w:sz="4" w:space="0" w:color="auto"/>
              <w:right w:val="single" w:sz="8" w:space="0" w:color="auto"/>
            </w:tcBorders>
            <w:shd w:val="clear" w:color="auto" w:fill="auto"/>
            <w:vAlign w:val="bottom"/>
            <w:hideMark/>
          </w:tcPr>
          <w:p w14:paraId="049AFFA5"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2013/2014</w:t>
            </w:r>
          </w:p>
        </w:tc>
        <w:tc>
          <w:tcPr>
            <w:tcW w:w="1134" w:type="dxa"/>
            <w:tcBorders>
              <w:top w:val="nil"/>
              <w:left w:val="nil"/>
              <w:bottom w:val="single" w:sz="4" w:space="0" w:color="auto"/>
              <w:right w:val="single" w:sz="4" w:space="0" w:color="auto"/>
            </w:tcBorders>
            <w:shd w:val="clear" w:color="auto" w:fill="auto"/>
            <w:vAlign w:val="bottom"/>
            <w:hideMark/>
          </w:tcPr>
          <w:p w14:paraId="494E1510"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2012/2013</w:t>
            </w:r>
          </w:p>
        </w:tc>
        <w:tc>
          <w:tcPr>
            <w:tcW w:w="2126" w:type="dxa"/>
            <w:gridSpan w:val="2"/>
            <w:tcBorders>
              <w:top w:val="single" w:sz="4" w:space="0" w:color="auto"/>
              <w:left w:val="nil"/>
              <w:bottom w:val="single" w:sz="4" w:space="0" w:color="auto"/>
              <w:right w:val="single" w:sz="8" w:space="0" w:color="000000"/>
            </w:tcBorders>
            <w:shd w:val="clear" w:color="auto" w:fill="auto"/>
            <w:vAlign w:val="bottom"/>
            <w:hideMark/>
          </w:tcPr>
          <w:p w14:paraId="538AE286"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2013/2014</w:t>
            </w:r>
          </w:p>
        </w:tc>
        <w:tc>
          <w:tcPr>
            <w:tcW w:w="1134" w:type="dxa"/>
            <w:tcBorders>
              <w:top w:val="nil"/>
              <w:left w:val="nil"/>
              <w:bottom w:val="single" w:sz="4" w:space="0" w:color="auto"/>
              <w:right w:val="single" w:sz="4" w:space="0" w:color="auto"/>
            </w:tcBorders>
            <w:shd w:val="clear" w:color="auto" w:fill="auto"/>
            <w:vAlign w:val="bottom"/>
            <w:hideMark/>
          </w:tcPr>
          <w:p w14:paraId="1221151C"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2012/2013</w:t>
            </w:r>
          </w:p>
        </w:tc>
        <w:tc>
          <w:tcPr>
            <w:tcW w:w="1787" w:type="dxa"/>
            <w:gridSpan w:val="2"/>
            <w:tcBorders>
              <w:top w:val="single" w:sz="4" w:space="0" w:color="auto"/>
              <w:left w:val="nil"/>
              <w:bottom w:val="single" w:sz="4" w:space="0" w:color="auto"/>
              <w:right w:val="single" w:sz="8" w:space="0" w:color="000000"/>
            </w:tcBorders>
            <w:shd w:val="clear" w:color="auto" w:fill="auto"/>
            <w:vAlign w:val="bottom"/>
            <w:hideMark/>
          </w:tcPr>
          <w:p w14:paraId="1A339244"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2013/2014</w:t>
            </w:r>
          </w:p>
        </w:tc>
        <w:tc>
          <w:tcPr>
            <w:tcW w:w="992" w:type="dxa"/>
            <w:tcBorders>
              <w:top w:val="nil"/>
              <w:left w:val="nil"/>
              <w:bottom w:val="single" w:sz="4" w:space="0" w:color="auto"/>
              <w:right w:val="single" w:sz="4" w:space="0" w:color="auto"/>
            </w:tcBorders>
            <w:shd w:val="clear" w:color="auto" w:fill="auto"/>
            <w:vAlign w:val="bottom"/>
            <w:hideMark/>
          </w:tcPr>
          <w:p w14:paraId="477EEBEE"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2012/2013</w:t>
            </w:r>
          </w:p>
        </w:tc>
        <w:tc>
          <w:tcPr>
            <w:tcW w:w="992" w:type="dxa"/>
            <w:tcBorders>
              <w:top w:val="nil"/>
              <w:left w:val="nil"/>
              <w:bottom w:val="single" w:sz="4" w:space="0" w:color="auto"/>
              <w:right w:val="nil"/>
            </w:tcBorders>
            <w:shd w:val="clear" w:color="auto" w:fill="auto"/>
            <w:vAlign w:val="bottom"/>
            <w:hideMark/>
          </w:tcPr>
          <w:p w14:paraId="6B2DF043"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2013/2014</w:t>
            </w:r>
          </w:p>
        </w:tc>
        <w:tc>
          <w:tcPr>
            <w:tcW w:w="1465" w:type="dxa"/>
            <w:tcBorders>
              <w:top w:val="nil"/>
              <w:left w:val="single" w:sz="8" w:space="0" w:color="auto"/>
              <w:bottom w:val="single" w:sz="4" w:space="0" w:color="auto"/>
              <w:right w:val="single" w:sz="8" w:space="0" w:color="auto"/>
            </w:tcBorders>
            <w:shd w:val="clear" w:color="auto" w:fill="auto"/>
            <w:vAlign w:val="bottom"/>
            <w:hideMark/>
          </w:tcPr>
          <w:p w14:paraId="5C671C45" w14:textId="77777777" w:rsidR="00965053" w:rsidRPr="00662DE5" w:rsidRDefault="00965053" w:rsidP="00690327">
            <w:pPr>
              <w:spacing w:after="0" w:line="240" w:lineRule="auto"/>
              <w:jc w:val="center"/>
              <w:rPr>
                <w:rFonts w:cs="Calibri"/>
                <w:b/>
                <w:sz w:val="20"/>
                <w:szCs w:val="20"/>
              </w:rPr>
            </w:pPr>
          </w:p>
        </w:tc>
      </w:tr>
      <w:tr w:rsidR="004F02B4" w:rsidRPr="00662DE5" w14:paraId="0F65BAC3" w14:textId="77777777" w:rsidTr="00D94106">
        <w:trPr>
          <w:trHeight w:val="900"/>
        </w:trPr>
        <w:tc>
          <w:tcPr>
            <w:tcW w:w="959" w:type="dxa"/>
            <w:tcBorders>
              <w:top w:val="nil"/>
              <w:left w:val="single" w:sz="4" w:space="0" w:color="auto"/>
              <w:bottom w:val="single" w:sz="4" w:space="0" w:color="auto"/>
              <w:right w:val="single" w:sz="4" w:space="0" w:color="auto"/>
            </w:tcBorders>
            <w:shd w:val="clear" w:color="auto" w:fill="auto"/>
            <w:vAlign w:val="bottom"/>
            <w:hideMark/>
          </w:tcPr>
          <w:p w14:paraId="76B2E70D" w14:textId="77777777" w:rsidR="00965053" w:rsidRPr="00662DE5" w:rsidRDefault="00965053" w:rsidP="00690327">
            <w:pPr>
              <w:spacing w:after="0" w:line="240" w:lineRule="auto"/>
              <w:jc w:val="center"/>
              <w:rPr>
                <w:rFonts w:cs="Calibri"/>
                <w:sz w:val="20"/>
                <w:szCs w:val="20"/>
              </w:rPr>
            </w:pPr>
          </w:p>
        </w:tc>
        <w:tc>
          <w:tcPr>
            <w:tcW w:w="1433" w:type="dxa"/>
            <w:tcBorders>
              <w:top w:val="nil"/>
              <w:left w:val="nil"/>
              <w:bottom w:val="single" w:sz="4" w:space="0" w:color="auto"/>
              <w:right w:val="nil"/>
            </w:tcBorders>
            <w:shd w:val="clear" w:color="auto" w:fill="auto"/>
            <w:vAlign w:val="bottom"/>
            <w:hideMark/>
          </w:tcPr>
          <w:p w14:paraId="4856D070" w14:textId="77777777" w:rsidR="00965053" w:rsidRPr="00662DE5" w:rsidRDefault="00965053" w:rsidP="00690327">
            <w:pPr>
              <w:spacing w:after="0" w:line="240" w:lineRule="auto"/>
              <w:jc w:val="center"/>
              <w:rPr>
                <w:rFonts w:cs="Calibri"/>
                <w:b/>
                <w:sz w:val="20"/>
                <w:szCs w:val="20"/>
              </w:rPr>
            </w:pPr>
          </w:p>
        </w:tc>
        <w:tc>
          <w:tcPr>
            <w:tcW w:w="999" w:type="dxa"/>
            <w:tcBorders>
              <w:top w:val="nil"/>
              <w:left w:val="single" w:sz="8" w:space="0" w:color="auto"/>
              <w:bottom w:val="single" w:sz="4" w:space="0" w:color="auto"/>
              <w:right w:val="single" w:sz="4" w:space="0" w:color="auto"/>
            </w:tcBorders>
            <w:shd w:val="clear" w:color="auto" w:fill="auto"/>
            <w:vAlign w:val="bottom"/>
            <w:hideMark/>
          </w:tcPr>
          <w:p w14:paraId="45873620" w14:textId="77777777" w:rsidR="00965053" w:rsidRPr="00662DE5" w:rsidRDefault="00965053" w:rsidP="00690327">
            <w:pPr>
              <w:spacing w:after="0" w:line="240" w:lineRule="auto"/>
              <w:jc w:val="center"/>
              <w:rPr>
                <w:rFonts w:cs="Calibri"/>
                <w:b/>
                <w:sz w:val="20"/>
                <w:szCs w:val="20"/>
              </w:rPr>
            </w:pPr>
          </w:p>
        </w:tc>
        <w:tc>
          <w:tcPr>
            <w:tcW w:w="999" w:type="dxa"/>
            <w:tcBorders>
              <w:top w:val="nil"/>
              <w:left w:val="nil"/>
              <w:bottom w:val="single" w:sz="4" w:space="0" w:color="auto"/>
              <w:right w:val="single" w:sz="8" w:space="0" w:color="auto"/>
            </w:tcBorders>
            <w:shd w:val="clear" w:color="auto" w:fill="auto"/>
            <w:vAlign w:val="bottom"/>
            <w:hideMark/>
          </w:tcPr>
          <w:p w14:paraId="6F343081" w14:textId="77777777" w:rsidR="00965053" w:rsidRPr="00662DE5" w:rsidRDefault="00965053" w:rsidP="00690327">
            <w:pPr>
              <w:spacing w:after="0" w:line="240" w:lineRule="auto"/>
              <w:jc w:val="center"/>
              <w:rPr>
                <w:rFonts w:cs="Calibri"/>
                <w:b/>
                <w:sz w:val="20"/>
                <w:szCs w:val="20"/>
              </w:rPr>
            </w:pPr>
          </w:p>
        </w:tc>
        <w:tc>
          <w:tcPr>
            <w:tcW w:w="1134" w:type="dxa"/>
            <w:tcBorders>
              <w:top w:val="nil"/>
              <w:left w:val="nil"/>
              <w:bottom w:val="single" w:sz="4" w:space="0" w:color="auto"/>
              <w:right w:val="single" w:sz="4" w:space="0" w:color="auto"/>
            </w:tcBorders>
            <w:shd w:val="clear" w:color="auto" w:fill="auto"/>
            <w:vAlign w:val="bottom"/>
            <w:hideMark/>
          </w:tcPr>
          <w:p w14:paraId="4035BE9F" w14:textId="77777777" w:rsidR="00965053" w:rsidRPr="00662DE5" w:rsidRDefault="00965053" w:rsidP="00690327">
            <w:pPr>
              <w:spacing w:after="0" w:line="240" w:lineRule="auto"/>
              <w:jc w:val="center"/>
              <w:rPr>
                <w:rFonts w:cs="Calibri"/>
                <w:b/>
                <w:sz w:val="20"/>
                <w:szCs w:val="20"/>
              </w:rPr>
            </w:pPr>
          </w:p>
        </w:tc>
        <w:tc>
          <w:tcPr>
            <w:tcW w:w="1063" w:type="dxa"/>
            <w:tcBorders>
              <w:top w:val="nil"/>
              <w:left w:val="nil"/>
              <w:bottom w:val="single" w:sz="4" w:space="0" w:color="auto"/>
              <w:right w:val="single" w:sz="4" w:space="0" w:color="auto"/>
            </w:tcBorders>
            <w:shd w:val="clear" w:color="auto" w:fill="auto"/>
            <w:vAlign w:val="bottom"/>
            <w:hideMark/>
          </w:tcPr>
          <w:p w14:paraId="68DEBA0B"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with changes since 2013</w:t>
            </w:r>
          </w:p>
        </w:tc>
        <w:tc>
          <w:tcPr>
            <w:tcW w:w="1063" w:type="dxa"/>
            <w:tcBorders>
              <w:top w:val="nil"/>
              <w:left w:val="nil"/>
              <w:bottom w:val="single" w:sz="4" w:space="0" w:color="auto"/>
              <w:right w:val="single" w:sz="8" w:space="0" w:color="auto"/>
            </w:tcBorders>
            <w:shd w:val="clear" w:color="auto" w:fill="auto"/>
            <w:vAlign w:val="bottom"/>
            <w:hideMark/>
          </w:tcPr>
          <w:p w14:paraId="4394217F"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without changes since 2013</w:t>
            </w:r>
          </w:p>
        </w:tc>
        <w:tc>
          <w:tcPr>
            <w:tcW w:w="1134" w:type="dxa"/>
            <w:tcBorders>
              <w:top w:val="nil"/>
              <w:left w:val="nil"/>
              <w:bottom w:val="single" w:sz="4" w:space="0" w:color="auto"/>
              <w:right w:val="single" w:sz="4" w:space="0" w:color="auto"/>
            </w:tcBorders>
            <w:shd w:val="clear" w:color="auto" w:fill="auto"/>
            <w:vAlign w:val="bottom"/>
            <w:hideMark/>
          </w:tcPr>
          <w:p w14:paraId="24D5D563" w14:textId="77777777" w:rsidR="00965053" w:rsidRPr="00662DE5" w:rsidRDefault="00965053" w:rsidP="00690327">
            <w:pPr>
              <w:spacing w:after="0" w:line="240" w:lineRule="auto"/>
              <w:jc w:val="center"/>
              <w:rPr>
                <w:rFonts w:cs="Calibri"/>
                <w:b/>
                <w:sz w:val="20"/>
                <w:szCs w:val="20"/>
              </w:rPr>
            </w:pPr>
          </w:p>
        </w:tc>
        <w:tc>
          <w:tcPr>
            <w:tcW w:w="893" w:type="dxa"/>
            <w:tcBorders>
              <w:top w:val="nil"/>
              <w:left w:val="nil"/>
              <w:bottom w:val="single" w:sz="4" w:space="0" w:color="auto"/>
              <w:right w:val="single" w:sz="4" w:space="0" w:color="auto"/>
            </w:tcBorders>
            <w:shd w:val="clear" w:color="auto" w:fill="auto"/>
            <w:vAlign w:val="bottom"/>
            <w:hideMark/>
          </w:tcPr>
          <w:p w14:paraId="3A67FF0C"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with changes since 2013</w:t>
            </w:r>
          </w:p>
        </w:tc>
        <w:tc>
          <w:tcPr>
            <w:tcW w:w="894" w:type="dxa"/>
            <w:tcBorders>
              <w:top w:val="nil"/>
              <w:left w:val="nil"/>
              <w:bottom w:val="single" w:sz="4" w:space="0" w:color="auto"/>
              <w:right w:val="single" w:sz="8" w:space="0" w:color="auto"/>
            </w:tcBorders>
            <w:shd w:val="clear" w:color="auto" w:fill="auto"/>
            <w:vAlign w:val="bottom"/>
            <w:hideMark/>
          </w:tcPr>
          <w:p w14:paraId="42B03F28" w14:textId="77777777" w:rsidR="00965053" w:rsidRPr="00662DE5" w:rsidRDefault="00965053" w:rsidP="00690327">
            <w:pPr>
              <w:spacing w:after="0" w:line="240" w:lineRule="auto"/>
              <w:jc w:val="center"/>
              <w:rPr>
                <w:rFonts w:cs="Calibri"/>
                <w:b/>
                <w:sz w:val="20"/>
                <w:szCs w:val="20"/>
              </w:rPr>
            </w:pPr>
            <w:r w:rsidRPr="00662DE5">
              <w:rPr>
                <w:rFonts w:cs="Calibri"/>
                <w:b/>
                <w:sz w:val="20"/>
                <w:szCs w:val="20"/>
              </w:rPr>
              <w:t>without changes since 2013</w:t>
            </w:r>
            <w:r w:rsidR="00581A66" w:rsidRPr="00662DE5">
              <w:rPr>
                <w:rFonts w:cs="Calibri"/>
                <w:b/>
                <w:sz w:val="20"/>
                <w:szCs w:val="20"/>
                <w:vertAlign w:val="superscript"/>
              </w:rPr>
              <w:t>3</w:t>
            </w:r>
          </w:p>
        </w:tc>
        <w:tc>
          <w:tcPr>
            <w:tcW w:w="992" w:type="dxa"/>
            <w:tcBorders>
              <w:top w:val="nil"/>
              <w:left w:val="nil"/>
              <w:bottom w:val="single" w:sz="4" w:space="0" w:color="auto"/>
              <w:right w:val="single" w:sz="4" w:space="0" w:color="auto"/>
            </w:tcBorders>
            <w:shd w:val="clear" w:color="auto" w:fill="auto"/>
            <w:vAlign w:val="bottom"/>
            <w:hideMark/>
          </w:tcPr>
          <w:p w14:paraId="7E73CC86" w14:textId="77777777" w:rsidR="00965053" w:rsidRPr="00662DE5" w:rsidRDefault="00965053" w:rsidP="00690327">
            <w:pPr>
              <w:spacing w:after="0" w:line="240" w:lineRule="auto"/>
              <w:jc w:val="center"/>
              <w:rPr>
                <w:rFonts w:cs="Calibri"/>
                <w:b/>
                <w:sz w:val="20"/>
                <w:szCs w:val="20"/>
              </w:rPr>
            </w:pPr>
          </w:p>
        </w:tc>
        <w:tc>
          <w:tcPr>
            <w:tcW w:w="992" w:type="dxa"/>
            <w:tcBorders>
              <w:top w:val="nil"/>
              <w:left w:val="nil"/>
              <w:bottom w:val="single" w:sz="4" w:space="0" w:color="auto"/>
              <w:right w:val="nil"/>
            </w:tcBorders>
            <w:shd w:val="clear" w:color="auto" w:fill="auto"/>
            <w:vAlign w:val="bottom"/>
            <w:hideMark/>
          </w:tcPr>
          <w:p w14:paraId="3B7A3F92" w14:textId="77777777" w:rsidR="00965053" w:rsidRPr="00662DE5" w:rsidRDefault="00965053" w:rsidP="00690327">
            <w:pPr>
              <w:spacing w:after="0" w:line="240" w:lineRule="auto"/>
              <w:jc w:val="center"/>
              <w:rPr>
                <w:rFonts w:cs="Calibri"/>
                <w:b/>
                <w:sz w:val="20"/>
                <w:szCs w:val="20"/>
              </w:rPr>
            </w:pPr>
          </w:p>
        </w:tc>
        <w:tc>
          <w:tcPr>
            <w:tcW w:w="1465" w:type="dxa"/>
            <w:tcBorders>
              <w:top w:val="nil"/>
              <w:left w:val="single" w:sz="8" w:space="0" w:color="auto"/>
              <w:bottom w:val="single" w:sz="4" w:space="0" w:color="auto"/>
              <w:right w:val="single" w:sz="8" w:space="0" w:color="auto"/>
            </w:tcBorders>
            <w:shd w:val="clear" w:color="auto" w:fill="auto"/>
            <w:vAlign w:val="bottom"/>
            <w:hideMark/>
          </w:tcPr>
          <w:p w14:paraId="5BE58680" w14:textId="77777777" w:rsidR="00965053" w:rsidRPr="00662DE5" w:rsidRDefault="00965053" w:rsidP="00690327">
            <w:pPr>
              <w:spacing w:after="0" w:line="240" w:lineRule="auto"/>
              <w:jc w:val="center"/>
              <w:rPr>
                <w:rFonts w:cs="Calibri"/>
                <w:b/>
                <w:sz w:val="20"/>
                <w:szCs w:val="20"/>
              </w:rPr>
            </w:pPr>
          </w:p>
        </w:tc>
      </w:tr>
      <w:tr w:rsidR="00292498" w:rsidRPr="00662DE5" w14:paraId="7F4615C0" w14:textId="77777777" w:rsidTr="00D94106">
        <w:trPr>
          <w:trHeight w:val="300"/>
        </w:trPr>
        <w:tc>
          <w:tcPr>
            <w:tcW w:w="959" w:type="dxa"/>
            <w:tcBorders>
              <w:top w:val="nil"/>
              <w:left w:val="single" w:sz="4" w:space="0" w:color="auto"/>
              <w:bottom w:val="single" w:sz="4" w:space="0" w:color="auto"/>
              <w:right w:val="single" w:sz="4" w:space="0" w:color="auto"/>
            </w:tcBorders>
            <w:shd w:val="clear" w:color="auto" w:fill="auto"/>
            <w:vAlign w:val="bottom"/>
            <w:hideMark/>
          </w:tcPr>
          <w:p w14:paraId="4CBA91A6" w14:textId="77777777" w:rsidR="00292498" w:rsidRPr="00662DE5" w:rsidRDefault="00292498" w:rsidP="00690327">
            <w:pPr>
              <w:spacing w:after="0" w:line="240" w:lineRule="auto"/>
              <w:jc w:val="center"/>
              <w:rPr>
                <w:rFonts w:cs="Calibri"/>
                <w:b/>
                <w:sz w:val="20"/>
                <w:szCs w:val="20"/>
              </w:rPr>
            </w:pPr>
            <w:r w:rsidRPr="00662DE5">
              <w:rPr>
                <w:rFonts w:cs="Calibri"/>
                <w:b/>
                <w:sz w:val="20"/>
                <w:szCs w:val="20"/>
              </w:rPr>
              <w:t>A1</w:t>
            </w:r>
          </w:p>
        </w:tc>
        <w:tc>
          <w:tcPr>
            <w:tcW w:w="1433" w:type="dxa"/>
            <w:tcBorders>
              <w:top w:val="nil"/>
              <w:left w:val="nil"/>
              <w:bottom w:val="single" w:sz="4" w:space="0" w:color="auto"/>
              <w:right w:val="nil"/>
            </w:tcBorders>
            <w:shd w:val="clear" w:color="auto" w:fill="auto"/>
            <w:vAlign w:val="bottom"/>
            <w:hideMark/>
          </w:tcPr>
          <w:p w14:paraId="2C7259BC" w14:textId="77777777" w:rsidR="00292498" w:rsidRPr="00662DE5" w:rsidRDefault="00292498" w:rsidP="00690327">
            <w:pPr>
              <w:spacing w:after="0" w:line="240" w:lineRule="auto"/>
              <w:jc w:val="center"/>
              <w:rPr>
                <w:rFonts w:cs="Calibri"/>
                <w:sz w:val="20"/>
                <w:szCs w:val="20"/>
              </w:rPr>
            </w:pPr>
            <w:r w:rsidRPr="00662DE5">
              <w:rPr>
                <w:sz w:val="20"/>
                <w:szCs w:val="20"/>
              </w:rPr>
              <w:t>37 (of total 92)</w:t>
            </w:r>
          </w:p>
        </w:tc>
        <w:tc>
          <w:tcPr>
            <w:tcW w:w="999" w:type="dxa"/>
            <w:tcBorders>
              <w:top w:val="nil"/>
              <w:left w:val="single" w:sz="8" w:space="0" w:color="auto"/>
              <w:bottom w:val="single" w:sz="4" w:space="0" w:color="auto"/>
              <w:right w:val="single" w:sz="4" w:space="0" w:color="auto"/>
            </w:tcBorders>
            <w:shd w:val="clear" w:color="auto" w:fill="auto"/>
            <w:vAlign w:val="bottom"/>
            <w:hideMark/>
          </w:tcPr>
          <w:p w14:paraId="39E93F43"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35 (95%)</w:t>
            </w:r>
          </w:p>
        </w:tc>
        <w:tc>
          <w:tcPr>
            <w:tcW w:w="999" w:type="dxa"/>
            <w:tcBorders>
              <w:top w:val="nil"/>
              <w:left w:val="nil"/>
              <w:bottom w:val="single" w:sz="4" w:space="0" w:color="auto"/>
              <w:right w:val="single" w:sz="8" w:space="0" w:color="auto"/>
            </w:tcBorders>
            <w:shd w:val="clear" w:color="auto" w:fill="auto"/>
            <w:vAlign w:val="bottom"/>
            <w:hideMark/>
          </w:tcPr>
          <w:p w14:paraId="442CCF7F"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29 (78%)</w:t>
            </w:r>
          </w:p>
        </w:tc>
        <w:tc>
          <w:tcPr>
            <w:tcW w:w="1134" w:type="dxa"/>
            <w:tcBorders>
              <w:top w:val="nil"/>
              <w:left w:val="nil"/>
              <w:bottom w:val="single" w:sz="4" w:space="0" w:color="auto"/>
              <w:right w:val="single" w:sz="4" w:space="0" w:color="auto"/>
            </w:tcBorders>
            <w:shd w:val="clear" w:color="auto" w:fill="auto"/>
            <w:vAlign w:val="bottom"/>
            <w:hideMark/>
          </w:tcPr>
          <w:p w14:paraId="06211308"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20 (57%)</w:t>
            </w:r>
          </w:p>
        </w:tc>
        <w:tc>
          <w:tcPr>
            <w:tcW w:w="1063" w:type="dxa"/>
            <w:tcBorders>
              <w:top w:val="nil"/>
              <w:left w:val="nil"/>
              <w:bottom w:val="single" w:sz="4" w:space="0" w:color="auto"/>
              <w:right w:val="single" w:sz="4" w:space="0" w:color="auto"/>
            </w:tcBorders>
            <w:shd w:val="clear" w:color="auto" w:fill="auto"/>
            <w:vAlign w:val="bottom"/>
            <w:hideMark/>
          </w:tcPr>
          <w:p w14:paraId="3DE3CFDB"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1 (38%)</w:t>
            </w:r>
          </w:p>
        </w:tc>
        <w:tc>
          <w:tcPr>
            <w:tcW w:w="1063" w:type="dxa"/>
            <w:tcBorders>
              <w:top w:val="nil"/>
              <w:left w:val="nil"/>
              <w:bottom w:val="single" w:sz="4" w:space="0" w:color="auto"/>
              <w:right w:val="single" w:sz="8" w:space="0" w:color="auto"/>
            </w:tcBorders>
            <w:shd w:val="clear" w:color="auto" w:fill="auto"/>
            <w:vAlign w:val="bottom"/>
            <w:hideMark/>
          </w:tcPr>
          <w:p w14:paraId="67A9D601"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2 (7%)</w:t>
            </w:r>
          </w:p>
        </w:tc>
        <w:tc>
          <w:tcPr>
            <w:tcW w:w="1134" w:type="dxa"/>
            <w:tcBorders>
              <w:top w:val="nil"/>
              <w:left w:val="nil"/>
              <w:bottom w:val="single" w:sz="4" w:space="0" w:color="auto"/>
              <w:right w:val="single" w:sz="4" w:space="0" w:color="auto"/>
            </w:tcBorders>
            <w:shd w:val="clear" w:color="auto" w:fill="auto"/>
            <w:vAlign w:val="bottom"/>
            <w:hideMark/>
          </w:tcPr>
          <w:p w14:paraId="7983CF35"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4 (40%)</w:t>
            </w:r>
          </w:p>
        </w:tc>
        <w:tc>
          <w:tcPr>
            <w:tcW w:w="893" w:type="dxa"/>
            <w:tcBorders>
              <w:top w:val="nil"/>
              <w:left w:val="nil"/>
              <w:bottom w:val="single" w:sz="4" w:space="0" w:color="auto"/>
              <w:right w:val="single" w:sz="4" w:space="0" w:color="auto"/>
            </w:tcBorders>
            <w:shd w:val="clear" w:color="auto" w:fill="auto"/>
            <w:vAlign w:val="bottom"/>
            <w:hideMark/>
          </w:tcPr>
          <w:p w14:paraId="50B12534"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6 (21%)</w:t>
            </w:r>
          </w:p>
        </w:tc>
        <w:tc>
          <w:tcPr>
            <w:tcW w:w="894" w:type="dxa"/>
            <w:tcBorders>
              <w:top w:val="nil"/>
              <w:left w:val="nil"/>
              <w:bottom w:val="single" w:sz="4" w:space="0" w:color="auto"/>
              <w:right w:val="single" w:sz="8" w:space="0" w:color="auto"/>
            </w:tcBorders>
            <w:shd w:val="clear" w:color="auto" w:fill="auto"/>
            <w:vAlign w:val="bottom"/>
            <w:hideMark/>
          </w:tcPr>
          <w:p w14:paraId="36ED2CF5"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 (3%)</w:t>
            </w:r>
          </w:p>
        </w:tc>
        <w:tc>
          <w:tcPr>
            <w:tcW w:w="992" w:type="dxa"/>
            <w:tcBorders>
              <w:top w:val="nil"/>
              <w:left w:val="nil"/>
              <w:bottom w:val="single" w:sz="4" w:space="0" w:color="auto"/>
              <w:right w:val="single" w:sz="4" w:space="0" w:color="auto"/>
            </w:tcBorders>
            <w:shd w:val="clear" w:color="auto" w:fill="auto"/>
            <w:vAlign w:val="bottom"/>
            <w:hideMark/>
          </w:tcPr>
          <w:p w14:paraId="43E29084"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 (3%)</w:t>
            </w:r>
          </w:p>
        </w:tc>
        <w:tc>
          <w:tcPr>
            <w:tcW w:w="992" w:type="dxa"/>
            <w:tcBorders>
              <w:top w:val="nil"/>
              <w:left w:val="nil"/>
              <w:bottom w:val="single" w:sz="4" w:space="0" w:color="auto"/>
              <w:right w:val="nil"/>
            </w:tcBorders>
            <w:shd w:val="clear" w:color="auto" w:fill="auto"/>
            <w:vAlign w:val="bottom"/>
            <w:hideMark/>
          </w:tcPr>
          <w:p w14:paraId="65CEE5CD"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3 (10%)</w:t>
            </w:r>
          </w:p>
        </w:tc>
        <w:tc>
          <w:tcPr>
            <w:tcW w:w="1465" w:type="dxa"/>
            <w:tcBorders>
              <w:top w:val="nil"/>
              <w:left w:val="single" w:sz="8" w:space="0" w:color="auto"/>
              <w:bottom w:val="single" w:sz="4" w:space="0" w:color="auto"/>
              <w:right w:val="single" w:sz="8" w:space="0" w:color="auto"/>
            </w:tcBorders>
            <w:shd w:val="clear" w:color="auto" w:fill="auto"/>
            <w:vAlign w:val="bottom"/>
            <w:hideMark/>
          </w:tcPr>
          <w:p w14:paraId="4D52DF1C"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4 (14%)</w:t>
            </w:r>
          </w:p>
        </w:tc>
      </w:tr>
      <w:tr w:rsidR="00292498" w:rsidRPr="00662DE5" w14:paraId="20617208" w14:textId="77777777" w:rsidTr="00D94106">
        <w:trPr>
          <w:trHeight w:val="300"/>
        </w:trPr>
        <w:tc>
          <w:tcPr>
            <w:tcW w:w="959" w:type="dxa"/>
            <w:tcBorders>
              <w:top w:val="nil"/>
              <w:left w:val="single" w:sz="4" w:space="0" w:color="auto"/>
              <w:bottom w:val="single" w:sz="4" w:space="0" w:color="auto"/>
              <w:right w:val="single" w:sz="4" w:space="0" w:color="auto"/>
            </w:tcBorders>
            <w:shd w:val="clear" w:color="auto" w:fill="auto"/>
            <w:vAlign w:val="bottom"/>
            <w:hideMark/>
          </w:tcPr>
          <w:p w14:paraId="3EBD6C1F" w14:textId="77777777" w:rsidR="00292498" w:rsidRPr="00662DE5" w:rsidRDefault="00292498" w:rsidP="00690327">
            <w:pPr>
              <w:spacing w:after="0" w:line="240" w:lineRule="auto"/>
              <w:jc w:val="center"/>
              <w:rPr>
                <w:rFonts w:cs="Calibri"/>
                <w:b/>
                <w:sz w:val="20"/>
                <w:szCs w:val="20"/>
              </w:rPr>
            </w:pPr>
            <w:r w:rsidRPr="00662DE5">
              <w:rPr>
                <w:rFonts w:cs="Calibri"/>
                <w:b/>
                <w:sz w:val="20"/>
                <w:szCs w:val="20"/>
              </w:rPr>
              <w:t>A4</w:t>
            </w:r>
          </w:p>
        </w:tc>
        <w:tc>
          <w:tcPr>
            <w:tcW w:w="1433" w:type="dxa"/>
            <w:tcBorders>
              <w:top w:val="nil"/>
              <w:left w:val="nil"/>
              <w:bottom w:val="single" w:sz="4" w:space="0" w:color="auto"/>
              <w:right w:val="nil"/>
            </w:tcBorders>
            <w:shd w:val="clear" w:color="auto" w:fill="auto"/>
            <w:vAlign w:val="bottom"/>
            <w:hideMark/>
          </w:tcPr>
          <w:p w14:paraId="03E9C765" w14:textId="77777777" w:rsidR="00292498" w:rsidRPr="00662DE5" w:rsidRDefault="00292498" w:rsidP="00690327">
            <w:pPr>
              <w:spacing w:after="0" w:line="240" w:lineRule="auto"/>
              <w:jc w:val="center"/>
              <w:rPr>
                <w:rFonts w:cs="Calibri"/>
                <w:sz w:val="20"/>
                <w:szCs w:val="20"/>
              </w:rPr>
            </w:pPr>
            <w:r w:rsidRPr="00662DE5">
              <w:rPr>
                <w:sz w:val="20"/>
                <w:szCs w:val="20"/>
              </w:rPr>
              <w:t>16 (of total 63)</w:t>
            </w:r>
          </w:p>
        </w:tc>
        <w:tc>
          <w:tcPr>
            <w:tcW w:w="999" w:type="dxa"/>
            <w:tcBorders>
              <w:top w:val="nil"/>
              <w:left w:val="single" w:sz="8" w:space="0" w:color="auto"/>
              <w:bottom w:val="single" w:sz="4" w:space="0" w:color="auto"/>
              <w:right w:val="single" w:sz="4" w:space="0" w:color="auto"/>
            </w:tcBorders>
            <w:shd w:val="clear" w:color="auto" w:fill="auto"/>
            <w:vAlign w:val="bottom"/>
            <w:hideMark/>
          </w:tcPr>
          <w:p w14:paraId="3A9310E9"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4 (88%)</w:t>
            </w:r>
          </w:p>
        </w:tc>
        <w:tc>
          <w:tcPr>
            <w:tcW w:w="999" w:type="dxa"/>
            <w:tcBorders>
              <w:top w:val="nil"/>
              <w:left w:val="nil"/>
              <w:bottom w:val="single" w:sz="4" w:space="0" w:color="auto"/>
              <w:right w:val="single" w:sz="8" w:space="0" w:color="auto"/>
            </w:tcBorders>
            <w:shd w:val="clear" w:color="auto" w:fill="auto"/>
            <w:vAlign w:val="bottom"/>
            <w:hideMark/>
          </w:tcPr>
          <w:p w14:paraId="36FC7C5C"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2 (75%)</w:t>
            </w:r>
          </w:p>
        </w:tc>
        <w:tc>
          <w:tcPr>
            <w:tcW w:w="1134" w:type="dxa"/>
            <w:tcBorders>
              <w:top w:val="nil"/>
              <w:left w:val="nil"/>
              <w:bottom w:val="single" w:sz="4" w:space="0" w:color="auto"/>
              <w:right w:val="single" w:sz="4" w:space="0" w:color="auto"/>
            </w:tcBorders>
            <w:shd w:val="clear" w:color="auto" w:fill="auto"/>
            <w:vAlign w:val="bottom"/>
            <w:hideMark/>
          </w:tcPr>
          <w:p w14:paraId="0F3B945D"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2 (14%)</w:t>
            </w:r>
          </w:p>
        </w:tc>
        <w:tc>
          <w:tcPr>
            <w:tcW w:w="1063" w:type="dxa"/>
            <w:tcBorders>
              <w:top w:val="nil"/>
              <w:left w:val="nil"/>
              <w:bottom w:val="single" w:sz="4" w:space="0" w:color="auto"/>
              <w:right w:val="single" w:sz="4" w:space="0" w:color="auto"/>
            </w:tcBorders>
            <w:shd w:val="clear" w:color="auto" w:fill="auto"/>
            <w:vAlign w:val="bottom"/>
            <w:hideMark/>
          </w:tcPr>
          <w:p w14:paraId="7BB77D70"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2 (17%)</w:t>
            </w:r>
          </w:p>
        </w:tc>
        <w:tc>
          <w:tcPr>
            <w:tcW w:w="1063" w:type="dxa"/>
            <w:tcBorders>
              <w:top w:val="nil"/>
              <w:left w:val="nil"/>
              <w:bottom w:val="single" w:sz="4" w:space="0" w:color="auto"/>
              <w:right w:val="single" w:sz="8" w:space="0" w:color="auto"/>
            </w:tcBorders>
            <w:shd w:val="clear" w:color="auto" w:fill="auto"/>
            <w:vAlign w:val="bottom"/>
            <w:hideMark/>
          </w:tcPr>
          <w:p w14:paraId="495420BB"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2 (17%)</w:t>
            </w:r>
          </w:p>
        </w:tc>
        <w:tc>
          <w:tcPr>
            <w:tcW w:w="1134" w:type="dxa"/>
            <w:tcBorders>
              <w:top w:val="nil"/>
              <w:left w:val="nil"/>
              <w:bottom w:val="single" w:sz="4" w:space="0" w:color="auto"/>
              <w:right w:val="single" w:sz="4" w:space="0" w:color="auto"/>
            </w:tcBorders>
            <w:shd w:val="clear" w:color="auto" w:fill="auto"/>
            <w:vAlign w:val="bottom"/>
            <w:hideMark/>
          </w:tcPr>
          <w:p w14:paraId="3B788744"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2 (86%)</w:t>
            </w:r>
          </w:p>
        </w:tc>
        <w:tc>
          <w:tcPr>
            <w:tcW w:w="893" w:type="dxa"/>
            <w:tcBorders>
              <w:top w:val="nil"/>
              <w:left w:val="nil"/>
              <w:bottom w:val="single" w:sz="4" w:space="0" w:color="auto"/>
              <w:right w:val="single" w:sz="4" w:space="0" w:color="auto"/>
            </w:tcBorders>
            <w:shd w:val="clear" w:color="auto" w:fill="auto"/>
            <w:vAlign w:val="bottom"/>
            <w:hideMark/>
          </w:tcPr>
          <w:p w14:paraId="19EA13AC"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 (8%)</w:t>
            </w:r>
          </w:p>
        </w:tc>
        <w:tc>
          <w:tcPr>
            <w:tcW w:w="894" w:type="dxa"/>
            <w:tcBorders>
              <w:top w:val="nil"/>
              <w:left w:val="nil"/>
              <w:bottom w:val="single" w:sz="4" w:space="0" w:color="auto"/>
              <w:right w:val="single" w:sz="8" w:space="0" w:color="auto"/>
            </w:tcBorders>
            <w:shd w:val="clear" w:color="auto" w:fill="auto"/>
            <w:vAlign w:val="bottom"/>
            <w:hideMark/>
          </w:tcPr>
          <w:p w14:paraId="44016A67"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4 (33%)</w:t>
            </w:r>
          </w:p>
        </w:tc>
        <w:tc>
          <w:tcPr>
            <w:tcW w:w="992" w:type="dxa"/>
            <w:tcBorders>
              <w:top w:val="nil"/>
              <w:left w:val="nil"/>
              <w:bottom w:val="single" w:sz="4" w:space="0" w:color="auto"/>
              <w:right w:val="single" w:sz="4" w:space="0" w:color="auto"/>
            </w:tcBorders>
            <w:shd w:val="clear" w:color="auto" w:fill="auto"/>
            <w:vAlign w:val="bottom"/>
            <w:hideMark/>
          </w:tcPr>
          <w:p w14:paraId="055BBEBF"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0 (0%)</w:t>
            </w:r>
          </w:p>
        </w:tc>
        <w:tc>
          <w:tcPr>
            <w:tcW w:w="992" w:type="dxa"/>
            <w:tcBorders>
              <w:top w:val="nil"/>
              <w:left w:val="nil"/>
              <w:bottom w:val="single" w:sz="4" w:space="0" w:color="auto"/>
              <w:right w:val="nil"/>
            </w:tcBorders>
            <w:shd w:val="clear" w:color="auto" w:fill="auto"/>
            <w:vAlign w:val="bottom"/>
            <w:hideMark/>
          </w:tcPr>
          <w:p w14:paraId="2BB16A3F"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 (8%)</w:t>
            </w:r>
          </w:p>
        </w:tc>
        <w:tc>
          <w:tcPr>
            <w:tcW w:w="1465" w:type="dxa"/>
            <w:tcBorders>
              <w:top w:val="nil"/>
              <w:left w:val="single" w:sz="8" w:space="0" w:color="auto"/>
              <w:bottom w:val="single" w:sz="4" w:space="0" w:color="auto"/>
              <w:right w:val="single" w:sz="8" w:space="0" w:color="auto"/>
            </w:tcBorders>
            <w:shd w:val="clear" w:color="auto" w:fill="auto"/>
            <w:vAlign w:val="bottom"/>
            <w:hideMark/>
          </w:tcPr>
          <w:p w14:paraId="5045C9F4"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3 (25%)</w:t>
            </w:r>
          </w:p>
        </w:tc>
      </w:tr>
      <w:tr w:rsidR="00292498" w:rsidRPr="00662DE5" w14:paraId="2BB8F087" w14:textId="77777777" w:rsidTr="00D94106">
        <w:trPr>
          <w:trHeight w:val="300"/>
        </w:trPr>
        <w:tc>
          <w:tcPr>
            <w:tcW w:w="959" w:type="dxa"/>
            <w:tcBorders>
              <w:top w:val="nil"/>
              <w:left w:val="single" w:sz="4" w:space="0" w:color="auto"/>
              <w:bottom w:val="single" w:sz="4" w:space="0" w:color="auto"/>
              <w:right w:val="single" w:sz="4" w:space="0" w:color="auto"/>
            </w:tcBorders>
            <w:shd w:val="clear" w:color="auto" w:fill="auto"/>
            <w:vAlign w:val="bottom"/>
            <w:hideMark/>
          </w:tcPr>
          <w:p w14:paraId="55604EF5" w14:textId="77777777" w:rsidR="00292498" w:rsidRPr="00662DE5" w:rsidRDefault="00292498" w:rsidP="00690327">
            <w:pPr>
              <w:spacing w:after="0" w:line="240" w:lineRule="auto"/>
              <w:jc w:val="center"/>
              <w:rPr>
                <w:rFonts w:cs="Calibri"/>
                <w:b/>
                <w:sz w:val="20"/>
                <w:szCs w:val="20"/>
              </w:rPr>
            </w:pPr>
            <w:r w:rsidRPr="00662DE5">
              <w:rPr>
                <w:rFonts w:cs="Calibri"/>
                <w:b/>
                <w:sz w:val="20"/>
                <w:szCs w:val="20"/>
              </w:rPr>
              <w:t>A6</w:t>
            </w:r>
          </w:p>
        </w:tc>
        <w:tc>
          <w:tcPr>
            <w:tcW w:w="1433" w:type="dxa"/>
            <w:tcBorders>
              <w:top w:val="nil"/>
              <w:left w:val="nil"/>
              <w:bottom w:val="single" w:sz="4" w:space="0" w:color="auto"/>
              <w:right w:val="nil"/>
            </w:tcBorders>
            <w:shd w:val="clear" w:color="auto" w:fill="auto"/>
            <w:vAlign w:val="bottom"/>
            <w:hideMark/>
          </w:tcPr>
          <w:p w14:paraId="6AC1F3BA" w14:textId="77777777" w:rsidR="00292498" w:rsidRPr="00662DE5" w:rsidRDefault="00292498" w:rsidP="00690327">
            <w:pPr>
              <w:spacing w:after="0" w:line="240" w:lineRule="auto"/>
              <w:jc w:val="center"/>
              <w:rPr>
                <w:rFonts w:cs="Calibri"/>
                <w:sz w:val="20"/>
                <w:szCs w:val="20"/>
              </w:rPr>
            </w:pPr>
            <w:r w:rsidRPr="00662DE5">
              <w:rPr>
                <w:sz w:val="20"/>
                <w:szCs w:val="20"/>
              </w:rPr>
              <w:t>18 (of total 92)</w:t>
            </w:r>
          </w:p>
        </w:tc>
        <w:tc>
          <w:tcPr>
            <w:tcW w:w="999" w:type="dxa"/>
            <w:tcBorders>
              <w:top w:val="nil"/>
              <w:left w:val="single" w:sz="8" w:space="0" w:color="auto"/>
              <w:bottom w:val="single" w:sz="4" w:space="0" w:color="auto"/>
              <w:right w:val="single" w:sz="4" w:space="0" w:color="auto"/>
            </w:tcBorders>
            <w:shd w:val="clear" w:color="auto" w:fill="auto"/>
            <w:vAlign w:val="bottom"/>
            <w:hideMark/>
          </w:tcPr>
          <w:p w14:paraId="2DB027E6"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5 (83%)</w:t>
            </w:r>
          </w:p>
        </w:tc>
        <w:tc>
          <w:tcPr>
            <w:tcW w:w="999" w:type="dxa"/>
            <w:tcBorders>
              <w:top w:val="nil"/>
              <w:left w:val="nil"/>
              <w:bottom w:val="single" w:sz="4" w:space="0" w:color="auto"/>
              <w:right w:val="single" w:sz="8" w:space="0" w:color="auto"/>
            </w:tcBorders>
            <w:shd w:val="clear" w:color="auto" w:fill="auto"/>
            <w:vAlign w:val="bottom"/>
            <w:hideMark/>
          </w:tcPr>
          <w:p w14:paraId="59F769A9"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1 (61%)</w:t>
            </w:r>
          </w:p>
        </w:tc>
        <w:tc>
          <w:tcPr>
            <w:tcW w:w="1134" w:type="dxa"/>
            <w:tcBorders>
              <w:top w:val="nil"/>
              <w:left w:val="nil"/>
              <w:bottom w:val="single" w:sz="4" w:space="0" w:color="auto"/>
              <w:right w:val="single" w:sz="4" w:space="0" w:color="auto"/>
            </w:tcBorders>
            <w:shd w:val="clear" w:color="auto" w:fill="auto"/>
            <w:vAlign w:val="bottom"/>
            <w:hideMark/>
          </w:tcPr>
          <w:p w14:paraId="039D60B3"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 (7%)</w:t>
            </w:r>
          </w:p>
        </w:tc>
        <w:tc>
          <w:tcPr>
            <w:tcW w:w="1063" w:type="dxa"/>
            <w:tcBorders>
              <w:top w:val="nil"/>
              <w:left w:val="nil"/>
              <w:bottom w:val="single" w:sz="4" w:space="0" w:color="auto"/>
              <w:right w:val="single" w:sz="4" w:space="0" w:color="auto"/>
            </w:tcBorders>
            <w:shd w:val="clear" w:color="auto" w:fill="auto"/>
            <w:vAlign w:val="bottom"/>
            <w:hideMark/>
          </w:tcPr>
          <w:p w14:paraId="47936082"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 (9%)</w:t>
            </w:r>
          </w:p>
        </w:tc>
        <w:tc>
          <w:tcPr>
            <w:tcW w:w="1063" w:type="dxa"/>
            <w:tcBorders>
              <w:top w:val="nil"/>
              <w:left w:val="nil"/>
              <w:bottom w:val="single" w:sz="4" w:space="0" w:color="auto"/>
              <w:right w:val="single" w:sz="8" w:space="0" w:color="auto"/>
            </w:tcBorders>
            <w:shd w:val="clear" w:color="auto" w:fill="auto"/>
            <w:vAlign w:val="bottom"/>
            <w:hideMark/>
          </w:tcPr>
          <w:p w14:paraId="7BEA3EE1"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3 (27%)</w:t>
            </w:r>
          </w:p>
        </w:tc>
        <w:tc>
          <w:tcPr>
            <w:tcW w:w="1134" w:type="dxa"/>
            <w:tcBorders>
              <w:top w:val="nil"/>
              <w:left w:val="nil"/>
              <w:bottom w:val="single" w:sz="4" w:space="0" w:color="auto"/>
              <w:right w:val="single" w:sz="4" w:space="0" w:color="auto"/>
            </w:tcBorders>
            <w:shd w:val="clear" w:color="auto" w:fill="auto"/>
            <w:vAlign w:val="bottom"/>
            <w:hideMark/>
          </w:tcPr>
          <w:p w14:paraId="647B2DE7"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4 (93%)</w:t>
            </w:r>
          </w:p>
        </w:tc>
        <w:tc>
          <w:tcPr>
            <w:tcW w:w="893" w:type="dxa"/>
            <w:tcBorders>
              <w:top w:val="nil"/>
              <w:left w:val="nil"/>
              <w:bottom w:val="single" w:sz="4" w:space="0" w:color="auto"/>
              <w:right w:val="single" w:sz="4" w:space="0" w:color="auto"/>
            </w:tcBorders>
            <w:shd w:val="clear" w:color="auto" w:fill="auto"/>
            <w:vAlign w:val="bottom"/>
            <w:hideMark/>
          </w:tcPr>
          <w:p w14:paraId="649CF3F9"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4 (36%)</w:t>
            </w:r>
          </w:p>
        </w:tc>
        <w:tc>
          <w:tcPr>
            <w:tcW w:w="894" w:type="dxa"/>
            <w:tcBorders>
              <w:top w:val="nil"/>
              <w:left w:val="nil"/>
              <w:bottom w:val="single" w:sz="4" w:space="0" w:color="auto"/>
              <w:right w:val="single" w:sz="8" w:space="0" w:color="auto"/>
            </w:tcBorders>
            <w:shd w:val="clear" w:color="auto" w:fill="auto"/>
            <w:vAlign w:val="bottom"/>
            <w:hideMark/>
          </w:tcPr>
          <w:p w14:paraId="7448775D"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3 (27%)</w:t>
            </w:r>
          </w:p>
        </w:tc>
        <w:tc>
          <w:tcPr>
            <w:tcW w:w="992" w:type="dxa"/>
            <w:tcBorders>
              <w:top w:val="nil"/>
              <w:left w:val="nil"/>
              <w:bottom w:val="single" w:sz="4" w:space="0" w:color="auto"/>
              <w:right w:val="single" w:sz="4" w:space="0" w:color="auto"/>
            </w:tcBorders>
            <w:shd w:val="clear" w:color="auto" w:fill="auto"/>
            <w:vAlign w:val="bottom"/>
            <w:hideMark/>
          </w:tcPr>
          <w:p w14:paraId="1B1817CF"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0 (0%)</w:t>
            </w:r>
          </w:p>
        </w:tc>
        <w:tc>
          <w:tcPr>
            <w:tcW w:w="992" w:type="dxa"/>
            <w:tcBorders>
              <w:top w:val="nil"/>
              <w:left w:val="nil"/>
              <w:bottom w:val="single" w:sz="4" w:space="0" w:color="auto"/>
              <w:right w:val="nil"/>
            </w:tcBorders>
            <w:shd w:val="clear" w:color="auto" w:fill="auto"/>
            <w:vAlign w:val="bottom"/>
            <w:hideMark/>
          </w:tcPr>
          <w:p w14:paraId="06561EC5"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0 (0%)</w:t>
            </w:r>
          </w:p>
        </w:tc>
        <w:tc>
          <w:tcPr>
            <w:tcW w:w="1465" w:type="dxa"/>
            <w:tcBorders>
              <w:top w:val="nil"/>
              <w:left w:val="single" w:sz="8" w:space="0" w:color="auto"/>
              <w:bottom w:val="single" w:sz="4" w:space="0" w:color="auto"/>
              <w:right w:val="single" w:sz="8" w:space="0" w:color="auto"/>
            </w:tcBorders>
            <w:shd w:val="clear" w:color="auto" w:fill="auto"/>
            <w:vAlign w:val="bottom"/>
            <w:hideMark/>
          </w:tcPr>
          <w:p w14:paraId="30E71261"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3 (27%)</w:t>
            </w:r>
          </w:p>
        </w:tc>
      </w:tr>
      <w:tr w:rsidR="00BC564C" w:rsidRPr="00662DE5" w14:paraId="78367047" w14:textId="77777777" w:rsidTr="00BC564C">
        <w:trPr>
          <w:trHeight w:val="315"/>
        </w:trPr>
        <w:tc>
          <w:tcPr>
            <w:tcW w:w="959" w:type="dxa"/>
            <w:tcBorders>
              <w:top w:val="nil"/>
              <w:left w:val="single" w:sz="4" w:space="0" w:color="auto"/>
              <w:bottom w:val="single" w:sz="4" w:space="0" w:color="auto"/>
              <w:right w:val="single" w:sz="4" w:space="0" w:color="auto"/>
            </w:tcBorders>
            <w:shd w:val="clear" w:color="auto" w:fill="auto"/>
            <w:vAlign w:val="bottom"/>
            <w:hideMark/>
          </w:tcPr>
          <w:p w14:paraId="70F023FC" w14:textId="77777777" w:rsidR="00292498" w:rsidRPr="00662DE5" w:rsidRDefault="00292498" w:rsidP="00690327">
            <w:pPr>
              <w:spacing w:after="0" w:line="240" w:lineRule="auto"/>
              <w:jc w:val="center"/>
              <w:rPr>
                <w:rFonts w:cs="Calibri"/>
                <w:b/>
                <w:sz w:val="20"/>
                <w:szCs w:val="20"/>
              </w:rPr>
            </w:pPr>
            <w:r w:rsidRPr="00662DE5">
              <w:rPr>
                <w:rFonts w:cs="Calibri"/>
                <w:b/>
                <w:sz w:val="20"/>
                <w:szCs w:val="20"/>
              </w:rPr>
              <w:t>A8</w:t>
            </w:r>
          </w:p>
        </w:tc>
        <w:tc>
          <w:tcPr>
            <w:tcW w:w="1433" w:type="dxa"/>
            <w:tcBorders>
              <w:top w:val="nil"/>
              <w:left w:val="nil"/>
              <w:bottom w:val="single" w:sz="4" w:space="0" w:color="auto"/>
              <w:right w:val="nil"/>
            </w:tcBorders>
            <w:shd w:val="clear" w:color="auto" w:fill="auto"/>
            <w:vAlign w:val="bottom"/>
            <w:hideMark/>
          </w:tcPr>
          <w:p w14:paraId="47A17C8C" w14:textId="77777777" w:rsidR="00292498" w:rsidRPr="00662DE5" w:rsidRDefault="00292498" w:rsidP="00690327">
            <w:pPr>
              <w:spacing w:after="0" w:line="240" w:lineRule="auto"/>
              <w:jc w:val="center"/>
              <w:rPr>
                <w:rFonts w:cs="Calibri"/>
                <w:sz w:val="20"/>
                <w:szCs w:val="20"/>
              </w:rPr>
            </w:pPr>
            <w:r w:rsidRPr="00662DE5">
              <w:rPr>
                <w:sz w:val="20"/>
                <w:szCs w:val="20"/>
              </w:rPr>
              <w:t>22 (of total 32)</w:t>
            </w:r>
          </w:p>
        </w:tc>
        <w:tc>
          <w:tcPr>
            <w:tcW w:w="999" w:type="dxa"/>
            <w:tcBorders>
              <w:top w:val="nil"/>
              <w:left w:val="single" w:sz="8" w:space="0" w:color="auto"/>
              <w:bottom w:val="single" w:sz="4" w:space="0" w:color="auto"/>
              <w:right w:val="single" w:sz="4" w:space="0" w:color="auto"/>
            </w:tcBorders>
            <w:shd w:val="clear" w:color="auto" w:fill="auto"/>
            <w:vAlign w:val="bottom"/>
            <w:hideMark/>
          </w:tcPr>
          <w:p w14:paraId="1933E665"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22 (100%)</w:t>
            </w:r>
          </w:p>
        </w:tc>
        <w:tc>
          <w:tcPr>
            <w:tcW w:w="999" w:type="dxa"/>
            <w:tcBorders>
              <w:top w:val="nil"/>
              <w:left w:val="nil"/>
              <w:bottom w:val="single" w:sz="4" w:space="0" w:color="auto"/>
              <w:right w:val="single" w:sz="8" w:space="0" w:color="auto"/>
            </w:tcBorders>
            <w:shd w:val="clear" w:color="auto" w:fill="auto"/>
            <w:vAlign w:val="bottom"/>
            <w:hideMark/>
          </w:tcPr>
          <w:p w14:paraId="771A7ADE"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8 (82%)</w:t>
            </w:r>
          </w:p>
        </w:tc>
        <w:tc>
          <w:tcPr>
            <w:tcW w:w="1134" w:type="dxa"/>
            <w:tcBorders>
              <w:top w:val="nil"/>
              <w:left w:val="nil"/>
              <w:bottom w:val="single" w:sz="4" w:space="0" w:color="auto"/>
              <w:right w:val="single" w:sz="4" w:space="0" w:color="auto"/>
            </w:tcBorders>
            <w:shd w:val="clear" w:color="auto" w:fill="auto"/>
            <w:vAlign w:val="bottom"/>
            <w:hideMark/>
          </w:tcPr>
          <w:p w14:paraId="4DE8901B"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5 (68%)</w:t>
            </w:r>
          </w:p>
        </w:tc>
        <w:tc>
          <w:tcPr>
            <w:tcW w:w="1063" w:type="dxa"/>
            <w:tcBorders>
              <w:top w:val="nil"/>
              <w:left w:val="nil"/>
              <w:bottom w:val="single" w:sz="4" w:space="0" w:color="auto"/>
              <w:right w:val="single" w:sz="4" w:space="0" w:color="auto"/>
            </w:tcBorders>
            <w:shd w:val="clear" w:color="auto" w:fill="auto"/>
            <w:vAlign w:val="bottom"/>
            <w:hideMark/>
          </w:tcPr>
          <w:p w14:paraId="6DED4694"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3 (72%)</w:t>
            </w:r>
          </w:p>
        </w:tc>
        <w:tc>
          <w:tcPr>
            <w:tcW w:w="1063" w:type="dxa"/>
            <w:tcBorders>
              <w:top w:val="nil"/>
              <w:left w:val="nil"/>
              <w:bottom w:val="single" w:sz="4" w:space="0" w:color="auto"/>
              <w:right w:val="single" w:sz="8" w:space="0" w:color="auto"/>
            </w:tcBorders>
            <w:shd w:val="clear" w:color="auto" w:fill="auto"/>
            <w:vAlign w:val="bottom"/>
            <w:hideMark/>
          </w:tcPr>
          <w:p w14:paraId="42B995C0"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3 (17%)</w:t>
            </w:r>
          </w:p>
        </w:tc>
        <w:tc>
          <w:tcPr>
            <w:tcW w:w="1134" w:type="dxa"/>
            <w:tcBorders>
              <w:top w:val="nil"/>
              <w:left w:val="nil"/>
              <w:bottom w:val="single" w:sz="4" w:space="0" w:color="auto"/>
              <w:right w:val="single" w:sz="4" w:space="0" w:color="auto"/>
            </w:tcBorders>
            <w:shd w:val="clear" w:color="auto" w:fill="auto"/>
            <w:vAlign w:val="bottom"/>
            <w:hideMark/>
          </w:tcPr>
          <w:p w14:paraId="64B2B57F"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5 (23%)</w:t>
            </w:r>
          </w:p>
        </w:tc>
        <w:tc>
          <w:tcPr>
            <w:tcW w:w="893" w:type="dxa"/>
            <w:tcBorders>
              <w:top w:val="nil"/>
              <w:left w:val="nil"/>
              <w:bottom w:val="single" w:sz="4" w:space="0" w:color="auto"/>
              <w:right w:val="single" w:sz="4" w:space="0" w:color="auto"/>
            </w:tcBorders>
            <w:shd w:val="clear" w:color="auto" w:fill="auto"/>
            <w:vAlign w:val="bottom"/>
            <w:hideMark/>
          </w:tcPr>
          <w:p w14:paraId="36E9C5AB"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0 (0%)</w:t>
            </w:r>
          </w:p>
        </w:tc>
        <w:tc>
          <w:tcPr>
            <w:tcW w:w="894" w:type="dxa"/>
            <w:tcBorders>
              <w:top w:val="nil"/>
              <w:left w:val="nil"/>
              <w:bottom w:val="single" w:sz="4" w:space="0" w:color="auto"/>
              <w:right w:val="single" w:sz="8" w:space="0" w:color="auto"/>
            </w:tcBorders>
            <w:shd w:val="clear" w:color="auto" w:fill="auto"/>
            <w:vAlign w:val="bottom"/>
            <w:hideMark/>
          </w:tcPr>
          <w:p w14:paraId="4151069D"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 (6%)</w:t>
            </w:r>
          </w:p>
        </w:tc>
        <w:tc>
          <w:tcPr>
            <w:tcW w:w="992" w:type="dxa"/>
            <w:tcBorders>
              <w:top w:val="nil"/>
              <w:left w:val="nil"/>
              <w:bottom w:val="single" w:sz="4" w:space="0" w:color="auto"/>
              <w:right w:val="single" w:sz="4" w:space="0" w:color="auto"/>
            </w:tcBorders>
            <w:shd w:val="clear" w:color="auto" w:fill="auto"/>
            <w:vAlign w:val="bottom"/>
            <w:hideMark/>
          </w:tcPr>
          <w:p w14:paraId="5C77988A"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2 (9%)</w:t>
            </w:r>
          </w:p>
        </w:tc>
        <w:tc>
          <w:tcPr>
            <w:tcW w:w="992" w:type="dxa"/>
            <w:tcBorders>
              <w:top w:val="nil"/>
              <w:left w:val="nil"/>
              <w:bottom w:val="single" w:sz="4" w:space="0" w:color="auto"/>
              <w:right w:val="nil"/>
            </w:tcBorders>
            <w:shd w:val="clear" w:color="auto" w:fill="auto"/>
            <w:vAlign w:val="bottom"/>
            <w:hideMark/>
          </w:tcPr>
          <w:p w14:paraId="7323C85C"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1 (6%)</w:t>
            </w:r>
          </w:p>
        </w:tc>
        <w:tc>
          <w:tcPr>
            <w:tcW w:w="1465" w:type="dxa"/>
            <w:tcBorders>
              <w:top w:val="nil"/>
              <w:left w:val="single" w:sz="8" w:space="0" w:color="auto"/>
              <w:bottom w:val="single" w:sz="4" w:space="0" w:color="auto"/>
              <w:right w:val="single" w:sz="8" w:space="0" w:color="auto"/>
            </w:tcBorders>
            <w:shd w:val="clear" w:color="auto" w:fill="auto"/>
            <w:vAlign w:val="bottom"/>
            <w:hideMark/>
          </w:tcPr>
          <w:p w14:paraId="3ECA76A5" w14:textId="77777777" w:rsidR="00292498" w:rsidRPr="00662DE5" w:rsidRDefault="00292498" w:rsidP="00690327">
            <w:pPr>
              <w:spacing w:after="0" w:line="240" w:lineRule="auto"/>
              <w:jc w:val="center"/>
              <w:rPr>
                <w:rFonts w:cs="Calibri"/>
                <w:sz w:val="20"/>
                <w:szCs w:val="20"/>
              </w:rPr>
            </w:pPr>
            <w:r w:rsidRPr="00662DE5">
              <w:rPr>
                <w:rFonts w:cs="Calibri"/>
                <w:sz w:val="20"/>
                <w:szCs w:val="20"/>
              </w:rPr>
              <w:t>0 (0%)</w:t>
            </w:r>
          </w:p>
        </w:tc>
      </w:tr>
      <w:tr w:rsidR="00BC564C" w:rsidRPr="00662DE5" w14:paraId="1519421E" w14:textId="77777777" w:rsidTr="00BC564C">
        <w:trPr>
          <w:trHeight w:val="315"/>
        </w:trPr>
        <w:tc>
          <w:tcPr>
            <w:tcW w:w="959" w:type="dxa"/>
            <w:tcBorders>
              <w:top w:val="single" w:sz="4" w:space="0" w:color="auto"/>
              <w:left w:val="single" w:sz="4" w:space="0" w:color="auto"/>
              <w:bottom w:val="single" w:sz="4" w:space="0" w:color="auto"/>
              <w:right w:val="single" w:sz="4" w:space="0" w:color="auto"/>
            </w:tcBorders>
            <w:shd w:val="clear" w:color="auto" w:fill="auto"/>
            <w:vAlign w:val="bottom"/>
          </w:tcPr>
          <w:p w14:paraId="5B7E59EA" w14:textId="77777777" w:rsidR="00BC564C" w:rsidRPr="00662DE5" w:rsidRDefault="00BC564C" w:rsidP="00690327">
            <w:pPr>
              <w:spacing w:after="0" w:line="240" w:lineRule="auto"/>
              <w:jc w:val="center"/>
              <w:rPr>
                <w:rFonts w:cs="Calibri"/>
                <w:b/>
                <w:sz w:val="20"/>
                <w:szCs w:val="20"/>
              </w:rPr>
            </w:pPr>
            <w:r w:rsidRPr="00662DE5">
              <w:rPr>
                <w:rFonts w:cs="Calibri"/>
                <w:b/>
                <w:sz w:val="20"/>
                <w:szCs w:val="20"/>
              </w:rPr>
              <w:t>TOTAL</w:t>
            </w:r>
          </w:p>
        </w:tc>
        <w:tc>
          <w:tcPr>
            <w:tcW w:w="1433" w:type="dxa"/>
            <w:tcBorders>
              <w:top w:val="single" w:sz="4" w:space="0" w:color="auto"/>
              <w:left w:val="single" w:sz="4" w:space="0" w:color="auto"/>
              <w:bottom w:val="single" w:sz="4" w:space="0" w:color="auto"/>
              <w:right w:val="single" w:sz="4" w:space="0" w:color="auto"/>
            </w:tcBorders>
            <w:shd w:val="clear" w:color="auto" w:fill="auto"/>
            <w:vAlign w:val="bottom"/>
          </w:tcPr>
          <w:p w14:paraId="194C453F" w14:textId="77777777" w:rsidR="00BC564C" w:rsidRPr="00662DE5" w:rsidRDefault="00BC564C" w:rsidP="00690327">
            <w:pPr>
              <w:spacing w:after="0" w:line="240" w:lineRule="auto"/>
              <w:jc w:val="center"/>
              <w:rPr>
                <w:b/>
                <w:sz w:val="20"/>
                <w:szCs w:val="20"/>
              </w:rPr>
            </w:pPr>
            <w:r w:rsidRPr="00662DE5">
              <w:rPr>
                <w:b/>
                <w:sz w:val="20"/>
                <w:szCs w:val="20"/>
              </w:rPr>
              <w:t>N=93</w:t>
            </w:r>
          </w:p>
        </w:tc>
        <w:tc>
          <w:tcPr>
            <w:tcW w:w="999" w:type="dxa"/>
            <w:tcBorders>
              <w:top w:val="single" w:sz="4" w:space="0" w:color="auto"/>
              <w:left w:val="single" w:sz="4" w:space="0" w:color="auto"/>
              <w:bottom w:val="single" w:sz="4" w:space="0" w:color="auto"/>
              <w:right w:val="single" w:sz="4" w:space="0" w:color="auto"/>
            </w:tcBorders>
            <w:shd w:val="clear" w:color="auto" w:fill="auto"/>
            <w:vAlign w:val="bottom"/>
          </w:tcPr>
          <w:p w14:paraId="1E093032" w14:textId="77777777" w:rsidR="00BC564C" w:rsidRPr="00662DE5" w:rsidRDefault="00BC564C" w:rsidP="00690327">
            <w:pPr>
              <w:spacing w:after="0" w:line="240" w:lineRule="auto"/>
              <w:jc w:val="center"/>
              <w:rPr>
                <w:rFonts w:cs="Calibri"/>
                <w:b/>
                <w:sz w:val="20"/>
                <w:szCs w:val="20"/>
              </w:rPr>
            </w:pPr>
            <w:r w:rsidRPr="00662DE5">
              <w:rPr>
                <w:rFonts w:cs="Calibri"/>
                <w:b/>
                <w:sz w:val="20"/>
                <w:szCs w:val="20"/>
              </w:rPr>
              <w:t>86 (92%)</w:t>
            </w:r>
          </w:p>
        </w:tc>
        <w:tc>
          <w:tcPr>
            <w:tcW w:w="999" w:type="dxa"/>
            <w:tcBorders>
              <w:top w:val="single" w:sz="4" w:space="0" w:color="auto"/>
              <w:left w:val="single" w:sz="4" w:space="0" w:color="auto"/>
              <w:bottom w:val="single" w:sz="4" w:space="0" w:color="auto"/>
              <w:right w:val="single" w:sz="4" w:space="0" w:color="auto"/>
            </w:tcBorders>
            <w:shd w:val="clear" w:color="auto" w:fill="auto"/>
            <w:vAlign w:val="bottom"/>
          </w:tcPr>
          <w:p w14:paraId="618AAB61" w14:textId="77777777" w:rsidR="00BC564C" w:rsidRPr="00662DE5" w:rsidRDefault="00BC564C" w:rsidP="00690327">
            <w:pPr>
              <w:spacing w:after="0" w:line="240" w:lineRule="auto"/>
              <w:jc w:val="center"/>
              <w:rPr>
                <w:rFonts w:cs="Calibri"/>
                <w:b/>
                <w:sz w:val="20"/>
                <w:szCs w:val="20"/>
              </w:rPr>
            </w:pPr>
            <w:r w:rsidRPr="00662DE5">
              <w:rPr>
                <w:rFonts w:cs="Calibri"/>
                <w:b/>
                <w:sz w:val="20"/>
                <w:szCs w:val="20"/>
              </w:rPr>
              <w:t>70 (7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FDD9171" w14:textId="77777777" w:rsidR="00BC564C" w:rsidRPr="00662DE5" w:rsidRDefault="00BC564C" w:rsidP="00BC564C">
            <w:pPr>
              <w:spacing w:after="0" w:line="240" w:lineRule="auto"/>
              <w:jc w:val="center"/>
              <w:rPr>
                <w:rFonts w:cs="Calibri"/>
                <w:b/>
                <w:sz w:val="20"/>
                <w:szCs w:val="20"/>
              </w:rPr>
            </w:pPr>
            <w:r w:rsidRPr="00662DE5">
              <w:rPr>
                <w:rFonts w:cs="Calibri"/>
                <w:b/>
                <w:sz w:val="20"/>
                <w:szCs w:val="20"/>
              </w:rPr>
              <w:t>38 (44%)</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bottom"/>
          </w:tcPr>
          <w:p w14:paraId="1221506E" w14:textId="77777777" w:rsidR="00BC564C" w:rsidRPr="00662DE5" w:rsidRDefault="00BC564C" w:rsidP="00BC564C">
            <w:pPr>
              <w:spacing w:after="0" w:line="240" w:lineRule="auto"/>
              <w:jc w:val="center"/>
              <w:rPr>
                <w:rFonts w:cs="Calibri"/>
                <w:b/>
                <w:sz w:val="20"/>
                <w:szCs w:val="20"/>
              </w:rPr>
            </w:pPr>
            <w:r w:rsidRPr="00662DE5">
              <w:rPr>
                <w:rFonts w:cs="Calibri"/>
                <w:b/>
                <w:sz w:val="20"/>
                <w:szCs w:val="20"/>
              </w:rPr>
              <w:t>27 (39%)</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bottom"/>
          </w:tcPr>
          <w:p w14:paraId="23173E2A" w14:textId="77777777" w:rsidR="00BC564C" w:rsidRPr="00662DE5" w:rsidRDefault="00BC564C" w:rsidP="00BC564C">
            <w:pPr>
              <w:spacing w:after="0" w:line="240" w:lineRule="auto"/>
              <w:jc w:val="center"/>
              <w:rPr>
                <w:rFonts w:cs="Calibri"/>
                <w:b/>
                <w:sz w:val="20"/>
                <w:szCs w:val="20"/>
              </w:rPr>
            </w:pPr>
            <w:r w:rsidRPr="00662DE5">
              <w:rPr>
                <w:rFonts w:cs="Calibri"/>
                <w:b/>
                <w:sz w:val="20"/>
                <w:szCs w:val="20"/>
              </w:rPr>
              <w:t>10 (1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DB89F8F" w14:textId="77777777" w:rsidR="00BC564C" w:rsidRPr="00662DE5" w:rsidRDefault="00BC564C" w:rsidP="00690327">
            <w:pPr>
              <w:spacing w:after="0" w:line="240" w:lineRule="auto"/>
              <w:jc w:val="center"/>
              <w:rPr>
                <w:rFonts w:cs="Calibri"/>
                <w:b/>
                <w:sz w:val="20"/>
                <w:szCs w:val="20"/>
              </w:rPr>
            </w:pPr>
            <w:r w:rsidRPr="00662DE5">
              <w:rPr>
                <w:rFonts w:cs="Calibri"/>
                <w:b/>
                <w:sz w:val="20"/>
                <w:szCs w:val="20"/>
              </w:rPr>
              <w:t>45 (52%)</w:t>
            </w:r>
          </w:p>
        </w:tc>
        <w:tc>
          <w:tcPr>
            <w:tcW w:w="893" w:type="dxa"/>
            <w:tcBorders>
              <w:top w:val="single" w:sz="4" w:space="0" w:color="auto"/>
              <w:left w:val="single" w:sz="4" w:space="0" w:color="auto"/>
              <w:bottom w:val="single" w:sz="4" w:space="0" w:color="auto"/>
              <w:right w:val="single" w:sz="4" w:space="0" w:color="auto"/>
            </w:tcBorders>
            <w:shd w:val="clear" w:color="auto" w:fill="auto"/>
            <w:vAlign w:val="bottom"/>
          </w:tcPr>
          <w:p w14:paraId="3ECE03AC" w14:textId="77777777" w:rsidR="00BC564C" w:rsidRPr="00662DE5" w:rsidRDefault="00BC564C" w:rsidP="00BC564C">
            <w:pPr>
              <w:spacing w:after="0" w:line="240" w:lineRule="auto"/>
              <w:jc w:val="center"/>
              <w:rPr>
                <w:rFonts w:cs="Calibri"/>
                <w:b/>
                <w:sz w:val="20"/>
                <w:szCs w:val="20"/>
              </w:rPr>
            </w:pPr>
            <w:r w:rsidRPr="00662DE5">
              <w:rPr>
                <w:rFonts w:cs="Calibri"/>
                <w:b/>
                <w:sz w:val="20"/>
                <w:szCs w:val="20"/>
              </w:rPr>
              <w:t>11(16%)</w:t>
            </w:r>
          </w:p>
        </w:tc>
        <w:tc>
          <w:tcPr>
            <w:tcW w:w="894" w:type="dxa"/>
            <w:tcBorders>
              <w:top w:val="single" w:sz="4" w:space="0" w:color="auto"/>
              <w:left w:val="single" w:sz="4" w:space="0" w:color="auto"/>
              <w:bottom w:val="single" w:sz="4" w:space="0" w:color="auto"/>
              <w:right w:val="single" w:sz="4" w:space="0" w:color="auto"/>
            </w:tcBorders>
            <w:shd w:val="clear" w:color="auto" w:fill="auto"/>
            <w:vAlign w:val="bottom"/>
          </w:tcPr>
          <w:p w14:paraId="006FA558" w14:textId="77777777" w:rsidR="00BC564C" w:rsidRPr="00662DE5" w:rsidRDefault="00BC564C" w:rsidP="00BC564C">
            <w:pPr>
              <w:spacing w:after="0" w:line="240" w:lineRule="auto"/>
              <w:jc w:val="center"/>
              <w:rPr>
                <w:rFonts w:cs="Calibri"/>
                <w:b/>
                <w:sz w:val="20"/>
                <w:szCs w:val="20"/>
              </w:rPr>
            </w:pPr>
            <w:r w:rsidRPr="00662DE5">
              <w:rPr>
                <w:rFonts w:cs="Calibri"/>
                <w:b/>
                <w:sz w:val="20"/>
                <w:szCs w:val="20"/>
              </w:rPr>
              <w:t>9 (1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5626DBDD" w14:textId="77777777" w:rsidR="00BC564C" w:rsidRPr="00662DE5" w:rsidRDefault="00BC564C" w:rsidP="00690327">
            <w:pPr>
              <w:spacing w:after="0" w:line="240" w:lineRule="auto"/>
              <w:jc w:val="center"/>
              <w:rPr>
                <w:rFonts w:cs="Calibri"/>
                <w:b/>
                <w:sz w:val="20"/>
                <w:szCs w:val="20"/>
              </w:rPr>
            </w:pPr>
            <w:r w:rsidRPr="00662DE5">
              <w:rPr>
                <w:rFonts w:cs="Calibri"/>
                <w:b/>
                <w:sz w:val="20"/>
                <w:szCs w:val="20"/>
              </w:rPr>
              <w:t>3 (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2BCD7E49" w14:textId="77777777" w:rsidR="00BC564C" w:rsidRPr="00662DE5" w:rsidRDefault="00BC564C" w:rsidP="00690327">
            <w:pPr>
              <w:spacing w:after="0" w:line="240" w:lineRule="auto"/>
              <w:jc w:val="center"/>
              <w:rPr>
                <w:rFonts w:cs="Calibri"/>
                <w:b/>
                <w:sz w:val="20"/>
                <w:szCs w:val="20"/>
              </w:rPr>
            </w:pPr>
            <w:r w:rsidRPr="00662DE5">
              <w:rPr>
                <w:rFonts w:cs="Calibri"/>
                <w:b/>
                <w:sz w:val="20"/>
                <w:szCs w:val="20"/>
              </w:rPr>
              <w:t>5 (7%)</w:t>
            </w:r>
          </w:p>
        </w:tc>
        <w:tc>
          <w:tcPr>
            <w:tcW w:w="1465" w:type="dxa"/>
            <w:tcBorders>
              <w:top w:val="single" w:sz="4" w:space="0" w:color="auto"/>
              <w:left w:val="single" w:sz="4" w:space="0" w:color="auto"/>
              <w:bottom w:val="single" w:sz="4" w:space="0" w:color="auto"/>
              <w:right w:val="single" w:sz="4" w:space="0" w:color="auto"/>
            </w:tcBorders>
            <w:shd w:val="clear" w:color="auto" w:fill="auto"/>
            <w:vAlign w:val="bottom"/>
          </w:tcPr>
          <w:p w14:paraId="05728306" w14:textId="77777777" w:rsidR="00BC564C" w:rsidRPr="00662DE5" w:rsidRDefault="00BC564C" w:rsidP="00690327">
            <w:pPr>
              <w:spacing w:after="0" w:line="240" w:lineRule="auto"/>
              <w:jc w:val="center"/>
              <w:rPr>
                <w:rFonts w:cs="Calibri"/>
                <w:b/>
                <w:sz w:val="20"/>
                <w:szCs w:val="20"/>
              </w:rPr>
            </w:pPr>
            <w:r w:rsidRPr="00662DE5">
              <w:rPr>
                <w:rFonts w:cs="Calibri"/>
                <w:b/>
                <w:sz w:val="20"/>
                <w:szCs w:val="20"/>
              </w:rPr>
              <w:t>10 (14%)</w:t>
            </w:r>
          </w:p>
        </w:tc>
      </w:tr>
    </w:tbl>
    <w:p w14:paraId="050A3093" w14:textId="3FF77CF5" w:rsidR="00965053" w:rsidRPr="00662DE5" w:rsidRDefault="00BC564C" w:rsidP="00965053">
      <w:pPr>
        <w:rPr>
          <w:sz w:val="20"/>
          <w:szCs w:val="20"/>
        </w:rPr>
      </w:pPr>
      <w:r w:rsidRPr="00662DE5">
        <w:rPr>
          <w:rFonts w:cs="Calibri"/>
          <w:b/>
          <w:sz w:val="20"/>
          <w:szCs w:val="20"/>
          <w:vertAlign w:val="superscript"/>
        </w:rPr>
        <w:br/>
      </w:r>
      <w:r w:rsidR="00690327" w:rsidRPr="00662DE5">
        <w:rPr>
          <w:rFonts w:cs="Calibri"/>
          <w:b/>
          <w:sz w:val="20"/>
          <w:szCs w:val="20"/>
          <w:vertAlign w:val="superscript"/>
        </w:rPr>
        <w:t>1</w:t>
      </w:r>
      <w:r w:rsidR="00965053" w:rsidRPr="00662DE5">
        <w:rPr>
          <w:sz w:val="20"/>
          <w:szCs w:val="20"/>
        </w:rPr>
        <w:t xml:space="preserve"> refers to progress reports of signatories who </w:t>
      </w:r>
      <w:r w:rsidR="00E91A0A" w:rsidRPr="00662DE5">
        <w:rPr>
          <w:sz w:val="20"/>
          <w:szCs w:val="20"/>
        </w:rPr>
        <w:t xml:space="preserve">were judged (as at December 2013) as </w:t>
      </w:r>
      <w:r w:rsidR="00965053" w:rsidRPr="00662DE5">
        <w:rPr>
          <w:sz w:val="20"/>
          <w:szCs w:val="20"/>
        </w:rPr>
        <w:t xml:space="preserve">demonstrated </w:t>
      </w:r>
      <w:r w:rsidR="004742FE" w:rsidRPr="00662DE5">
        <w:rPr>
          <w:sz w:val="20"/>
          <w:szCs w:val="20"/>
          <w:u w:val="single"/>
        </w:rPr>
        <w:t>likely</w:t>
      </w:r>
      <w:r w:rsidR="004742FE" w:rsidRPr="00662DE5">
        <w:rPr>
          <w:sz w:val="20"/>
          <w:szCs w:val="20"/>
        </w:rPr>
        <w:t xml:space="preserve"> </w:t>
      </w:r>
      <w:r w:rsidR="00965053" w:rsidRPr="00662DE5">
        <w:rPr>
          <w:sz w:val="20"/>
          <w:szCs w:val="20"/>
        </w:rPr>
        <w:t xml:space="preserve"> </w:t>
      </w:r>
      <w:r w:rsidR="004742FE" w:rsidRPr="00662DE5">
        <w:rPr>
          <w:sz w:val="20"/>
          <w:szCs w:val="20"/>
        </w:rPr>
        <w:t>(</w:t>
      </w:r>
      <w:r w:rsidR="00965053" w:rsidRPr="00662DE5">
        <w:rPr>
          <w:sz w:val="20"/>
          <w:szCs w:val="20"/>
        </w:rPr>
        <w:t xml:space="preserve">“1”) or </w:t>
      </w:r>
      <w:r w:rsidR="00965053" w:rsidRPr="00662DE5">
        <w:rPr>
          <w:sz w:val="20"/>
          <w:szCs w:val="20"/>
          <w:u w:val="single"/>
        </w:rPr>
        <w:t>potential</w:t>
      </w:r>
      <w:r w:rsidR="00965053" w:rsidRPr="00662DE5">
        <w:rPr>
          <w:sz w:val="20"/>
          <w:szCs w:val="20"/>
        </w:rPr>
        <w:t xml:space="preserve"> (“2”) additionality in their delivery plans for A1, A4, A6 and A8</w:t>
      </w:r>
    </w:p>
    <w:p w14:paraId="72F6294D" w14:textId="77777777" w:rsidR="00965053" w:rsidRPr="00662DE5" w:rsidRDefault="00690327" w:rsidP="00965053">
      <w:pPr>
        <w:pStyle w:val="Caption"/>
        <w:rPr>
          <w:sz w:val="20"/>
          <w:szCs w:val="20"/>
        </w:rPr>
      </w:pPr>
      <w:r w:rsidRPr="00662DE5">
        <w:rPr>
          <w:sz w:val="20"/>
          <w:szCs w:val="20"/>
          <w:vertAlign w:val="superscript"/>
        </w:rPr>
        <w:t>2</w:t>
      </w:r>
      <w:r w:rsidRPr="00662DE5">
        <w:rPr>
          <w:sz w:val="20"/>
          <w:szCs w:val="20"/>
        </w:rPr>
        <w:t xml:space="preserve"> refers to whether or not a progress report was provided at all. In 2012/2013, </w:t>
      </w:r>
      <w:r w:rsidR="00581A66" w:rsidRPr="00662DE5">
        <w:rPr>
          <w:sz w:val="20"/>
          <w:szCs w:val="20"/>
        </w:rPr>
        <w:t xml:space="preserve">7 signatories did not provide an update. In 2013/2014, 20 signatories did not provide an update, and three signatories were no longer listed. </w:t>
      </w:r>
    </w:p>
    <w:p w14:paraId="689B6E20" w14:textId="77777777" w:rsidR="00581A66" w:rsidRPr="00662DE5" w:rsidRDefault="00581A66" w:rsidP="00581A66">
      <w:pPr>
        <w:rPr>
          <w:sz w:val="20"/>
          <w:szCs w:val="20"/>
        </w:rPr>
      </w:pPr>
      <w:r w:rsidRPr="00662DE5">
        <w:rPr>
          <w:rFonts w:cs="Calibri"/>
          <w:sz w:val="20"/>
          <w:szCs w:val="20"/>
          <w:vertAlign w:val="superscript"/>
        </w:rPr>
        <w:t>3</w:t>
      </w:r>
      <w:r w:rsidRPr="00662DE5">
        <w:rPr>
          <w:rFonts w:cs="Calibri"/>
          <w:sz w:val="20"/>
          <w:szCs w:val="20"/>
        </w:rPr>
        <w:t xml:space="preserve"> refers to a narrative, qualitative report which reports on progress but without demonstrating changes since 2013</w:t>
      </w:r>
      <w:r w:rsidR="00C06F88" w:rsidRPr="00662DE5">
        <w:rPr>
          <w:rFonts w:cs="Calibri"/>
          <w:sz w:val="20"/>
          <w:szCs w:val="20"/>
        </w:rPr>
        <w:t xml:space="preserve">, for example reiterating what was reported the previous year, but worded differently. This differs from the category “same text as in 2013” in that the texts are not identical to each other. </w:t>
      </w:r>
    </w:p>
    <w:p w14:paraId="2DDCA4E8" w14:textId="77777777" w:rsidR="00BC564C" w:rsidRPr="00662DE5" w:rsidRDefault="00581A66" w:rsidP="00671E19">
      <w:pPr>
        <w:rPr>
          <w:rFonts w:cs="Calibri"/>
          <w:sz w:val="20"/>
          <w:szCs w:val="20"/>
        </w:rPr>
      </w:pPr>
      <w:r w:rsidRPr="00662DE5">
        <w:rPr>
          <w:rFonts w:cs="Calibri"/>
          <w:sz w:val="20"/>
          <w:szCs w:val="20"/>
          <w:vertAlign w:val="superscript"/>
        </w:rPr>
        <w:t>4</w:t>
      </w:r>
      <w:r w:rsidRPr="00662DE5">
        <w:rPr>
          <w:rFonts w:cs="Calibri"/>
          <w:sz w:val="20"/>
          <w:szCs w:val="20"/>
        </w:rPr>
        <w:t xml:space="preserve"> refers to a narrative report without qualitatively or quantitatively demonstrating progress. For example </w:t>
      </w:r>
      <w:r w:rsidR="00C06F88" w:rsidRPr="00662DE5">
        <w:rPr>
          <w:rFonts w:cs="Calibri"/>
          <w:sz w:val="20"/>
          <w:szCs w:val="20"/>
        </w:rPr>
        <w:t xml:space="preserve">listing what they do but without discussing relevant achievements or progress. </w:t>
      </w:r>
      <w:r w:rsidR="00BC564C" w:rsidRPr="00662DE5">
        <w:rPr>
          <w:rFonts w:cs="Calibri"/>
          <w:sz w:val="20"/>
          <w:szCs w:val="20"/>
        </w:rPr>
        <w:t xml:space="preserve"> </w:t>
      </w:r>
    </w:p>
    <w:p w14:paraId="04AF259C" w14:textId="77777777" w:rsidR="00BC564C" w:rsidRPr="00662DE5" w:rsidRDefault="00BC564C" w:rsidP="00671E19">
      <w:pPr>
        <w:rPr>
          <w:rFonts w:cs="Calibri"/>
          <w:sz w:val="20"/>
          <w:szCs w:val="20"/>
        </w:rPr>
        <w:sectPr w:rsidR="00BC564C" w:rsidRPr="00662DE5" w:rsidSect="00AA072C">
          <w:pgSz w:w="16838" w:h="11906" w:orient="landscape"/>
          <w:pgMar w:top="1440" w:right="1440" w:bottom="1440" w:left="1440" w:header="708" w:footer="708" w:gutter="0"/>
          <w:cols w:space="708"/>
          <w:docGrid w:linePitch="360"/>
        </w:sectPr>
      </w:pPr>
    </w:p>
    <w:p w14:paraId="4E429688" w14:textId="00F38FC9" w:rsidR="00332369" w:rsidRPr="00662DE5" w:rsidRDefault="00332369" w:rsidP="00332369">
      <w:pPr>
        <w:pStyle w:val="Caption"/>
      </w:pPr>
      <w:r w:rsidRPr="00662DE5">
        <w:lastRenderedPageBreak/>
        <w:t xml:space="preserve">Figure </w:t>
      </w:r>
      <w:r w:rsidR="004B21A5" w:rsidRPr="00662DE5">
        <w:t>2</w:t>
      </w:r>
      <w:r w:rsidRPr="00662DE5">
        <w:t xml:space="preserve">. </w:t>
      </w:r>
      <w:r w:rsidR="00007D1E" w:rsidRPr="00662DE5">
        <w:t xml:space="preserve">Additionality: Proportion of interventions listed in delivery plans </w:t>
      </w:r>
      <w:r w:rsidRPr="00662DE5">
        <w:t xml:space="preserve">(n=432) across 4 alcohol pledges </w:t>
      </w:r>
      <w:r w:rsidR="00007D1E" w:rsidRPr="00662DE5">
        <w:t>likely, potentially or unlikely to have been brought about by the RD</w:t>
      </w:r>
    </w:p>
    <w:p w14:paraId="69861C57" w14:textId="4D28D166" w:rsidR="00332369" w:rsidRPr="00662DE5" w:rsidRDefault="00504746" w:rsidP="00332369">
      <w:r w:rsidRPr="00662DE5">
        <w:rPr>
          <w:noProof/>
        </w:rPr>
        <w:drawing>
          <wp:inline distT="0" distB="0" distL="0" distR="0" wp14:anchorId="1852EE2C" wp14:editId="2E534FCA">
            <wp:extent cx="4730750" cy="38893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30750" cy="3889375"/>
                    </a:xfrm>
                    <a:prstGeom prst="rect">
                      <a:avLst/>
                    </a:prstGeom>
                    <a:noFill/>
                  </pic:spPr>
                </pic:pic>
              </a:graphicData>
            </a:graphic>
          </wp:inline>
        </w:drawing>
      </w:r>
    </w:p>
    <w:p w14:paraId="58FA3475" w14:textId="77777777" w:rsidR="00332369" w:rsidRPr="00662DE5" w:rsidRDefault="00332369" w:rsidP="00332369"/>
    <w:p w14:paraId="11BB5A34" w14:textId="77777777" w:rsidR="00332369" w:rsidRPr="00662DE5" w:rsidRDefault="00332369" w:rsidP="00332369">
      <w:pPr>
        <w:pStyle w:val="Caption"/>
        <w:sectPr w:rsidR="00332369" w:rsidRPr="00662DE5" w:rsidSect="009522A2">
          <w:pgSz w:w="11906" w:h="16838"/>
          <w:pgMar w:top="1440" w:right="1440" w:bottom="1440" w:left="1440" w:header="708" w:footer="708" w:gutter="0"/>
          <w:cols w:space="708"/>
          <w:docGrid w:linePitch="360"/>
        </w:sectPr>
      </w:pPr>
      <w:bookmarkStart w:id="59" w:name="_Ref383166981"/>
    </w:p>
    <w:p w14:paraId="5B802D5E" w14:textId="666D8231" w:rsidR="00332369" w:rsidRPr="00662DE5" w:rsidRDefault="00332369" w:rsidP="00332369">
      <w:pPr>
        <w:pStyle w:val="Caption"/>
      </w:pPr>
      <w:r w:rsidRPr="00662DE5">
        <w:lastRenderedPageBreak/>
        <w:t xml:space="preserve">Figure </w:t>
      </w:r>
      <w:bookmarkEnd w:id="59"/>
      <w:r w:rsidR="004B21A5" w:rsidRPr="00662DE5">
        <w:t>3</w:t>
      </w:r>
      <w:r w:rsidRPr="00662DE5">
        <w:t>. Additionality</w:t>
      </w:r>
      <w:r w:rsidR="009C1179" w:rsidRPr="00662DE5">
        <w:t>: proportion of interventions judlged as likely, potentially or unlikely to be brought about by</w:t>
      </w:r>
      <w:r w:rsidRPr="00662DE5">
        <w:t xml:space="preserve"> the RD </w:t>
      </w:r>
    </w:p>
    <w:p w14:paraId="45E915DE" w14:textId="77777777" w:rsidR="00504746" w:rsidRPr="00662DE5" w:rsidRDefault="00504746" w:rsidP="00504746">
      <w:r w:rsidRPr="00662DE5">
        <w:rPr>
          <w:noProof/>
        </w:rPr>
        <w:drawing>
          <wp:inline distT="0" distB="0" distL="0" distR="0" wp14:anchorId="19F8CCAD" wp14:editId="78D0D951">
            <wp:extent cx="7996859" cy="4446938"/>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000637" cy="4449039"/>
                    </a:xfrm>
                    <a:prstGeom prst="rect">
                      <a:avLst/>
                    </a:prstGeom>
                    <a:noFill/>
                  </pic:spPr>
                </pic:pic>
              </a:graphicData>
            </a:graphic>
          </wp:inline>
        </w:drawing>
      </w:r>
    </w:p>
    <w:p w14:paraId="5F595CFE" w14:textId="516FB7C0" w:rsidR="00332369" w:rsidRPr="00662DE5" w:rsidRDefault="00332369" w:rsidP="00332369"/>
    <w:p w14:paraId="0251610E" w14:textId="77777777" w:rsidR="00332369" w:rsidRPr="00662DE5" w:rsidRDefault="00332369" w:rsidP="00332369"/>
    <w:p w14:paraId="07051554" w14:textId="77777777" w:rsidR="00332369" w:rsidRPr="00662DE5" w:rsidRDefault="00332369" w:rsidP="00671E19">
      <w:pPr>
        <w:sectPr w:rsidR="00332369" w:rsidRPr="00662DE5" w:rsidSect="00332369">
          <w:pgSz w:w="16838" w:h="11906" w:orient="landscape"/>
          <w:pgMar w:top="1440" w:right="1440" w:bottom="1440" w:left="1440" w:header="708" w:footer="708" w:gutter="0"/>
          <w:cols w:space="708"/>
          <w:docGrid w:linePitch="360"/>
        </w:sectPr>
      </w:pPr>
    </w:p>
    <w:p w14:paraId="690FF6AE" w14:textId="3CBC85A6" w:rsidR="00671E19" w:rsidRPr="00662DE5" w:rsidRDefault="00671E19" w:rsidP="00671E19">
      <w:pPr>
        <w:rPr>
          <w:rFonts w:cs="Calibri"/>
          <w:sz w:val="22"/>
        </w:rPr>
      </w:pPr>
      <w:r w:rsidRPr="00662DE5">
        <w:lastRenderedPageBreak/>
        <w:t xml:space="preserve">Table </w:t>
      </w:r>
      <w:r w:rsidR="00057357" w:rsidRPr="00662DE5">
        <w:t>3</w:t>
      </w:r>
      <w:r w:rsidRPr="00662DE5">
        <w:t xml:space="preserve">. Assessment of progress on delivery of plans: </w:t>
      </w:r>
      <w:r w:rsidR="00007D1E" w:rsidRPr="00662DE5">
        <w:t xml:space="preserve">the reported implementation of </w:t>
      </w:r>
      <w:r w:rsidR="00BC564C" w:rsidRPr="00662DE5">
        <w:t xml:space="preserve">pledge </w:t>
      </w:r>
      <w:r w:rsidRPr="00662DE5">
        <w:t xml:space="preserve">A8 “alcohol unit reduc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57"/>
        <w:gridCol w:w="1979"/>
        <w:gridCol w:w="1980"/>
      </w:tblGrid>
      <w:tr w:rsidR="00BC564C" w:rsidRPr="00662DE5" w14:paraId="6303964C" w14:textId="77777777" w:rsidTr="006421C1">
        <w:tc>
          <w:tcPr>
            <w:tcW w:w="5211" w:type="dxa"/>
            <w:vAlign w:val="bottom"/>
          </w:tcPr>
          <w:p w14:paraId="247766C4" w14:textId="77777777" w:rsidR="00671E19" w:rsidRPr="00662DE5" w:rsidRDefault="00BC564C" w:rsidP="006421C1">
            <w:pPr>
              <w:spacing w:after="0"/>
              <w:rPr>
                <w:rFonts w:cs="Calibri"/>
                <w:b/>
                <w:sz w:val="20"/>
                <w:szCs w:val="20"/>
              </w:rPr>
            </w:pPr>
            <w:r w:rsidRPr="00662DE5">
              <w:rPr>
                <w:rFonts w:cs="Calibri"/>
                <w:b/>
                <w:sz w:val="20"/>
                <w:szCs w:val="20"/>
              </w:rPr>
              <w:t>Interventions under “alcohol unit reduction” pledge (A8)</w:t>
            </w:r>
          </w:p>
        </w:tc>
        <w:tc>
          <w:tcPr>
            <w:tcW w:w="2015" w:type="dxa"/>
            <w:vAlign w:val="bottom"/>
          </w:tcPr>
          <w:p w14:paraId="13AE3789" w14:textId="77777777" w:rsidR="00BC564C" w:rsidRPr="00662DE5" w:rsidRDefault="00BC564C" w:rsidP="006421C1">
            <w:pPr>
              <w:spacing w:after="0"/>
              <w:jc w:val="center"/>
              <w:rPr>
                <w:rFonts w:cs="Calibri"/>
                <w:b/>
                <w:sz w:val="20"/>
                <w:szCs w:val="20"/>
              </w:rPr>
            </w:pPr>
            <w:r w:rsidRPr="00662DE5">
              <w:rPr>
                <w:rFonts w:cs="Calibri"/>
                <w:b/>
                <w:sz w:val="20"/>
                <w:szCs w:val="20"/>
              </w:rPr>
              <w:t>2013</w:t>
            </w:r>
          </w:p>
          <w:p w14:paraId="1D953D71" w14:textId="77777777" w:rsidR="00671E19" w:rsidRPr="00662DE5" w:rsidRDefault="00BC564C" w:rsidP="006421C1">
            <w:pPr>
              <w:spacing w:after="0"/>
              <w:jc w:val="center"/>
              <w:rPr>
                <w:rFonts w:cs="Calibri"/>
                <w:b/>
                <w:sz w:val="20"/>
                <w:szCs w:val="20"/>
              </w:rPr>
            </w:pPr>
            <w:r w:rsidRPr="00662DE5">
              <w:rPr>
                <w:rFonts w:cs="Calibri"/>
                <w:b/>
                <w:sz w:val="20"/>
                <w:szCs w:val="20"/>
              </w:rPr>
              <w:t>N= 22 out of 32 A8 signatories total</w:t>
            </w:r>
          </w:p>
        </w:tc>
        <w:tc>
          <w:tcPr>
            <w:tcW w:w="2016" w:type="dxa"/>
            <w:vAlign w:val="bottom"/>
          </w:tcPr>
          <w:p w14:paraId="0162D426" w14:textId="77777777" w:rsidR="00671E19" w:rsidRPr="00662DE5" w:rsidRDefault="00BC564C" w:rsidP="006421C1">
            <w:pPr>
              <w:spacing w:after="0"/>
              <w:jc w:val="center"/>
              <w:rPr>
                <w:rFonts w:cs="Calibri"/>
                <w:b/>
                <w:sz w:val="20"/>
                <w:szCs w:val="20"/>
              </w:rPr>
            </w:pPr>
            <w:r w:rsidRPr="00662DE5">
              <w:rPr>
                <w:rFonts w:cs="Calibri"/>
                <w:b/>
                <w:sz w:val="20"/>
                <w:szCs w:val="20"/>
              </w:rPr>
              <w:t>2014</w:t>
            </w:r>
          </w:p>
          <w:p w14:paraId="47715CD8" w14:textId="77777777" w:rsidR="00BC564C" w:rsidRPr="00662DE5" w:rsidRDefault="00BC564C" w:rsidP="006421C1">
            <w:pPr>
              <w:spacing w:after="0"/>
              <w:jc w:val="center"/>
              <w:rPr>
                <w:rFonts w:cs="Calibri"/>
                <w:b/>
                <w:sz w:val="20"/>
                <w:szCs w:val="20"/>
              </w:rPr>
            </w:pPr>
            <w:r w:rsidRPr="00662DE5">
              <w:rPr>
                <w:rFonts w:cs="Calibri"/>
                <w:b/>
                <w:sz w:val="20"/>
                <w:szCs w:val="20"/>
              </w:rPr>
              <w:t>N= 18 out of 32 A8 signatories total</w:t>
            </w:r>
          </w:p>
        </w:tc>
      </w:tr>
      <w:tr w:rsidR="00BC564C" w:rsidRPr="00662DE5" w14:paraId="27E7D937" w14:textId="77777777" w:rsidTr="006421C1">
        <w:tc>
          <w:tcPr>
            <w:tcW w:w="5211" w:type="dxa"/>
            <w:vAlign w:val="bottom"/>
          </w:tcPr>
          <w:p w14:paraId="1BA9C006" w14:textId="77777777" w:rsidR="00BC564C" w:rsidRPr="00662DE5" w:rsidRDefault="00BC564C" w:rsidP="006421C1">
            <w:pPr>
              <w:spacing w:after="0"/>
              <w:rPr>
                <w:rFonts w:cs="Calibri"/>
                <w:sz w:val="20"/>
                <w:szCs w:val="20"/>
              </w:rPr>
            </w:pPr>
            <w:r w:rsidRPr="00662DE5">
              <w:rPr>
                <w:rFonts w:cs="Calibri"/>
                <w:sz w:val="20"/>
                <w:szCs w:val="20"/>
              </w:rPr>
              <w:t xml:space="preserve">New low alcohol product development </w:t>
            </w:r>
          </w:p>
        </w:tc>
        <w:tc>
          <w:tcPr>
            <w:tcW w:w="2015" w:type="dxa"/>
            <w:vAlign w:val="bottom"/>
          </w:tcPr>
          <w:p w14:paraId="5A38548F" w14:textId="77777777" w:rsidR="00BC564C" w:rsidRPr="00662DE5" w:rsidRDefault="00BC564C" w:rsidP="006421C1">
            <w:pPr>
              <w:spacing w:after="0"/>
              <w:jc w:val="center"/>
              <w:rPr>
                <w:rFonts w:cs="Calibri"/>
                <w:sz w:val="20"/>
                <w:szCs w:val="20"/>
              </w:rPr>
            </w:pPr>
            <w:r w:rsidRPr="00662DE5">
              <w:rPr>
                <w:rFonts w:cs="Calibri"/>
                <w:sz w:val="20"/>
                <w:szCs w:val="20"/>
              </w:rPr>
              <w:t>12 (55%)</w:t>
            </w:r>
          </w:p>
        </w:tc>
        <w:tc>
          <w:tcPr>
            <w:tcW w:w="2016" w:type="dxa"/>
            <w:vAlign w:val="bottom"/>
          </w:tcPr>
          <w:p w14:paraId="3E10DC7F" w14:textId="77777777" w:rsidR="00BC564C" w:rsidRPr="00662DE5" w:rsidRDefault="00366677" w:rsidP="006421C1">
            <w:pPr>
              <w:spacing w:after="0"/>
              <w:jc w:val="center"/>
              <w:rPr>
                <w:rFonts w:cs="Calibri"/>
                <w:sz w:val="20"/>
                <w:szCs w:val="20"/>
              </w:rPr>
            </w:pPr>
            <w:r w:rsidRPr="00662DE5">
              <w:rPr>
                <w:rFonts w:cs="Calibri"/>
                <w:sz w:val="20"/>
                <w:szCs w:val="20"/>
              </w:rPr>
              <w:t>10 (56%)</w:t>
            </w:r>
          </w:p>
        </w:tc>
      </w:tr>
      <w:tr w:rsidR="00BC564C" w:rsidRPr="00662DE5" w14:paraId="06F13F4D" w14:textId="77777777" w:rsidTr="006421C1">
        <w:tc>
          <w:tcPr>
            <w:tcW w:w="5211" w:type="dxa"/>
            <w:vAlign w:val="bottom"/>
          </w:tcPr>
          <w:p w14:paraId="0484EE19" w14:textId="77777777" w:rsidR="00BC564C" w:rsidRPr="00662DE5" w:rsidRDefault="00BC564C" w:rsidP="006421C1">
            <w:pPr>
              <w:spacing w:after="0"/>
              <w:rPr>
                <w:rFonts w:cs="Calibri"/>
                <w:sz w:val="20"/>
                <w:szCs w:val="20"/>
              </w:rPr>
            </w:pPr>
            <w:r w:rsidRPr="00662DE5">
              <w:rPr>
                <w:rFonts w:cs="Calibri"/>
                <w:sz w:val="20"/>
                <w:szCs w:val="20"/>
              </w:rPr>
              <w:t>Promotion of low alcohol products</w:t>
            </w:r>
          </w:p>
        </w:tc>
        <w:tc>
          <w:tcPr>
            <w:tcW w:w="2015" w:type="dxa"/>
            <w:vAlign w:val="bottom"/>
          </w:tcPr>
          <w:p w14:paraId="7AAEE3C2" w14:textId="77777777" w:rsidR="00BC564C" w:rsidRPr="00662DE5" w:rsidRDefault="00BC564C" w:rsidP="006421C1">
            <w:pPr>
              <w:spacing w:after="0"/>
              <w:jc w:val="center"/>
              <w:rPr>
                <w:rFonts w:cs="Calibri"/>
                <w:sz w:val="20"/>
                <w:szCs w:val="20"/>
              </w:rPr>
            </w:pPr>
            <w:r w:rsidRPr="00662DE5">
              <w:rPr>
                <w:rFonts w:cs="Calibri"/>
                <w:sz w:val="20"/>
                <w:szCs w:val="20"/>
              </w:rPr>
              <w:t xml:space="preserve">11 </w:t>
            </w:r>
            <w:r w:rsidR="00366677" w:rsidRPr="00662DE5">
              <w:rPr>
                <w:rFonts w:cs="Calibri"/>
                <w:sz w:val="20"/>
                <w:szCs w:val="20"/>
              </w:rPr>
              <w:t>(</w:t>
            </w:r>
            <w:r w:rsidRPr="00662DE5">
              <w:rPr>
                <w:rFonts w:cs="Calibri"/>
                <w:sz w:val="20"/>
                <w:szCs w:val="20"/>
              </w:rPr>
              <w:t>50%)</w:t>
            </w:r>
          </w:p>
        </w:tc>
        <w:tc>
          <w:tcPr>
            <w:tcW w:w="2016" w:type="dxa"/>
            <w:vAlign w:val="bottom"/>
          </w:tcPr>
          <w:p w14:paraId="22648FE6" w14:textId="77777777" w:rsidR="00BC564C" w:rsidRPr="00662DE5" w:rsidRDefault="00366677" w:rsidP="006421C1">
            <w:pPr>
              <w:spacing w:after="0"/>
              <w:jc w:val="center"/>
              <w:rPr>
                <w:rFonts w:cs="Calibri"/>
                <w:sz w:val="20"/>
                <w:szCs w:val="20"/>
              </w:rPr>
            </w:pPr>
            <w:r w:rsidRPr="00662DE5">
              <w:rPr>
                <w:rFonts w:cs="Calibri"/>
                <w:sz w:val="20"/>
                <w:szCs w:val="20"/>
              </w:rPr>
              <w:t>12 (67%)</w:t>
            </w:r>
          </w:p>
        </w:tc>
      </w:tr>
      <w:tr w:rsidR="00BC564C" w:rsidRPr="00662DE5" w14:paraId="523B72EF" w14:textId="77777777" w:rsidTr="006421C1">
        <w:tc>
          <w:tcPr>
            <w:tcW w:w="5211" w:type="dxa"/>
            <w:vAlign w:val="bottom"/>
          </w:tcPr>
          <w:p w14:paraId="70163128" w14:textId="77777777" w:rsidR="00BC564C" w:rsidRPr="00662DE5" w:rsidRDefault="00BC564C" w:rsidP="006421C1">
            <w:pPr>
              <w:spacing w:after="0"/>
              <w:rPr>
                <w:rFonts w:cs="Calibri"/>
                <w:sz w:val="20"/>
                <w:szCs w:val="20"/>
              </w:rPr>
            </w:pPr>
            <w:r w:rsidRPr="00662DE5">
              <w:rPr>
                <w:rFonts w:cs="Calibri"/>
                <w:sz w:val="20"/>
                <w:szCs w:val="20"/>
              </w:rPr>
              <w:t xml:space="preserve">Removal of alcohol units </w:t>
            </w:r>
          </w:p>
        </w:tc>
        <w:tc>
          <w:tcPr>
            <w:tcW w:w="2015" w:type="dxa"/>
            <w:vAlign w:val="bottom"/>
          </w:tcPr>
          <w:p w14:paraId="1E68B09D" w14:textId="77777777" w:rsidR="00BC564C" w:rsidRPr="00662DE5" w:rsidRDefault="00BC564C" w:rsidP="006421C1">
            <w:pPr>
              <w:spacing w:after="0"/>
              <w:jc w:val="center"/>
              <w:rPr>
                <w:rFonts w:cs="Calibri"/>
                <w:sz w:val="20"/>
                <w:szCs w:val="20"/>
              </w:rPr>
            </w:pPr>
            <w:r w:rsidRPr="00662DE5">
              <w:rPr>
                <w:rFonts w:cs="Calibri"/>
                <w:sz w:val="20"/>
                <w:szCs w:val="20"/>
              </w:rPr>
              <w:t>10 (45%)</w:t>
            </w:r>
          </w:p>
        </w:tc>
        <w:tc>
          <w:tcPr>
            <w:tcW w:w="2016" w:type="dxa"/>
            <w:vAlign w:val="bottom"/>
          </w:tcPr>
          <w:p w14:paraId="314C2BDC" w14:textId="77777777" w:rsidR="00BC564C" w:rsidRPr="00662DE5" w:rsidRDefault="00366677" w:rsidP="006421C1">
            <w:pPr>
              <w:spacing w:after="0"/>
              <w:jc w:val="center"/>
              <w:rPr>
                <w:rFonts w:cs="Calibri"/>
                <w:sz w:val="20"/>
                <w:szCs w:val="20"/>
              </w:rPr>
            </w:pPr>
            <w:r w:rsidRPr="00662DE5">
              <w:rPr>
                <w:rFonts w:cs="Calibri"/>
                <w:sz w:val="20"/>
                <w:szCs w:val="20"/>
              </w:rPr>
              <w:t>5 (28%)</w:t>
            </w:r>
          </w:p>
        </w:tc>
      </w:tr>
      <w:tr w:rsidR="00BC564C" w:rsidRPr="00662DE5" w14:paraId="2F523899" w14:textId="77777777" w:rsidTr="006421C1">
        <w:tc>
          <w:tcPr>
            <w:tcW w:w="5211" w:type="dxa"/>
            <w:vAlign w:val="bottom"/>
          </w:tcPr>
          <w:p w14:paraId="4DB516C3" w14:textId="77777777" w:rsidR="00BC564C" w:rsidRPr="00662DE5" w:rsidRDefault="00BC564C" w:rsidP="006421C1">
            <w:pPr>
              <w:spacing w:after="0"/>
              <w:rPr>
                <w:rFonts w:cs="Calibri"/>
                <w:sz w:val="20"/>
                <w:szCs w:val="20"/>
              </w:rPr>
            </w:pPr>
            <w:r w:rsidRPr="00662DE5">
              <w:rPr>
                <w:rFonts w:cs="Calibri"/>
                <w:sz w:val="20"/>
                <w:szCs w:val="20"/>
              </w:rPr>
              <w:t xml:space="preserve">Reducing production or promotion of high alcohol products </w:t>
            </w:r>
            <w:r w:rsidR="00366677" w:rsidRPr="00662DE5">
              <w:rPr>
                <w:rFonts w:cs="Calibri"/>
                <w:sz w:val="20"/>
                <w:szCs w:val="20"/>
              </w:rPr>
              <w:t>(including reducing bottle size)</w:t>
            </w:r>
          </w:p>
        </w:tc>
        <w:tc>
          <w:tcPr>
            <w:tcW w:w="2015" w:type="dxa"/>
            <w:vAlign w:val="bottom"/>
          </w:tcPr>
          <w:p w14:paraId="37370BCF" w14:textId="77777777" w:rsidR="00BC564C" w:rsidRPr="00662DE5" w:rsidRDefault="00BC564C" w:rsidP="006421C1">
            <w:pPr>
              <w:spacing w:after="0"/>
              <w:jc w:val="center"/>
              <w:rPr>
                <w:rFonts w:cs="Calibri"/>
                <w:sz w:val="20"/>
                <w:szCs w:val="20"/>
              </w:rPr>
            </w:pPr>
            <w:r w:rsidRPr="00662DE5">
              <w:rPr>
                <w:rFonts w:cs="Calibri"/>
                <w:sz w:val="20"/>
                <w:szCs w:val="20"/>
              </w:rPr>
              <w:t>5 (23%)</w:t>
            </w:r>
          </w:p>
        </w:tc>
        <w:tc>
          <w:tcPr>
            <w:tcW w:w="2016" w:type="dxa"/>
            <w:vAlign w:val="bottom"/>
          </w:tcPr>
          <w:p w14:paraId="55CCDD4A" w14:textId="77777777" w:rsidR="00BC564C" w:rsidRPr="00662DE5" w:rsidRDefault="00366677" w:rsidP="006421C1">
            <w:pPr>
              <w:spacing w:after="0"/>
              <w:jc w:val="center"/>
              <w:rPr>
                <w:rFonts w:cs="Calibri"/>
                <w:sz w:val="20"/>
                <w:szCs w:val="20"/>
              </w:rPr>
            </w:pPr>
            <w:r w:rsidRPr="00662DE5">
              <w:rPr>
                <w:rFonts w:cs="Calibri"/>
                <w:sz w:val="20"/>
                <w:szCs w:val="20"/>
              </w:rPr>
              <w:t>3 (17%)</w:t>
            </w:r>
          </w:p>
        </w:tc>
      </w:tr>
      <w:tr w:rsidR="00BC564C" w:rsidRPr="003B6F52" w14:paraId="5FE24D95" w14:textId="77777777" w:rsidTr="006421C1">
        <w:tc>
          <w:tcPr>
            <w:tcW w:w="5211" w:type="dxa"/>
            <w:vAlign w:val="bottom"/>
          </w:tcPr>
          <w:p w14:paraId="005221D3" w14:textId="77777777" w:rsidR="00BC564C" w:rsidRPr="00662DE5" w:rsidRDefault="00BC564C" w:rsidP="006421C1">
            <w:pPr>
              <w:spacing w:after="0"/>
              <w:rPr>
                <w:rFonts w:cs="Calibri"/>
                <w:sz w:val="20"/>
                <w:szCs w:val="20"/>
              </w:rPr>
            </w:pPr>
            <w:r w:rsidRPr="00662DE5">
              <w:rPr>
                <w:rFonts w:cs="Calibri"/>
                <w:sz w:val="20"/>
                <w:szCs w:val="20"/>
              </w:rPr>
              <w:t xml:space="preserve">Reducing serving measures </w:t>
            </w:r>
          </w:p>
        </w:tc>
        <w:tc>
          <w:tcPr>
            <w:tcW w:w="2015" w:type="dxa"/>
            <w:vAlign w:val="bottom"/>
          </w:tcPr>
          <w:p w14:paraId="69E83FC4" w14:textId="77777777" w:rsidR="00BC564C" w:rsidRPr="00662DE5" w:rsidRDefault="00BC564C" w:rsidP="006421C1">
            <w:pPr>
              <w:spacing w:after="0"/>
              <w:jc w:val="center"/>
              <w:rPr>
                <w:rFonts w:cs="Calibri"/>
                <w:sz w:val="20"/>
                <w:szCs w:val="20"/>
              </w:rPr>
            </w:pPr>
            <w:r w:rsidRPr="00662DE5">
              <w:rPr>
                <w:rFonts w:cs="Calibri"/>
                <w:sz w:val="20"/>
                <w:szCs w:val="20"/>
              </w:rPr>
              <w:t>2 (6%)</w:t>
            </w:r>
          </w:p>
        </w:tc>
        <w:tc>
          <w:tcPr>
            <w:tcW w:w="2016" w:type="dxa"/>
            <w:vAlign w:val="bottom"/>
          </w:tcPr>
          <w:p w14:paraId="0DE3312D" w14:textId="77777777" w:rsidR="00BC564C" w:rsidRPr="003B6F52" w:rsidRDefault="00366677" w:rsidP="006421C1">
            <w:pPr>
              <w:spacing w:after="0"/>
              <w:ind w:left="720"/>
              <w:rPr>
                <w:rFonts w:cs="Calibri"/>
                <w:sz w:val="20"/>
                <w:szCs w:val="20"/>
              </w:rPr>
            </w:pPr>
            <w:r w:rsidRPr="00662DE5">
              <w:rPr>
                <w:rFonts w:cs="Calibri"/>
                <w:sz w:val="20"/>
                <w:szCs w:val="20"/>
              </w:rPr>
              <w:t>-</w:t>
            </w:r>
          </w:p>
        </w:tc>
      </w:tr>
      <w:tr w:rsidR="00662DE5" w:rsidRPr="003B6F52" w14:paraId="13FA0E12" w14:textId="77777777" w:rsidTr="006421C1">
        <w:tc>
          <w:tcPr>
            <w:tcW w:w="5211" w:type="dxa"/>
            <w:vAlign w:val="bottom"/>
          </w:tcPr>
          <w:p w14:paraId="337D25D6" w14:textId="77777777" w:rsidR="00662DE5" w:rsidRPr="00662DE5" w:rsidRDefault="00662DE5" w:rsidP="006421C1">
            <w:pPr>
              <w:spacing w:after="0"/>
              <w:rPr>
                <w:rFonts w:cs="Calibri"/>
                <w:sz w:val="20"/>
                <w:szCs w:val="20"/>
              </w:rPr>
            </w:pPr>
          </w:p>
        </w:tc>
        <w:tc>
          <w:tcPr>
            <w:tcW w:w="2015" w:type="dxa"/>
            <w:vAlign w:val="bottom"/>
          </w:tcPr>
          <w:p w14:paraId="63214474" w14:textId="77777777" w:rsidR="00662DE5" w:rsidRPr="00662DE5" w:rsidRDefault="00662DE5" w:rsidP="006421C1">
            <w:pPr>
              <w:spacing w:after="0"/>
              <w:jc w:val="center"/>
              <w:rPr>
                <w:rFonts w:cs="Calibri"/>
                <w:sz w:val="20"/>
                <w:szCs w:val="20"/>
              </w:rPr>
            </w:pPr>
          </w:p>
        </w:tc>
        <w:tc>
          <w:tcPr>
            <w:tcW w:w="2016" w:type="dxa"/>
            <w:vAlign w:val="bottom"/>
          </w:tcPr>
          <w:p w14:paraId="0E4BFB72" w14:textId="77777777" w:rsidR="00662DE5" w:rsidRPr="00662DE5" w:rsidRDefault="00662DE5" w:rsidP="006421C1">
            <w:pPr>
              <w:spacing w:after="0"/>
              <w:ind w:left="720"/>
              <w:rPr>
                <w:rFonts w:cs="Calibri"/>
                <w:sz w:val="20"/>
                <w:szCs w:val="20"/>
              </w:rPr>
            </w:pPr>
          </w:p>
        </w:tc>
      </w:tr>
    </w:tbl>
    <w:p w14:paraId="07C73CDA" w14:textId="77777777" w:rsidR="00671E19" w:rsidRPr="003B6F52" w:rsidRDefault="00671E19" w:rsidP="00AA072C">
      <w:pPr>
        <w:rPr>
          <w:rFonts w:cs="Calibri"/>
          <w:sz w:val="22"/>
        </w:rPr>
      </w:pPr>
    </w:p>
    <w:p w14:paraId="01762402" w14:textId="77777777" w:rsidR="00671E19" w:rsidRPr="003B6F52" w:rsidRDefault="00671E19" w:rsidP="00AA072C"/>
    <w:p w14:paraId="2C5005AB" w14:textId="77777777" w:rsidR="00A2367C" w:rsidRPr="003B6F52" w:rsidRDefault="00A2367C" w:rsidP="00D5525B"/>
    <w:p w14:paraId="14F639A8" w14:textId="77777777" w:rsidR="00A2367C" w:rsidRPr="003B6F52" w:rsidRDefault="00A2367C" w:rsidP="00A2367C"/>
    <w:p w14:paraId="450E9A6A" w14:textId="058F31C2" w:rsidR="00A2367C" w:rsidRPr="003B6F52" w:rsidRDefault="00A2367C" w:rsidP="00D5525B"/>
    <w:sectPr w:rsidR="00A2367C" w:rsidRPr="003B6F52" w:rsidSect="00A7382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C7F5A4" w14:textId="77777777" w:rsidR="006E764F" w:rsidRDefault="006E764F" w:rsidP="003A75D2">
      <w:pPr>
        <w:spacing w:after="0" w:line="240" w:lineRule="auto"/>
      </w:pPr>
      <w:r>
        <w:separator/>
      </w:r>
    </w:p>
  </w:endnote>
  <w:endnote w:type="continuationSeparator" w:id="0">
    <w:p w14:paraId="2B5D2EC0" w14:textId="77777777" w:rsidR="006E764F" w:rsidRDefault="006E764F" w:rsidP="003A75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FreeSans">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4B592C" w14:textId="77777777" w:rsidR="006E764F" w:rsidRDefault="006E764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C963F" w14:textId="77777777" w:rsidR="006E764F" w:rsidRDefault="006E764F">
    <w:pPr>
      <w:pStyle w:val="Footer"/>
      <w:jc w:val="center"/>
    </w:pPr>
    <w:r>
      <w:fldChar w:fldCharType="begin"/>
    </w:r>
    <w:r>
      <w:instrText xml:space="preserve"> PAGE   \* MERGEFORMAT </w:instrText>
    </w:r>
    <w:r>
      <w:fldChar w:fldCharType="separate"/>
    </w:r>
    <w:r w:rsidR="000F41C6">
      <w:rPr>
        <w:noProof/>
      </w:rPr>
      <w:t>1</w:t>
    </w:r>
    <w:r>
      <w:rPr>
        <w:noProof/>
      </w:rPr>
      <w:fldChar w:fldCharType="end"/>
    </w:r>
  </w:p>
  <w:p w14:paraId="38ACE9C5" w14:textId="77777777" w:rsidR="006E764F" w:rsidRDefault="006E764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7A0647" w14:textId="77777777" w:rsidR="006E764F" w:rsidRDefault="006E76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085941" w14:textId="77777777" w:rsidR="006E764F" w:rsidRDefault="006E764F" w:rsidP="003A75D2">
      <w:pPr>
        <w:spacing w:after="0" w:line="240" w:lineRule="auto"/>
      </w:pPr>
      <w:r>
        <w:separator/>
      </w:r>
    </w:p>
  </w:footnote>
  <w:footnote w:type="continuationSeparator" w:id="0">
    <w:p w14:paraId="55C31012" w14:textId="77777777" w:rsidR="006E764F" w:rsidRDefault="006E764F" w:rsidP="003A75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044A29" w14:textId="77777777" w:rsidR="006E764F" w:rsidRDefault="006E764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8A0C10" w14:textId="77777777" w:rsidR="006E764F" w:rsidRDefault="006E764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C1E2B2" w14:textId="77777777" w:rsidR="006E764F" w:rsidRDefault="006E764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56F3C"/>
    <w:multiLevelType w:val="hybridMultilevel"/>
    <w:tmpl w:val="425074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E2F4D64"/>
    <w:multiLevelType w:val="hybridMultilevel"/>
    <w:tmpl w:val="82AA41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2AC2A65"/>
    <w:multiLevelType w:val="hybridMultilevel"/>
    <w:tmpl w:val="5C489A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3F0E4C6B"/>
    <w:multiLevelType w:val="hybridMultilevel"/>
    <w:tmpl w:val="F7029452"/>
    <w:lvl w:ilvl="0" w:tplc="ADF8B38E">
      <w:start w:val="5"/>
      <w:numFmt w:val="bullet"/>
      <w:lvlText w:val=""/>
      <w:lvlJc w:val="left"/>
      <w:pPr>
        <w:ind w:left="1080" w:hanging="72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5870957"/>
    <w:multiLevelType w:val="hybridMultilevel"/>
    <w:tmpl w:val="F830D47C"/>
    <w:lvl w:ilvl="0" w:tplc="ADF8B38E">
      <w:start w:val="5"/>
      <w:numFmt w:val="bullet"/>
      <w:lvlText w:val=""/>
      <w:lvlJc w:val="left"/>
      <w:pPr>
        <w:ind w:left="720" w:hanging="720"/>
      </w:pPr>
      <w:rPr>
        <w:rFonts w:ascii="Symbol" w:eastAsia="Times New Roman"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52A01BD5"/>
    <w:multiLevelType w:val="hybridMultilevel"/>
    <w:tmpl w:val="D0A84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49F3607"/>
    <w:multiLevelType w:val="hybridMultilevel"/>
    <w:tmpl w:val="EB70D88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75F63603"/>
    <w:multiLevelType w:val="hybridMultilevel"/>
    <w:tmpl w:val="B83677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2"/>
  </w:num>
  <w:num w:numId="3">
    <w:abstractNumId w:val="6"/>
  </w:num>
  <w:num w:numId="4">
    <w:abstractNumId w:val="5"/>
  </w:num>
  <w:num w:numId="5">
    <w:abstractNumId w:val="1"/>
  </w:num>
  <w:num w:numId="6">
    <w:abstractNumId w:val="3"/>
  </w:num>
  <w:num w:numId="7">
    <w:abstractNumId w:val="4"/>
  </w:num>
  <w:num w:numId="8">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hideGrammaticalErrors/>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ddi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2ts0eet5dp9phewvt3pdvpcptdwvtvxswaw&quot;&gt;All refs-Saved Copy&lt;record-ids&gt;&lt;item&gt;4850&lt;/item&gt;&lt;item&gt;7135&lt;/item&gt;&lt;item&gt;7136&lt;/item&gt;&lt;item&gt;7325&lt;/item&gt;&lt;item&gt;7652&lt;/item&gt;&lt;item&gt;7722&lt;/item&gt;&lt;item&gt;7724&lt;/item&gt;&lt;item&gt;7726&lt;/item&gt;&lt;item&gt;7727&lt;/item&gt;&lt;item&gt;7728&lt;/item&gt;&lt;item&gt;7729&lt;/item&gt;&lt;item&gt;7730&lt;/item&gt;&lt;item&gt;7731&lt;/item&gt;&lt;item&gt;7732&lt;/item&gt;&lt;item&gt;7746&lt;/item&gt;&lt;item&gt;7825&lt;/item&gt;&lt;item&gt;7844&lt;/item&gt;&lt;item&gt;8098&lt;/item&gt;&lt;item&gt;8114&lt;/item&gt;&lt;item&gt;8121&lt;/item&gt;&lt;item&gt;8122&lt;/item&gt;&lt;item&gt;8124&lt;/item&gt;&lt;item&gt;8125&lt;/item&gt;&lt;item&gt;8126&lt;/item&gt;&lt;item&gt;8215&lt;/item&gt;&lt;item&gt;8218&lt;/item&gt;&lt;item&gt;8247&lt;/item&gt;&lt;item&gt;8249&lt;/item&gt;&lt;item&gt;8253&lt;/item&gt;&lt;item&gt;8543&lt;/item&gt;&lt;item&gt;8545&lt;/item&gt;&lt;item&gt;8546&lt;/item&gt;&lt;item&gt;8548&lt;/item&gt;&lt;item&gt;8552&lt;/item&gt;&lt;item&gt;8588&lt;/item&gt;&lt;item&gt;8589&lt;/item&gt;&lt;item&gt;8590&lt;/item&gt;&lt;item&gt;8591&lt;/item&gt;&lt;item&gt;8592&lt;/item&gt;&lt;item&gt;8593&lt;/item&gt;&lt;item&gt;8594&lt;/item&gt;&lt;item&gt;8599&lt;/item&gt;&lt;item&gt;8732&lt;/item&gt;&lt;/record-ids&gt;&lt;/item&gt;&lt;/Libraries&gt;"/>
  </w:docVars>
  <w:rsids>
    <w:rsidRoot w:val="00D10A74"/>
    <w:rsid w:val="00003426"/>
    <w:rsid w:val="000038C8"/>
    <w:rsid w:val="00003AD9"/>
    <w:rsid w:val="00006058"/>
    <w:rsid w:val="00007510"/>
    <w:rsid w:val="00007BF0"/>
    <w:rsid w:val="00007D1E"/>
    <w:rsid w:val="00007EC3"/>
    <w:rsid w:val="00010C33"/>
    <w:rsid w:val="00011E83"/>
    <w:rsid w:val="00016A12"/>
    <w:rsid w:val="000229F8"/>
    <w:rsid w:val="00023E4D"/>
    <w:rsid w:val="00030011"/>
    <w:rsid w:val="00033B7D"/>
    <w:rsid w:val="0004111A"/>
    <w:rsid w:val="0004437D"/>
    <w:rsid w:val="00044CF6"/>
    <w:rsid w:val="00050E57"/>
    <w:rsid w:val="00050F74"/>
    <w:rsid w:val="00051E1B"/>
    <w:rsid w:val="00052EE6"/>
    <w:rsid w:val="00055C7D"/>
    <w:rsid w:val="00057357"/>
    <w:rsid w:val="000601EE"/>
    <w:rsid w:val="00063FC7"/>
    <w:rsid w:val="00066097"/>
    <w:rsid w:val="000665B2"/>
    <w:rsid w:val="0007427D"/>
    <w:rsid w:val="00076231"/>
    <w:rsid w:val="00080673"/>
    <w:rsid w:val="00093A6A"/>
    <w:rsid w:val="000A393C"/>
    <w:rsid w:val="000A51BD"/>
    <w:rsid w:val="000A5D3E"/>
    <w:rsid w:val="000A77B7"/>
    <w:rsid w:val="000B2605"/>
    <w:rsid w:val="000B29D4"/>
    <w:rsid w:val="000B2BD5"/>
    <w:rsid w:val="000B6E8F"/>
    <w:rsid w:val="000C28E5"/>
    <w:rsid w:val="000C586D"/>
    <w:rsid w:val="000D5CF7"/>
    <w:rsid w:val="000D7A2F"/>
    <w:rsid w:val="000E0C32"/>
    <w:rsid w:val="000E24BB"/>
    <w:rsid w:val="000E36E0"/>
    <w:rsid w:val="000F0831"/>
    <w:rsid w:val="000F41C6"/>
    <w:rsid w:val="000F4519"/>
    <w:rsid w:val="000F5A2D"/>
    <w:rsid w:val="000F5F9C"/>
    <w:rsid w:val="000F66EF"/>
    <w:rsid w:val="000F72BF"/>
    <w:rsid w:val="001009AA"/>
    <w:rsid w:val="00106C08"/>
    <w:rsid w:val="001158DD"/>
    <w:rsid w:val="0011665C"/>
    <w:rsid w:val="00117C98"/>
    <w:rsid w:val="001202E8"/>
    <w:rsid w:val="001217C9"/>
    <w:rsid w:val="00125392"/>
    <w:rsid w:val="00131055"/>
    <w:rsid w:val="00132EC5"/>
    <w:rsid w:val="001330C3"/>
    <w:rsid w:val="00133A6B"/>
    <w:rsid w:val="00141DA7"/>
    <w:rsid w:val="00143D15"/>
    <w:rsid w:val="001465C5"/>
    <w:rsid w:val="00150D7B"/>
    <w:rsid w:val="00152DC9"/>
    <w:rsid w:val="001562AD"/>
    <w:rsid w:val="00156B2B"/>
    <w:rsid w:val="00160F91"/>
    <w:rsid w:val="00161EF4"/>
    <w:rsid w:val="0016317F"/>
    <w:rsid w:val="0016385D"/>
    <w:rsid w:val="00163C98"/>
    <w:rsid w:val="0016434E"/>
    <w:rsid w:val="00167A9C"/>
    <w:rsid w:val="00176AC8"/>
    <w:rsid w:val="0018044C"/>
    <w:rsid w:val="00181024"/>
    <w:rsid w:val="00181A34"/>
    <w:rsid w:val="00182363"/>
    <w:rsid w:val="00182892"/>
    <w:rsid w:val="00182EE4"/>
    <w:rsid w:val="001939A6"/>
    <w:rsid w:val="001946AE"/>
    <w:rsid w:val="0019521A"/>
    <w:rsid w:val="00195541"/>
    <w:rsid w:val="00196FE8"/>
    <w:rsid w:val="001A1BF8"/>
    <w:rsid w:val="001A425B"/>
    <w:rsid w:val="001B0740"/>
    <w:rsid w:val="001C105A"/>
    <w:rsid w:val="001C1098"/>
    <w:rsid w:val="001C1A46"/>
    <w:rsid w:val="001C3A71"/>
    <w:rsid w:val="001C4D18"/>
    <w:rsid w:val="001C70AF"/>
    <w:rsid w:val="001D0B35"/>
    <w:rsid w:val="001D2ECA"/>
    <w:rsid w:val="001D32AC"/>
    <w:rsid w:val="001D4CB2"/>
    <w:rsid w:val="001E10B1"/>
    <w:rsid w:val="001E5B96"/>
    <w:rsid w:val="001F2B7D"/>
    <w:rsid w:val="001F368B"/>
    <w:rsid w:val="001F3937"/>
    <w:rsid w:val="001F464C"/>
    <w:rsid w:val="001F5CA0"/>
    <w:rsid w:val="001F655A"/>
    <w:rsid w:val="002011D3"/>
    <w:rsid w:val="00203D15"/>
    <w:rsid w:val="00217CCC"/>
    <w:rsid w:val="00221D68"/>
    <w:rsid w:val="002238A7"/>
    <w:rsid w:val="00224989"/>
    <w:rsid w:val="00231494"/>
    <w:rsid w:val="0023166C"/>
    <w:rsid w:val="00231C21"/>
    <w:rsid w:val="00232088"/>
    <w:rsid w:val="0023327F"/>
    <w:rsid w:val="00233BA3"/>
    <w:rsid w:val="00233FF1"/>
    <w:rsid w:val="002356DB"/>
    <w:rsid w:val="0024098E"/>
    <w:rsid w:val="002471C9"/>
    <w:rsid w:val="00254951"/>
    <w:rsid w:val="00255A66"/>
    <w:rsid w:val="00255BDB"/>
    <w:rsid w:val="00261CCE"/>
    <w:rsid w:val="002623C6"/>
    <w:rsid w:val="002641C9"/>
    <w:rsid w:val="00273FCB"/>
    <w:rsid w:val="00274DFA"/>
    <w:rsid w:val="002767BF"/>
    <w:rsid w:val="002835F0"/>
    <w:rsid w:val="00285054"/>
    <w:rsid w:val="00285D5A"/>
    <w:rsid w:val="00286B9D"/>
    <w:rsid w:val="00287A22"/>
    <w:rsid w:val="00287B4B"/>
    <w:rsid w:val="00290917"/>
    <w:rsid w:val="00290CB1"/>
    <w:rsid w:val="00292498"/>
    <w:rsid w:val="00294241"/>
    <w:rsid w:val="002A0DCA"/>
    <w:rsid w:val="002A24AD"/>
    <w:rsid w:val="002A5CF7"/>
    <w:rsid w:val="002B3259"/>
    <w:rsid w:val="002C5D18"/>
    <w:rsid w:val="002D2E05"/>
    <w:rsid w:val="002D44F3"/>
    <w:rsid w:val="002D45D6"/>
    <w:rsid w:val="002D5703"/>
    <w:rsid w:val="002D5832"/>
    <w:rsid w:val="002D7935"/>
    <w:rsid w:val="002E0EA8"/>
    <w:rsid w:val="002E6447"/>
    <w:rsid w:val="002E6B76"/>
    <w:rsid w:val="002E74BC"/>
    <w:rsid w:val="002F1F55"/>
    <w:rsid w:val="002F35D6"/>
    <w:rsid w:val="002F3689"/>
    <w:rsid w:val="002F4941"/>
    <w:rsid w:val="00300598"/>
    <w:rsid w:val="00300BE0"/>
    <w:rsid w:val="00303F2A"/>
    <w:rsid w:val="003107AF"/>
    <w:rsid w:val="00312997"/>
    <w:rsid w:val="003138F6"/>
    <w:rsid w:val="00314ECF"/>
    <w:rsid w:val="00320875"/>
    <w:rsid w:val="00321CBB"/>
    <w:rsid w:val="00321FC3"/>
    <w:rsid w:val="00322297"/>
    <w:rsid w:val="0032273F"/>
    <w:rsid w:val="003240A5"/>
    <w:rsid w:val="00325BCC"/>
    <w:rsid w:val="0032642F"/>
    <w:rsid w:val="00326D09"/>
    <w:rsid w:val="00331300"/>
    <w:rsid w:val="00332369"/>
    <w:rsid w:val="003362EE"/>
    <w:rsid w:val="00341630"/>
    <w:rsid w:val="00342E28"/>
    <w:rsid w:val="003444FC"/>
    <w:rsid w:val="003457B8"/>
    <w:rsid w:val="003469AA"/>
    <w:rsid w:val="00351F96"/>
    <w:rsid w:val="003528C6"/>
    <w:rsid w:val="003571D2"/>
    <w:rsid w:val="003577EA"/>
    <w:rsid w:val="0036096B"/>
    <w:rsid w:val="00364A8F"/>
    <w:rsid w:val="0036627C"/>
    <w:rsid w:val="00366677"/>
    <w:rsid w:val="0036712D"/>
    <w:rsid w:val="00370781"/>
    <w:rsid w:val="00382E6B"/>
    <w:rsid w:val="0038403A"/>
    <w:rsid w:val="003842A3"/>
    <w:rsid w:val="00391A68"/>
    <w:rsid w:val="00392BB7"/>
    <w:rsid w:val="00395E10"/>
    <w:rsid w:val="003A094C"/>
    <w:rsid w:val="003A5E82"/>
    <w:rsid w:val="003A75D2"/>
    <w:rsid w:val="003B025B"/>
    <w:rsid w:val="003B4611"/>
    <w:rsid w:val="003B4C18"/>
    <w:rsid w:val="003B5BCD"/>
    <w:rsid w:val="003B64A3"/>
    <w:rsid w:val="003B6F52"/>
    <w:rsid w:val="003C27D0"/>
    <w:rsid w:val="003D015F"/>
    <w:rsid w:val="003D18E3"/>
    <w:rsid w:val="003D3885"/>
    <w:rsid w:val="003D4368"/>
    <w:rsid w:val="003D452E"/>
    <w:rsid w:val="003D68B2"/>
    <w:rsid w:val="003D7407"/>
    <w:rsid w:val="003E36EE"/>
    <w:rsid w:val="003E4183"/>
    <w:rsid w:val="003E55E6"/>
    <w:rsid w:val="003F1051"/>
    <w:rsid w:val="003F5DD4"/>
    <w:rsid w:val="0040017B"/>
    <w:rsid w:val="00403399"/>
    <w:rsid w:val="00407641"/>
    <w:rsid w:val="004178D4"/>
    <w:rsid w:val="004236BE"/>
    <w:rsid w:val="004250DB"/>
    <w:rsid w:val="004259EA"/>
    <w:rsid w:val="0042747D"/>
    <w:rsid w:val="00433231"/>
    <w:rsid w:val="004344A8"/>
    <w:rsid w:val="00435980"/>
    <w:rsid w:val="00435FA6"/>
    <w:rsid w:val="00437142"/>
    <w:rsid w:val="00437578"/>
    <w:rsid w:val="00440728"/>
    <w:rsid w:val="00441B51"/>
    <w:rsid w:val="00445AAE"/>
    <w:rsid w:val="004520D8"/>
    <w:rsid w:val="0045216E"/>
    <w:rsid w:val="004566A9"/>
    <w:rsid w:val="00472B26"/>
    <w:rsid w:val="0047417C"/>
    <w:rsid w:val="004742FE"/>
    <w:rsid w:val="0047503F"/>
    <w:rsid w:val="00475942"/>
    <w:rsid w:val="004765C6"/>
    <w:rsid w:val="00482F5E"/>
    <w:rsid w:val="00483511"/>
    <w:rsid w:val="00483E27"/>
    <w:rsid w:val="00491BDF"/>
    <w:rsid w:val="004A04BD"/>
    <w:rsid w:val="004A1617"/>
    <w:rsid w:val="004A337C"/>
    <w:rsid w:val="004A3491"/>
    <w:rsid w:val="004A380F"/>
    <w:rsid w:val="004A4E24"/>
    <w:rsid w:val="004A6129"/>
    <w:rsid w:val="004A709C"/>
    <w:rsid w:val="004B21A5"/>
    <w:rsid w:val="004B59A2"/>
    <w:rsid w:val="004B5E98"/>
    <w:rsid w:val="004C080C"/>
    <w:rsid w:val="004C1914"/>
    <w:rsid w:val="004C3428"/>
    <w:rsid w:val="004C4427"/>
    <w:rsid w:val="004C622B"/>
    <w:rsid w:val="004D59DC"/>
    <w:rsid w:val="004D6AF2"/>
    <w:rsid w:val="004D7B0D"/>
    <w:rsid w:val="004E1D4A"/>
    <w:rsid w:val="004E284F"/>
    <w:rsid w:val="004E708E"/>
    <w:rsid w:val="004F02B4"/>
    <w:rsid w:val="004F4266"/>
    <w:rsid w:val="004F5630"/>
    <w:rsid w:val="004F56D3"/>
    <w:rsid w:val="00504746"/>
    <w:rsid w:val="005049EC"/>
    <w:rsid w:val="00504DCF"/>
    <w:rsid w:val="00505F8C"/>
    <w:rsid w:val="00506AFF"/>
    <w:rsid w:val="00506DEE"/>
    <w:rsid w:val="00511158"/>
    <w:rsid w:val="00511F93"/>
    <w:rsid w:val="00513123"/>
    <w:rsid w:val="00515749"/>
    <w:rsid w:val="005158A2"/>
    <w:rsid w:val="005169C8"/>
    <w:rsid w:val="00517108"/>
    <w:rsid w:val="005252B3"/>
    <w:rsid w:val="005262E6"/>
    <w:rsid w:val="00526DF3"/>
    <w:rsid w:val="00527029"/>
    <w:rsid w:val="00527B0E"/>
    <w:rsid w:val="005304B5"/>
    <w:rsid w:val="00534FB1"/>
    <w:rsid w:val="00542908"/>
    <w:rsid w:val="00543DDF"/>
    <w:rsid w:val="00545C94"/>
    <w:rsid w:val="00545F9C"/>
    <w:rsid w:val="005513B7"/>
    <w:rsid w:val="00553A34"/>
    <w:rsid w:val="0055512F"/>
    <w:rsid w:val="00555598"/>
    <w:rsid w:val="00556906"/>
    <w:rsid w:val="0056157C"/>
    <w:rsid w:val="005637AB"/>
    <w:rsid w:val="00571DE3"/>
    <w:rsid w:val="00575BED"/>
    <w:rsid w:val="00580F75"/>
    <w:rsid w:val="00581A66"/>
    <w:rsid w:val="00583896"/>
    <w:rsid w:val="00584C97"/>
    <w:rsid w:val="00584FB7"/>
    <w:rsid w:val="0059014B"/>
    <w:rsid w:val="005951D0"/>
    <w:rsid w:val="00595E01"/>
    <w:rsid w:val="005A05EB"/>
    <w:rsid w:val="005A2D23"/>
    <w:rsid w:val="005A3710"/>
    <w:rsid w:val="005A3936"/>
    <w:rsid w:val="005A6B7E"/>
    <w:rsid w:val="005A7A2E"/>
    <w:rsid w:val="005B031A"/>
    <w:rsid w:val="005B0BF3"/>
    <w:rsid w:val="005B386D"/>
    <w:rsid w:val="005B42EC"/>
    <w:rsid w:val="005B55B2"/>
    <w:rsid w:val="005B69D4"/>
    <w:rsid w:val="005B723D"/>
    <w:rsid w:val="005D0F92"/>
    <w:rsid w:val="005D3354"/>
    <w:rsid w:val="005D343A"/>
    <w:rsid w:val="005D41B0"/>
    <w:rsid w:val="005D5846"/>
    <w:rsid w:val="005D5A93"/>
    <w:rsid w:val="005D6A7C"/>
    <w:rsid w:val="005F118E"/>
    <w:rsid w:val="005F22A2"/>
    <w:rsid w:val="005F7DD4"/>
    <w:rsid w:val="006006D3"/>
    <w:rsid w:val="00602406"/>
    <w:rsid w:val="00604101"/>
    <w:rsid w:val="00604E14"/>
    <w:rsid w:val="00606DDE"/>
    <w:rsid w:val="00611C1E"/>
    <w:rsid w:val="006127DE"/>
    <w:rsid w:val="00612A0B"/>
    <w:rsid w:val="00613911"/>
    <w:rsid w:val="0061651B"/>
    <w:rsid w:val="00617E3C"/>
    <w:rsid w:val="0062023D"/>
    <w:rsid w:val="00622DEF"/>
    <w:rsid w:val="0062592C"/>
    <w:rsid w:val="00631E90"/>
    <w:rsid w:val="006330E6"/>
    <w:rsid w:val="00633F7A"/>
    <w:rsid w:val="00637E0F"/>
    <w:rsid w:val="00640290"/>
    <w:rsid w:val="00641F98"/>
    <w:rsid w:val="00642114"/>
    <w:rsid w:val="006421C1"/>
    <w:rsid w:val="006448AF"/>
    <w:rsid w:val="00644BAA"/>
    <w:rsid w:val="0064520C"/>
    <w:rsid w:val="006463EC"/>
    <w:rsid w:val="00647A05"/>
    <w:rsid w:val="00651277"/>
    <w:rsid w:val="00653FD2"/>
    <w:rsid w:val="00654843"/>
    <w:rsid w:val="00656AB7"/>
    <w:rsid w:val="006571DC"/>
    <w:rsid w:val="00657B56"/>
    <w:rsid w:val="00661F50"/>
    <w:rsid w:val="00662DE5"/>
    <w:rsid w:val="00664050"/>
    <w:rsid w:val="006648B0"/>
    <w:rsid w:val="0066509F"/>
    <w:rsid w:val="00670F73"/>
    <w:rsid w:val="00671E19"/>
    <w:rsid w:val="006736F9"/>
    <w:rsid w:val="00674A3C"/>
    <w:rsid w:val="00675558"/>
    <w:rsid w:val="00683F0E"/>
    <w:rsid w:val="00686C20"/>
    <w:rsid w:val="00690327"/>
    <w:rsid w:val="0069070D"/>
    <w:rsid w:val="0069155B"/>
    <w:rsid w:val="00694862"/>
    <w:rsid w:val="006A005B"/>
    <w:rsid w:val="006A160A"/>
    <w:rsid w:val="006A53A7"/>
    <w:rsid w:val="006A6979"/>
    <w:rsid w:val="006B371B"/>
    <w:rsid w:val="006B54B3"/>
    <w:rsid w:val="006B6AD6"/>
    <w:rsid w:val="006B7095"/>
    <w:rsid w:val="006C3242"/>
    <w:rsid w:val="006C3C03"/>
    <w:rsid w:val="006D052F"/>
    <w:rsid w:val="006D4141"/>
    <w:rsid w:val="006D46B7"/>
    <w:rsid w:val="006D507D"/>
    <w:rsid w:val="006D60AA"/>
    <w:rsid w:val="006E41DA"/>
    <w:rsid w:val="006E6B0F"/>
    <w:rsid w:val="006E764F"/>
    <w:rsid w:val="006F0853"/>
    <w:rsid w:val="006F1A54"/>
    <w:rsid w:val="006F435F"/>
    <w:rsid w:val="006F4FC1"/>
    <w:rsid w:val="006F5118"/>
    <w:rsid w:val="006F572B"/>
    <w:rsid w:val="00700374"/>
    <w:rsid w:val="007039AB"/>
    <w:rsid w:val="00705805"/>
    <w:rsid w:val="00707030"/>
    <w:rsid w:val="007134C3"/>
    <w:rsid w:val="00715A20"/>
    <w:rsid w:val="00716E4F"/>
    <w:rsid w:val="007174B4"/>
    <w:rsid w:val="00717BFB"/>
    <w:rsid w:val="00725572"/>
    <w:rsid w:val="007273CC"/>
    <w:rsid w:val="00727CAE"/>
    <w:rsid w:val="0073066E"/>
    <w:rsid w:val="00730ACB"/>
    <w:rsid w:val="007315D8"/>
    <w:rsid w:val="00731DF8"/>
    <w:rsid w:val="007325FC"/>
    <w:rsid w:val="00732A5E"/>
    <w:rsid w:val="007336D6"/>
    <w:rsid w:val="007344FB"/>
    <w:rsid w:val="00735655"/>
    <w:rsid w:val="00735A03"/>
    <w:rsid w:val="00735C20"/>
    <w:rsid w:val="007368B5"/>
    <w:rsid w:val="00746EDA"/>
    <w:rsid w:val="0074729F"/>
    <w:rsid w:val="007475E0"/>
    <w:rsid w:val="007478E2"/>
    <w:rsid w:val="00750A3D"/>
    <w:rsid w:val="007515B8"/>
    <w:rsid w:val="00752144"/>
    <w:rsid w:val="00760F34"/>
    <w:rsid w:val="00761305"/>
    <w:rsid w:val="007616C6"/>
    <w:rsid w:val="007669CF"/>
    <w:rsid w:val="007670DD"/>
    <w:rsid w:val="00767292"/>
    <w:rsid w:val="0076768C"/>
    <w:rsid w:val="00776912"/>
    <w:rsid w:val="007823B0"/>
    <w:rsid w:val="007834F4"/>
    <w:rsid w:val="00786C51"/>
    <w:rsid w:val="00792747"/>
    <w:rsid w:val="00795274"/>
    <w:rsid w:val="00796F26"/>
    <w:rsid w:val="007A0B2E"/>
    <w:rsid w:val="007A1A7B"/>
    <w:rsid w:val="007A1E4C"/>
    <w:rsid w:val="007A2165"/>
    <w:rsid w:val="007A2753"/>
    <w:rsid w:val="007A5076"/>
    <w:rsid w:val="007B0214"/>
    <w:rsid w:val="007B08D6"/>
    <w:rsid w:val="007B2BE5"/>
    <w:rsid w:val="007B462B"/>
    <w:rsid w:val="007C07E0"/>
    <w:rsid w:val="007C0CEF"/>
    <w:rsid w:val="007D2B73"/>
    <w:rsid w:val="007D482A"/>
    <w:rsid w:val="007D6926"/>
    <w:rsid w:val="007D6F21"/>
    <w:rsid w:val="007E0F5B"/>
    <w:rsid w:val="007E2DF7"/>
    <w:rsid w:val="007E4AE3"/>
    <w:rsid w:val="007E6E6C"/>
    <w:rsid w:val="007E798B"/>
    <w:rsid w:val="007F1856"/>
    <w:rsid w:val="007F50BB"/>
    <w:rsid w:val="00800126"/>
    <w:rsid w:val="00801135"/>
    <w:rsid w:val="00801975"/>
    <w:rsid w:val="00801BBA"/>
    <w:rsid w:val="008146C3"/>
    <w:rsid w:val="00814D66"/>
    <w:rsid w:val="008211E4"/>
    <w:rsid w:val="0082398D"/>
    <w:rsid w:val="008250EC"/>
    <w:rsid w:val="00826727"/>
    <w:rsid w:val="008326C2"/>
    <w:rsid w:val="00832788"/>
    <w:rsid w:val="008339CC"/>
    <w:rsid w:val="00835334"/>
    <w:rsid w:val="008354AE"/>
    <w:rsid w:val="00837331"/>
    <w:rsid w:val="00842051"/>
    <w:rsid w:val="00843832"/>
    <w:rsid w:val="0084534F"/>
    <w:rsid w:val="00845FAC"/>
    <w:rsid w:val="00846DCB"/>
    <w:rsid w:val="008509DD"/>
    <w:rsid w:val="00852E1E"/>
    <w:rsid w:val="008561D4"/>
    <w:rsid w:val="0086233C"/>
    <w:rsid w:val="0086330E"/>
    <w:rsid w:val="0086425C"/>
    <w:rsid w:val="0086546F"/>
    <w:rsid w:val="00867E8D"/>
    <w:rsid w:val="00871C86"/>
    <w:rsid w:val="00873887"/>
    <w:rsid w:val="00880217"/>
    <w:rsid w:val="00882B2F"/>
    <w:rsid w:val="00884388"/>
    <w:rsid w:val="008872E6"/>
    <w:rsid w:val="00887D83"/>
    <w:rsid w:val="008912E1"/>
    <w:rsid w:val="00891C93"/>
    <w:rsid w:val="0089228E"/>
    <w:rsid w:val="0089406C"/>
    <w:rsid w:val="008A2FA6"/>
    <w:rsid w:val="008A4C65"/>
    <w:rsid w:val="008B196E"/>
    <w:rsid w:val="008B3076"/>
    <w:rsid w:val="008B5DD4"/>
    <w:rsid w:val="008C7E8F"/>
    <w:rsid w:val="008D0448"/>
    <w:rsid w:val="008D1A71"/>
    <w:rsid w:val="008D2A2C"/>
    <w:rsid w:val="008D335B"/>
    <w:rsid w:val="008E7660"/>
    <w:rsid w:val="008F0D7D"/>
    <w:rsid w:val="008F0E4B"/>
    <w:rsid w:val="008F1200"/>
    <w:rsid w:val="008F2788"/>
    <w:rsid w:val="008F2F18"/>
    <w:rsid w:val="008F5847"/>
    <w:rsid w:val="008F5AEB"/>
    <w:rsid w:val="00901060"/>
    <w:rsid w:val="00906ECA"/>
    <w:rsid w:val="00910662"/>
    <w:rsid w:val="00910F66"/>
    <w:rsid w:val="0091402B"/>
    <w:rsid w:val="00914908"/>
    <w:rsid w:val="00916689"/>
    <w:rsid w:val="009212D7"/>
    <w:rsid w:val="00921E36"/>
    <w:rsid w:val="00924CA8"/>
    <w:rsid w:val="00925019"/>
    <w:rsid w:val="009253B0"/>
    <w:rsid w:val="009301D1"/>
    <w:rsid w:val="00934552"/>
    <w:rsid w:val="00935F67"/>
    <w:rsid w:val="00937D03"/>
    <w:rsid w:val="009511BD"/>
    <w:rsid w:val="009522A2"/>
    <w:rsid w:val="00954B7A"/>
    <w:rsid w:val="00955821"/>
    <w:rsid w:val="00956127"/>
    <w:rsid w:val="00956E2C"/>
    <w:rsid w:val="00963453"/>
    <w:rsid w:val="00965053"/>
    <w:rsid w:val="00965082"/>
    <w:rsid w:val="00965476"/>
    <w:rsid w:val="0097037C"/>
    <w:rsid w:val="009713D5"/>
    <w:rsid w:val="00976BE6"/>
    <w:rsid w:val="00977846"/>
    <w:rsid w:val="00977958"/>
    <w:rsid w:val="00982F00"/>
    <w:rsid w:val="0098578D"/>
    <w:rsid w:val="00986013"/>
    <w:rsid w:val="00986C9A"/>
    <w:rsid w:val="00991238"/>
    <w:rsid w:val="009A0A0A"/>
    <w:rsid w:val="009A1F0F"/>
    <w:rsid w:val="009A283B"/>
    <w:rsid w:val="009A2D70"/>
    <w:rsid w:val="009A5B52"/>
    <w:rsid w:val="009B2F2D"/>
    <w:rsid w:val="009B4A9D"/>
    <w:rsid w:val="009B5E75"/>
    <w:rsid w:val="009B62FF"/>
    <w:rsid w:val="009B6AD5"/>
    <w:rsid w:val="009C1179"/>
    <w:rsid w:val="009C155C"/>
    <w:rsid w:val="009C1C53"/>
    <w:rsid w:val="009C1FE1"/>
    <w:rsid w:val="009C38D2"/>
    <w:rsid w:val="009C5D10"/>
    <w:rsid w:val="009C689D"/>
    <w:rsid w:val="009C6996"/>
    <w:rsid w:val="009C796A"/>
    <w:rsid w:val="009D1FFF"/>
    <w:rsid w:val="009D3C49"/>
    <w:rsid w:val="009D4187"/>
    <w:rsid w:val="009D6B7E"/>
    <w:rsid w:val="009D6CBF"/>
    <w:rsid w:val="009E4347"/>
    <w:rsid w:val="009E4957"/>
    <w:rsid w:val="009F0560"/>
    <w:rsid w:val="009F0E3B"/>
    <w:rsid w:val="009F11A9"/>
    <w:rsid w:val="009F39BE"/>
    <w:rsid w:val="009F4C5B"/>
    <w:rsid w:val="009F5124"/>
    <w:rsid w:val="009F795D"/>
    <w:rsid w:val="00A04F11"/>
    <w:rsid w:val="00A0587F"/>
    <w:rsid w:val="00A13AAA"/>
    <w:rsid w:val="00A1531F"/>
    <w:rsid w:val="00A20CE5"/>
    <w:rsid w:val="00A2367C"/>
    <w:rsid w:val="00A27E12"/>
    <w:rsid w:val="00A30C72"/>
    <w:rsid w:val="00A316CE"/>
    <w:rsid w:val="00A34660"/>
    <w:rsid w:val="00A347C2"/>
    <w:rsid w:val="00A36009"/>
    <w:rsid w:val="00A37A71"/>
    <w:rsid w:val="00A37E5F"/>
    <w:rsid w:val="00A37EF3"/>
    <w:rsid w:val="00A42F36"/>
    <w:rsid w:val="00A443E0"/>
    <w:rsid w:val="00A446C0"/>
    <w:rsid w:val="00A4556F"/>
    <w:rsid w:val="00A4680E"/>
    <w:rsid w:val="00A4771A"/>
    <w:rsid w:val="00A52EB4"/>
    <w:rsid w:val="00A546B3"/>
    <w:rsid w:val="00A55C25"/>
    <w:rsid w:val="00A560B0"/>
    <w:rsid w:val="00A57A8A"/>
    <w:rsid w:val="00A57D0B"/>
    <w:rsid w:val="00A634D6"/>
    <w:rsid w:val="00A65BDA"/>
    <w:rsid w:val="00A660C0"/>
    <w:rsid w:val="00A67F14"/>
    <w:rsid w:val="00A72C59"/>
    <w:rsid w:val="00A7382F"/>
    <w:rsid w:val="00A81D8C"/>
    <w:rsid w:val="00A873BB"/>
    <w:rsid w:val="00A9128E"/>
    <w:rsid w:val="00A9527F"/>
    <w:rsid w:val="00AA072C"/>
    <w:rsid w:val="00AA6764"/>
    <w:rsid w:val="00AA7CC8"/>
    <w:rsid w:val="00AB3B58"/>
    <w:rsid w:val="00AB67AB"/>
    <w:rsid w:val="00AC2FA0"/>
    <w:rsid w:val="00AC4738"/>
    <w:rsid w:val="00AD0722"/>
    <w:rsid w:val="00AD1A8C"/>
    <w:rsid w:val="00AD1AF6"/>
    <w:rsid w:val="00AD2546"/>
    <w:rsid w:val="00AD3DF3"/>
    <w:rsid w:val="00AD486E"/>
    <w:rsid w:val="00AD4B2D"/>
    <w:rsid w:val="00AD5D57"/>
    <w:rsid w:val="00AD7A96"/>
    <w:rsid w:val="00AE21F0"/>
    <w:rsid w:val="00AE62F2"/>
    <w:rsid w:val="00AE79D3"/>
    <w:rsid w:val="00AE7ED3"/>
    <w:rsid w:val="00AF0196"/>
    <w:rsid w:val="00AF1A1F"/>
    <w:rsid w:val="00AF255D"/>
    <w:rsid w:val="00AF36F3"/>
    <w:rsid w:val="00AF4996"/>
    <w:rsid w:val="00AF5BC9"/>
    <w:rsid w:val="00AF5C4F"/>
    <w:rsid w:val="00AF62FD"/>
    <w:rsid w:val="00AF7735"/>
    <w:rsid w:val="00B00DDC"/>
    <w:rsid w:val="00B104B2"/>
    <w:rsid w:val="00B13170"/>
    <w:rsid w:val="00B1509C"/>
    <w:rsid w:val="00B15F66"/>
    <w:rsid w:val="00B20BF0"/>
    <w:rsid w:val="00B20FB0"/>
    <w:rsid w:val="00B245FD"/>
    <w:rsid w:val="00B24CC7"/>
    <w:rsid w:val="00B251FF"/>
    <w:rsid w:val="00B25D0C"/>
    <w:rsid w:val="00B26AD8"/>
    <w:rsid w:val="00B30333"/>
    <w:rsid w:val="00B308CD"/>
    <w:rsid w:val="00B32D6A"/>
    <w:rsid w:val="00B34D3B"/>
    <w:rsid w:val="00B402E6"/>
    <w:rsid w:val="00B408BD"/>
    <w:rsid w:val="00B56C4D"/>
    <w:rsid w:val="00B57433"/>
    <w:rsid w:val="00B57B73"/>
    <w:rsid w:val="00B604A6"/>
    <w:rsid w:val="00B605CB"/>
    <w:rsid w:val="00B6116A"/>
    <w:rsid w:val="00B61BBE"/>
    <w:rsid w:val="00B632E0"/>
    <w:rsid w:val="00B65F90"/>
    <w:rsid w:val="00B66A15"/>
    <w:rsid w:val="00B67A32"/>
    <w:rsid w:val="00B752DA"/>
    <w:rsid w:val="00B75964"/>
    <w:rsid w:val="00B832AC"/>
    <w:rsid w:val="00B83586"/>
    <w:rsid w:val="00B83649"/>
    <w:rsid w:val="00B83680"/>
    <w:rsid w:val="00B876B5"/>
    <w:rsid w:val="00B91DB9"/>
    <w:rsid w:val="00B92C7B"/>
    <w:rsid w:val="00B96BA0"/>
    <w:rsid w:val="00BA267F"/>
    <w:rsid w:val="00BA3AAA"/>
    <w:rsid w:val="00BA5879"/>
    <w:rsid w:val="00BB0ADA"/>
    <w:rsid w:val="00BB1A36"/>
    <w:rsid w:val="00BB701C"/>
    <w:rsid w:val="00BC06F3"/>
    <w:rsid w:val="00BC0DD1"/>
    <w:rsid w:val="00BC1293"/>
    <w:rsid w:val="00BC2896"/>
    <w:rsid w:val="00BC30CD"/>
    <w:rsid w:val="00BC564C"/>
    <w:rsid w:val="00BC5E39"/>
    <w:rsid w:val="00BC66CB"/>
    <w:rsid w:val="00BD0126"/>
    <w:rsid w:val="00BD3979"/>
    <w:rsid w:val="00BD3DAD"/>
    <w:rsid w:val="00BD41B3"/>
    <w:rsid w:val="00BE339B"/>
    <w:rsid w:val="00BE4590"/>
    <w:rsid w:val="00BE4598"/>
    <w:rsid w:val="00BE5228"/>
    <w:rsid w:val="00BE7CEF"/>
    <w:rsid w:val="00BE7FAB"/>
    <w:rsid w:val="00BF5236"/>
    <w:rsid w:val="00BF5368"/>
    <w:rsid w:val="00BF6D87"/>
    <w:rsid w:val="00BF7608"/>
    <w:rsid w:val="00C018AF"/>
    <w:rsid w:val="00C01EB3"/>
    <w:rsid w:val="00C0239A"/>
    <w:rsid w:val="00C055D8"/>
    <w:rsid w:val="00C06F88"/>
    <w:rsid w:val="00C12879"/>
    <w:rsid w:val="00C13F93"/>
    <w:rsid w:val="00C13FD0"/>
    <w:rsid w:val="00C14642"/>
    <w:rsid w:val="00C146C0"/>
    <w:rsid w:val="00C157D5"/>
    <w:rsid w:val="00C15CC7"/>
    <w:rsid w:val="00C16C24"/>
    <w:rsid w:val="00C20925"/>
    <w:rsid w:val="00C23F8F"/>
    <w:rsid w:val="00C25BEA"/>
    <w:rsid w:val="00C26CD8"/>
    <w:rsid w:val="00C26F51"/>
    <w:rsid w:val="00C300B2"/>
    <w:rsid w:val="00C30342"/>
    <w:rsid w:val="00C324A3"/>
    <w:rsid w:val="00C36A83"/>
    <w:rsid w:val="00C40285"/>
    <w:rsid w:val="00C41103"/>
    <w:rsid w:val="00C45FC9"/>
    <w:rsid w:val="00C468B3"/>
    <w:rsid w:val="00C47579"/>
    <w:rsid w:val="00C50067"/>
    <w:rsid w:val="00C5334C"/>
    <w:rsid w:val="00C53436"/>
    <w:rsid w:val="00C5543A"/>
    <w:rsid w:val="00C56F97"/>
    <w:rsid w:val="00C6038C"/>
    <w:rsid w:val="00C604FD"/>
    <w:rsid w:val="00C62AE1"/>
    <w:rsid w:val="00C63C5A"/>
    <w:rsid w:val="00C6550C"/>
    <w:rsid w:val="00C65F4E"/>
    <w:rsid w:val="00C66E3F"/>
    <w:rsid w:val="00C67116"/>
    <w:rsid w:val="00C7063A"/>
    <w:rsid w:val="00C708F5"/>
    <w:rsid w:val="00C71666"/>
    <w:rsid w:val="00C7254A"/>
    <w:rsid w:val="00C72B92"/>
    <w:rsid w:val="00C7401C"/>
    <w:rsid w:val="00C754C2"/>
    <w:rsid w:val="00C75FD0"/>
    <w:rsid w:val="00C77729"/>
    <w:rsid w:val="00C77773"/>
    <w:rsid w:val="00C8629B"/>
    <w:rsid w:val="00C86905"/>
    <w:rsid w:val="00C92051"/>
    <w:rsid w:val="00C95782"/>
    <w:rsid w:val="00CA1F21"/>
    <w:rsid w:val="00CA2D63"/>
    <w:rsid w:val="00CA4B15"/>
    <w:rsid w:val="00CA515B"/>
    <w:rsid w:val="00CA67AA"/>
    <w:rsid w:val="00CA6AB4"/>
    <w:rsid w:val="00CB2B5B"/>
    <w:rsid w:val="00CC3A9D"/>
    <w:rsid w:val="00CC533B"/>
    <w:rsid w:val="00CD164C"/>
    <w:rsid w:val="00CD1B4D"/>
    <w:rsid w:val="00CD3368"/>
    <w:rsid w:val="00CD3728"/>
    <w:rsid w:val="00CD4C94"/>
    <w:rsid w:val="00CD4F48"/>
    <w:rsid w:val="00CD64AB"/>
    <w:rsid w:val="00CE0F41"/>
    <w:rsid w:val="00CE7AA8"/>
    <w:rsid w:val="00CF27D3"/>
    <w:rsid w:val="00CF4958"/>
    <w:rsid w:val="00CF5008"/>
    <w:rsid w:val="00CF52B9"/>
    <w:rsid w:val="00D005B1"/>
    <w:rsid w:val="00D008E4"/>
    <w:rsid w:val="00D00ACB"/>
    <w:rsid w:val="00D022D6"/>
    <w:rsid w:val="00D04BCC"/>
    <w:rsid w:val="00D054FD"/>
    <w:rsid w:val="00D10A74"/>
    <w:rsid w:val="00D11E7C"/>
    <w:rsid w:val="00D12F35"/>
    <w:rsid w:val="00D14190"/>
    <w:rsid w:val="00D14758"/>
    <w:rsid w:val="00D1612A"/>
    <w:rsid w:val="00D217FD"/>
    <w:rsid w:val="00D2357E"/>
    <w:rsid w:val="00D31705"/>
    <w:rsid w:val="00D31FBA"/>
    <w:rsid w:val="00D326C8"/>
    <w:rsid w:val="00D343EB"/>
    <w:rsid w:val="00D34E16"/>
    <w:rsid w:val="00D40A8B"/>
    <w:rsid w:val="00D4262D"/>
    <w:rsid w:val="00D42BB5"/>
    <w:rsid w:val="00D433C4"/>
    <w:rsid w:val="00D50538"/>
    <w:rsid w:val="00D5113E"/>
    <w:rsid w:val="00D51B5A"/>
    <w:rsid w:val="00D5230D"/>
    <w:rsid w:val="00D53734"/>
    <w:rsid w:val="00D5525B"/>
    <w:rsid w:val="00D5781A"/>
    <w:rsid w:val="00D630BF"/>
    <w:rsid w:val="00D63836"/>
    <w:rsid w:val="00D63F3E"/>
    <w:rsid w:val="00D64AA0"/>
    <w:rsid w:val="00D6650D"/>
    <w:rsid w:val="00D70276"/>
    <w:rsid w:val="00D70B57"/>
    <w:rsid w:val="00D71F5E"/>
    <w:rsid w:val="00D73BC3"/>
    <w:rsid w:val="00D80A8F"/>
    <w:rsid w:val="00D843A4"/>
    <w:rsid w:val="00D94106"/>
    <w:rsid w:val="00D94A96"/>
    <w:rsid w:val="00D95189"/>
    <w:rsid w:val="00D953E5"/>
    <w:rsid w:val="00DA0B99"/>
    <w:rsid w:val="00DA0F26"/>
    <w:rsid w:val="00DA1BDC"/>
    <w:rsid w:val="00DA4F56"/>
    <w:rsid w:val="00DA5086"/>
    <w:rsid w:val="00DA56F2"/>
    <w:rsid w:val="00DA5AAD"/>
    <w:rsid w:val="00DA6937"/>
    <w:rsid w:val="00DB116A"/>
    <w:rsid w:val="00DB3A59"/>
    <w:rsid w:val="00DB4889"/>
    <w:rsid w:val="00DB7BFE"/>
    <w:rsid w:val="00DC1CAF"/>
    <w:rsid w:val="00DC79DB"/>
    <w:rsid w:val="00DD13F2"/>
    <w:rsid w:val="00DD6F4A"/>
    <w:rsid w:val="00DE20FB"/>
    <w:rsid w:val="00DE21F5"/>
    <w:rsid w:val="00DE24AB"/>
    <w:rsid w:val="00DE34D2"/>
    <w:rsid w:val="00DE52CE"/>
    <w:rsid w:val="00DF012D"/>
    <w:rsid w:val="00DF4A41"/>
    <w:rsid w:val="00DF4EFF"/>
    <w:rsid w:val="00DF68A7"/>
    <w:rsid w:val="00DF7305"/>
    <w:rsid w:val="00DF7B86"/>
    <w:rsid w:val="00DF7E77"/>
    <w:rsid w:val="00E00B36"/>
    <w:rsid w:val="00E0492E"/>
    <w:rsid w:val="00E138C4"/>
    <w:rsid w:val="00E14573"/>
    <w:rsid w:val="00E20427"/>
    <w:rsid w:val="00E21FA4"/>
    <w:rsid w:val="00E224AA"/>
    <w:rsid w:val="00E230DA"/>
    <w:rsid w:val="00E262A5"/>
    <w:rsid w:val="00E33ECD"/>
    <w:rsid w:val="00E340D8"/>
    <w:rsid w:val="00E407EE"/>
    <w:rsid w:val="00E46631"/>
    <w:rsid w:val="00E50366"/>
    <w:rsid w:val="00E51FC8"/>
    <w:rsid w:val="00E52612"/>
    <w:rsid w:val="00E536BF"/>
    <w:rsid w:val="00E542A5"/>
    <w:rsid w:val="00E544B1"/>
    <w:rsid w:val="00E577CE"/>
    <w:rsid w:val="00E606FF"/>
    <w:rsid w:val="00E62222"/>
    <w:rsid w:val="00E63954"/>
    <w:rsid w:val="00E64F01"/>
    <w:rsid w:val="00E65094"/>
    <w:rsid w:val="00E65285"/>
    <w:rsid w:val="00E65CBE"/>
    <w:rsid w:val="00E66044"/>
    <w:rsid w:val="00E67A85"/>
    <w:rsid w:val="00E7495E"/>
    <w:rsid w:val="00E8009B"/>
    <w:rsid w:val="00E801C5"/>
    <w:rsid w:val="00E80ECF"/>
    <w:rsid w:val="00E84940"/>
    <w:rsid w:val="00E8532A"/>
    <w:rsid w:val="00E86E46"/>
    <w:rsid w:val="00E91A0A"/>
    <w:rsid w:val="00E93B03"/>
    <w:rsid w:val="00E946CA"/>
    <w:rsid w:val="00E961FA"/>
    <w:rsid w:val="00E9668E"/>
    <w:rsid w:val="00E97CA1"/>
    <w:rsid w:val="00EA5644"/>
    <w:rsid w:val="00EB1868"/>
    <w:rsid w:val="00EB28B7"/>
    <w:rsid w:val="00EB7FAD"/>
    <w:rsid w:val="00EC1946"/>
    <w:rsid w:val="00EC3234"/>
    <w:rsid w:val="00EC65F5"/>
    <w:rsid w:val="00ED6810"/>
    <w:rsid w:val="00ED6907"/>
    <w:rsid w:val="00ED7F43"/>
    <w:rsid w:val="00EE0274"/>
    <w:rsid w:val="00EE06AD"/>
    <w:rsid w:val="00EE08CB"/>
    <w:rsid w:val="00EE10C1"/>
    <w:rsid w:val="00EE2523"/>
    <w:rsid w:val="00EE25B0"/>
    <w:rsid w:val="00EF35F7"/>
    <w:rsid w:val="00EF51C2"/>
    <w:rsid w:val="00EF7F66"/>
    <w:rsid w:val="00F000AC"/>
    <w:rsid w:val="00F01EDF"/>
    <w:rsid w:val="00F031E4"/>
    <w:rsid w:val="00F04F1F"/>
    <w:rsid w:val="00F05E8E"/>
    <w:rsid w:val="00F069A8"/>
    <w:rsid w:val="00F07708"/>
    <w:rsid w:val="00F12CC8"/>
    <w:rsid w:val="00F14AB7"/>
    <w:rsid w:val="00F152AF"/>
    <w:rsid w:val="00F15784"/>
    <w:rsid w:val="00F16494"/>
    <w:rsid w:val="00F21B8F"/>
    <w:rsid w:val="00F244CC"/>
    <w:rsid w:val="00F30BCB"/>
    <w:rsid w:val="00F31232"/>
    <w:rsid w:val="00F3225D"/>
    <w:rsid w:val="00F36431"/>
    <w:rsid w:val="00F37857"/>
    <w:rsid w:val="00F40EE8"/>
    <w:rsid w:val="00F41A43"/>
    <w:rsid w:val="00F431D5"/>
    <w:rsid w:val="00F43288"/>
    <w:rsid w:val="00F46A3A"/>
    <w:rsid w:val="00F47D08"/>
    <w:rsid w:val="00F52128"/>
    <w:rsid w:val="00F549CE"/>
    <w:rsid w:val="00F55C5E"/>
    <w:rsid w:val="00F568E7"/>
    <w:rsid w:val="00F61C41"/>
    <w:rsid w:val="00F6365F"/>
    <w:rsid w:val="00F65BBF"/>
    <w:rsid w:val="00F810A1"/>
    <w:rsid w:val="00F818F6"/>
    <w:rsid w:val="00F82AB7"/>
    <w:rsid w:val="00F84ACF"/>
    <w:rsid w:val="00F861A1"/>
    <w:rsid w:val="00F92520"/>
    <w:rsid w:val="00F97FCF"/>
    <w:rsid w:val="00FA13FD"/>
    <w:rsid w:val="00FA1AFF"/>
    <w:rsid w:val="00FA4A9B"/>
    <w:rsid w:val="00FB14FD"/>
    <w:rsid w:val="00FB343E"/>
    <w:rsid w:val="00FB6636"/>
    <w:rsid w:val="00FC18F6"/>
    <w:rsid w:val="00FC2410"/>
    <w:rsid w:val="00FC5F72"/>
    <w:rsid w:val="00FD0FC8"/>
    <w:rsid w:val="00FD183A"/>
    <w:rsid w:val="00FD52DB"/>
    <w:rsid w:val="00FD68AD"/>
    <w:rsid w:val="00FE1033"/>
    <w:rsid w:val="00FE15A3"/>
    <w:rsid w:val="00FE3CFF"/>
    <w:rsid w:val="00FE644D"/>
    <w:rsid w:val="00FE6EFD"/>
    <w:rsid w:val="00FF094E"/>
    <w:rsid w:val="00FF1EC5"/>
    <w:rsid w:val="00FF61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22C3CE3F"/>
  <w15:docId w15:val="{8768140D-5182-4705-8E9D-1CF822AE7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4CA8"/>
    <w:pPr>
      <w:spacing w:after="120" w:line="360" w:lineRule="auto"/>
    </w:pPr>
    <w:rPr>
      <w:rFonts w:eastAsia="Times New Roman"/>
      <w:sz w:val="24"/>
      <w:szCs w:val="22"/>
    </w:rPr>
  </w:style>
  <w:style w:type="paragraph" w:styleId="Heading1">
    <w:name w:val="heading 1"/>
    <w:basedOn w:val="Normal"/>
    <w:next w:val="Normal"/>
    <w:link w:val="Heading1Char"/>
    <w:uiPriority w:val="9"/>
    <w:qFormat/>
    <w:rsid w:val="008A4C65"/>
    <w:pPr>
      <w:keepNext/>
      <w:spacing w:after="0"/>
      <w:outlineLvl w:val="0"/>
    </w:pPr>
    <w:rPr>
      <w:b/>
      <w:bCs/>
      <w:kern w:val="32"/>
      <w:sz w:val="28"/>
      <w:szCs w:val="32"/>
    </w:rPr>
  </w:style>
  <w:style w:type="paragraph" w:styleId="Heading2">
    <w:name w:val="heading 2"/>
    <w:basedOn w:val="Normal"/>
    <w:next w:val="Normal"/>
    <w:link w:val="Heading2Char"/>
    <w:uiPriority w:val="9"/>
    <w:unhideWhenUsed/>
    <w:qFormat/>
    <w:rsid w:val="00D10A74"/>
    <w:pPr>
      <w:keepNext/>
      <w:spacing w:before="240" w:after="60"/>
      <w:outlineLvl w:val="1"/>
    </w:pPr>
    <w:rPr>
      <w:rFonts w:ascii="Arial Narrow" w:hAnsi="Arial Narrow"/>
      <w:b/>
      <w:bCs/>
      <w:iCs/>
      <w:szCs w:val="28"/>
    </w:rPr>
  </w:style>
  <w:style w:type="paragraph" w:styleId="Heading3">
    <w:name w:val="heading 3"/>
    <w:basedOn w:val="Normal"/>
    <w:next w:val="Normal"/>
    <w:link w:val="Heading3Char"/>
    <w:uiPriority w:val="9"/>
    <w:unhideWhenUsed/>
    <w:qFormat/>
    <w:rsid w:val="002F3689"/>
    <w:pPr>
      <w:keepNext/>
      <w:spacing w:before="240" w:after="60"/>
      <w:outlineLvl w:val="2"/>
    </w:pPr>
    <w:rPr>
      <w:b/>
      <w:bCs/>
      <w:sz w:val="20"/>
      <w:szCs w:val="26"/>
    </w:rPr>
  </w:style>
  <w:style w:type="paragraph" w:styleId="Heading4">
    <w:name w:val="heading 4"/>
    <w:basedOn w:val="Normal"/>
    <w:next w:val="Normal"/>
    <w:link w:val="Heading4Char"/>
    <w:uiPriority w:val="9"/>
    <w:unhideWhenUsed/>
    <w:qFormat/>
    <w:rsid w:val="00D10A74"/>
    <w:pPr>
      <w:keepNext/>
      <w:spacing w:before="240" w:after="60"/>
      <w:outlineLvl w:val="3"/>
    </w:pPr>
    <w:rPr>
      <w:b/>
      <w:bCs/>
      <w:i/>
      <w:sz w:val="20"/>
      <w:szCs w:val="28"/>
    </w:rPr>
  </w:style>
  <w:style w:type="paragraph" w:styleId="Heading5">
    <w:name w:val="heading 5"/>
    <w:basedOn w:val="Normal"/>
    <w:next w:val="Normal"/>
    <w:link w:val="Heading5Char"/>
    <w:uiPriority w:val="9"/>
    <w:unhideWhenUsed/>
    <w:qFormat/>
    <w:rsid w:val="00761305"/>
    <w:pPr>
      <w:spacing w:after="0"/>
      <w:outlineLvl w:val="4"/>
    </w:pPr>
    <w:rPr>
      <w:b/>
      <w:bCs/>
      <w:iCs/>
      <w:sz w:val="20"/>
      <w:szCs w:val="26"/>
    </w:rPr>
  </w:style>
  <w:style w:type="paragraph" w:styleId="Heading6">
    <w:name w:val="heading 6"/>
    <w:basedOn w:val="Normal"/>
    <w:next w:val="Normal"/>
    <w:link w:val="Heading6Char"/>
    <w:uiPriority w:val="9"/>
    <w:unhideWhenUsed/>
    <w:qFormat/>
    <w:rsid w:val="00D10A74"/>
    <w:pPr>
      <w:spacing w:before="240" w:after="60"/>
      <w:outlineLvl w:val="5"/>
    </w:pPr>
    <w:rPr>
      <w:b/>
      <w:bCs/>
      <w:sz w:val="20"/>
      <w:szCs w:val="20"/>
      <w:u w:val="single"/>
    </w:rPr>
  </w:style>
  <w:style w:type="paragraph" w:styleId="Heading7">
    <w:name w:val="heading 7"/>
    <w:basedOn w:val="Normal"/>
    <w:next w:val="Normal"/>
    <w:link w:val="Heading7Char"/>
    <w:uiPriority w:val="9"/>
    <w:unhideWhenUsed/>
    <w:qFormat/>
    <w:rsid w:val="008A4C65"/>
    <w:pPr>
      <w:spacing w:after="0"/>
      <w:outlineLvl w:val="6"/>
    </w:pPr>
    <w:rPr>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A4C65"/>
    <w:rPr>
      <w:rFonts w:eastAsia="Times New Roman"/>
      <w:b/>
      <w:bCs/>
      <w:kern w:val="32"/>
      <w:sz w:val="28"/>
      <w:szCs w:val="32"/>
    </w:rPr>
  </w:style>
  <w:style w:type="character" w:customStyle="1" w:styleId="Heading2Char">
    <w:name w:val="Heading 2 Char"/>
    <w:link w:val="Heading2"/>
    <w:uiPriority w:val="9"/>
    <w:rsid w:val="00D10A74"/>
    <w:rPr>
      <w:rFonts w:ascii="Arial Narrow" w:eastAsia="Times New Roman" w:hAnsi="Arial Narrow" w:cs="Times New Roman"/>
      <w:b/>
      <w:bCs/>
      <w:iCs/>
      <w:sz w:val="24"/>
      <w:szCs w:val="28"/>
      <w:lang w:eastAsia="en-GB"/>
    </w:rPr>
  </w:style>
  <w:style w:type="character" w:customStyle="1" w:styleId="Heading3Char">
    <w:name w:val="Heading 3 Char"/>
    <w:link w:val="Heading3"/>
    <w:uiPriority w:val="9"/>
    <w:rsid w:val="002F3689"/>
    <w:rPr>
      <w:rFonts w:ascii="Calibri" w:eastAsia="Times New Roman" w:hAnsi="Calibri" w:cs="Times New Roman"/>
      <w:b/>
      <w:bCs/>
      <w:szCs w:val="26"/>
      <w:lang w:eastAsia="en-GB"/>
    </w:rPr>
  </w:style>
  <w:style w:type="character" w:customStyle="1" w:styleId="Heading4Char">
    <w:name w:val="Heading 4 Char"/>
    <w:link w:val="Heading4"/>
    <w:uiPriority w:val="9"/>
    <w:rsid w:val="00D10A74"/>
    <w:rPr>
      <w:rFonts w:ascii="Calibri" w:eastAsia="Times New Roman" w:hAnsi="Calibri" w:cs="Times New Roman"/>
      <w:b/>
      <w:bCs/>
      <w:i/>
      <w:szCs w:val="28"/>
      <w:lang w:eastAsia="en-GB"/>
    </w:rPr>
  </w:style>
  <w:style w:type="character" w:customStyle="1" w:styleId="Heading5Char">
    <w:name w:val="Heading 5 Char"/>
    <w:link w:val="Heading5"/>
    <w:uiPriority w:val="9"/>
    <w:rsid w:val="00761305"/>
    <w:rPr>
      <w:rFonts w:ascii="Calibri" w:eastAsia="Times New Roman" w:hAnsi="Calibri" w:cs="Times New Roman"/>
      <w:b/>
      <w:bCs/>
      <w:iCs/>
      <w:szCs w:val="26"/>
      <w:lang w:eastAsia="en-GB"/>
    </w:rPr>
  </w:style>
  <w:style w:type="character" w:customStyle="1" w:styleId="Heading6Char">
    <w:name w:val="Heading 6 Char"/>
    <w:link w:val="Heading6"/>
    <w:uiPriority w:val="9"/>
    <w:rsid w:val="00D10A74"/>
    <w:rPr>
      <w:rFonts w:ascii="Calibri" w:eastAsia="Times New Roman" w:hAnsi="Calibri" w:cs="Times New Roman"/>
      <w:b/>
      <w:bCs/>
      <w:sz w:val="20"/>
      <w:u w:val="single"/>
      <w:lang w:eastAsia="en-GB"/>
    </w:rPr>
  </w:style>
  <w:style w:type="character" w:customStyle="1" w:styleId="Heading7Char">
    <w:name w:val="Heading 7 Char"/>
    <w:link w:val="Heading7"/>
    <w:uiPriority w:val="9"/>
    <w:rsid w:val="008A4C65"/>
    <w:rPr>
      <w:rFonts w:eastAsia="Times New Roman"/>
      <w:sz w:val="28"/>
      <w:szCs w:val="24"/>
    </w:rPr>
  </w:style>
  <w:style w:type="paragraph" w:styleId="ListParagraph">
    <w:name w:val="List Paragraph"/>
    <w:basedOn w:val="Normal"/>
    <w:uiPriority w:val="34"/>
    <w:qFormat/>
    <w:rsid w:val="00D10A74"/>
    <w:pPr>
      <w:spacing w:after="0"/>
      <w:ind w:left="720"/>
      <w:contextualSpacing/>
    </w:pPr>
    <w:rPr>
      <w:rFonts w:eastAsia="Calibri"/>
      <w:lang w:eastAsia="en-US"/>
    </w:rPr>
  </w:style>
  <w:style w:type="character" w:styleId="Hyperlink">
    <w:name w:val="Hyperlink"/>
    <w:uiPriority w:val="99"/>
    <w:unhideWhenUsed/>
    <w:rsid w:val="00D10A74"/>
    <w:rPr>
      <w:color w:val="0000FF"/>
      <w:u w:val="single"/>
    </w:rPr>
  </w:style>
  <w:style w:type="paragraph" w:styleId="Caption">
    <w:name w:val="caption"/>
    <w:basedOn w:val="Normal"/>
    <w:next w:val="Normal"/>
    <w:uiPriority w:val="35"/>
    <w:qFormat/>
    <w:rsid w:val="00D10A74"/>
    <w:rPr>
      <w:rFonts w:cs="Calibri"/>
      <w:bCs/>
      <w:szCs w:val="18"/>
    </w:rPr>
  </w:style>
  <w:style w:type="paragraph" w:styleId="Header">
    <w:name w:val="header"/>
    <w:basedOn w:val="Normal"/>
    <w:link w:val="HeaderChar"/>
    <w:uiPriority w:val="99"/>
    <w:unhideWhenUsed/>
    <w:rsid w:val="00D10A74"/>
    <w:pPr>
      <w:tabs>
        <w:tab w:val="center" w:pos="4513"/>
        <w:tab w:val="right" w:pos="9026"/>
      </w:tabs>
    </w:pPr>
    <w:rPr>
      <w:sz w:val="20"/>
      <w:szCs w:val="20"/>
    </w:rPr>
  </w:style>
  <w:style w:type="character" w:customStyle="1" w:styleId="HeaderChar">
    <w:name w:val="Header Char"/>
    <w:link w:val="Header"/>
    <w:uiPriority w:val="99"/>
    <w:rsid w:val="00D10A74"/>
    <w:rPr>
      <w:rFonts w:ascii="Calibri" w:eastAsia="Times New Roman" w:hAnsi="Calibri" w:cs="Times New Roman"/>
      <w:lang w:eastAsia="en-GB"/>
    </w:rPr>
  </w:style>
  <w:style w:type="paragraph" w:styleId="Footer">
    <w:name w:val="footer"/>
    <w:basedOn w:val="Normal"/>
    <w:link w:val="FooterChar"/>
    <w:uiPriority w:val="99"/>
    <w:unhideWhenUsed/>
    <w:rsid w:val="00D10A74"/>
    <w:pPr>
      <w:tabs>
        <w:tab w:val="center" w:pos="4513"/>
        <w:tab w:val="right" w:pos="9026"/>
      </w:tabs>
    </w:pPr>
    <w:rPr>
      <w:sz w:val="20"/>
      <w:szCs w:val="20"/>
    </w:rPr>
  </w:style>
  <w:style w:type="character" w:customStyle="1" w:styleId="FooterChar">
    <w:name w:val="Footer Char"/>
    <w:link w:val="Footer"/>
    <w:uiPriority w:val="99"/>
    <w:rsid w:val="00D10A74"/>
    <w:rPr>
      <w:rFonts w:ascii="Calibri" w:eastAsia="Times New Roman" w:hAnsi="Calibri" w:cs="Times New Roman"/>
      <w:lang w:eastAsia="en-GB"/>
    </w:rPr>
  </w:style>
  <w:style w:type="paragraph" w:styleId="Title">
    <w:name w:val="Title"/>
    <w:basedOn w:val="Normal"/>
    <w:next w:val="Normal"/>
    <w:link w:val="TitleChar"/>
    <w:uiPriority w:val="10"/>
    <w:qFormat/>
    <w:rsid w:val="00D10A74"/>
    <w:pPr>
      <w:pBdr>
        <w:bottom w:val="single" w:sz="4" w:space="1" w:color="auto"/>
      </w:pBdr>
      <w:spacing w:before="240" w:after="60"/>
      <w:outlineLvl w:val="0"/>
    </w:pPr>
    <w:rPr>
      <w:rFonts w:ascii="Arial Narrow" w:hAnsi="Arial Narrow"/>
      <w:bCs/>
      <w:kern w:val="28"/>
      <w:sz w:val="32"/>
      <w:szCs w:val="32"/>
    </w:rPr>
  </w:style>
  <w:style w:type="character" w:customStyle="1" w:styleId="TitleChar">
    <w:name w:val="Title Char"/>
    <w:link w:val="Title"/>
    <w:uiPriority w:val="10"/>
    <w:rsid w:val="00D10A74"/>
    <w:rPr>
      <w:rFonts w:ascii="Arial Narrow" w:eastAsia="Times New Roman" w:hAnsi="Arial Narrow" w:cs="Times New Roman"/>
      <w:bCs/>
      <w:kern w:val="28"/>
      <w:sz w:val="32"/>
      <w:szCs w:val="32"/>
      <w:lang w:eastAsia="en-GB"/>
    </w:rPr>
  </w:style>
  <w:style w:type="table" w:styleId="TableGrid">
    <w:name w:val="Table Grid"/>
    <w:basedOn w:val="TableNormal"/>
    <w:uiPriority w:val="39"/>
    <w:rsid w:val="00D10A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10A74"/>
    <w:pPr>
      <w:spacing w:before="100" w:beforeAutospacing="1" w:after="100" w:afterAutospacing="1" w:line="240" w:lineRule="auto"/>
    </w:pPr>
    <w:rPr>
      <w:rFonts w:ascii="Times New Roman" w:hAnsi="Times New Roman"/>
      <w:szCs w:val="24"/>
    </w:rPr>
  </w:style>
  <w:style w:type="character" w:styleId="Strong">
    <w:name w:val="Strong"/>
    <w:uiPriority w:val="22"/>
    <w:qFormat/>
    <w:rsid w:val="00D10A74"/>
    <w:rPr>
      <w:b/>
      <w:bCs/>
    </w:rPr>
  </w:style>
  <w:style w:type="paragraph" w:styleId="TOC1">
    <w:name w:val="toc 1"/>
    <w:basedOn w:val="Normal"/>
    <w:next w:val="Normal"/>
    <w:autoRedefine/>
    <w:uiPriority w:val="39"/>
    <w:unhideWhenUsed/>
    <w:rsid w:val="00D10A74"/>
    <w:pPr>
      <w:spacing w:before="120"/>
    </w:pPr>
    <w:rPr>
      <w:rFonts w:cs="Calibri"/>
      <w:b/>
      <w:bCs/>
      <w:caps/>
      <w:sz w:val="20"/>
      <w:szCs w:val="20"/>
    </w:rPr>
  </w:style>
  <w:style w:type="paragraph" w:styleId="TOC2">
    <w:name w:val="toc 2"/>
    <w:basedOn w:val="Normal"/>
    <w:next w:val="Normal"/>
    <w:autoRedefine/>
    <w:uiPriority w:val="39"/>
    <w:unhideWhenUsed/>
    <w:rsid w:val="00D10A74"/>
    <w:pPr>
      <w:spacing w:after="0"/>
      <w:ind w:left="220"/>
    </w:pPr>
    <w:rPr>
      <w:rFonts w:cs="Calibri"/>
      <w:smallCaps/>
      <w:sz w:val="20"/>
      <w:szCs w:val="20"/>
    </w:rPr>
  </w:style>
  <w:style w:type="paragraph" w:styleId="TOC3">
    <w:name w:val="toc 3"/>
    <w:basedOn w:val="Normal"/>
    <w:next w:val="Normal"/>
    <w:autoRedefine/>
    <w:uiPriority w:val="39"/>
    <w:unhideWhenUsed/>
    <w:rsid w:val="00D10A74"/>
    <w:pPr>
      <w:spacing w:after="0"/>
      <w:ind w:left="440"/>
    </w:pPr>
    <w:rPr>
      <w:rFonts w:cs="Calibri"/>
      <w:i/>
      <w:iCs/>
      <w:sz w:val="20"/>
      <w:szCs w:val="20"/>
    </w:rPr>
  </w:style>
  <w:style w:type="paragraph" w:styleId="TOC4">
    <w:name w:val="toc 4"/>
    <w:basedOn w:val="Normal"/>
    <w:next w:val="Normal"/>
    <w:autoRedefine/>
    <w:uiPriority w:val="39"/>
    <w:unhideWhenUsed/>
    <w:rsid w:val="00D10A74"/>
    <w:pPr>
      <w:spacing w:after="0"/>
      <w:ind w:left="660"/>
    </w:pPr>
    <w:rPr>
      <w:rFonts w:cs="Calibri"/>
      <w:sz w:val="18"/>
      <w:szCs w:val="18"/>
    </w:rPr>
  </w:style>
  <w:style w:type="paragraph" w:styleId="TOC5">
    <w:name w:val="toc 5"/>
    <w:basedOn w:val="Normal"/>
    <w:next w:val="Normal"/>
    <w:autoRedefine/>
    <w:uiPriority w:val="39"/>
    <w:unhideWhenUsed/>
    <w:rsid w:val="00D10A74"/>
    <w:pPr>
      <w:spacing w:after="0"/>
      <w:ind w:left="880"/>
    </w:pPr>
    <w:rPr>
      <w:rFonts w:cs="Calibri"/>
      <w:sz w:val="18"/>
      <w:szCs w:val="18"/>
    </w:rPr>
  </w:style>
  <w:style w:type="paragraph" w:styleId="TOC6">
    <w:name w:val="toc 6"/>
    <w:basedOn w:val="Normal"/>
    <w:next w:val="Normal"/>
    <w:autoRedefine/>
    <w:uiPriority w:val="39"/>
    <w:unhideWhenUsed/>
    <w:rsid w:val="00D10A74"/>
    <w:pPr>
      <w:spacing w:after="0"/>
      <w:ind w:left="1100"/>
    </w:pPr>
    <w:rPr>
      <w:rFonts w:cs="Calibri"/>
      <w:sz w:val="18"/>
      <w:szCs w:val="18"/>
    </w:rPr>
  </w:style>
  <w:style w:type="paragraph" w:styleId="TOC7">
    <w:name w:val="toc 7"/>
    <w:basedOn w:val="Normal"/>
    <w:next w:val="Normal"/>
    <w:autoRedefine/>
    <w:uiPriority w:val="39"/>
    <w:unhideWhenUsed/>
    <w:rsid w:val="00D10A74"/>
    <w:pPr>
      <w:spacing w:after="0"/>
      <w:ind w:left="1320"/>
    </w:pPr>
    <w:rPr>
      <w:rFonts w:cs="Calibri"/>
      <w:sz w:val="18"/>
      <w:szCs w:val="18"/>
    </w:rPr>
  </w:style>
  <w:style w:type="paragraph" w:styleId="TOC8">
    <w:name w:val="toc 8"/>
    <w:basedOn w:val="Normal"/>
    <w:next w:val="Normal"/>
    <w:autoRedefine/>
    <w:uiPriority w:val="39"/>
    <w:unhideWhenUsed/>
    <w:rsid w:val="00D10A74"/>
    <w:pPr>
      <w:spacing w:after="0"/>
      <w:ind w:left="1540"/>
    </w:pPr>
    <w:rPr>
      <w:rFonts w:cs="Calibri"/>
      <w:sz w:val="18"/>
      <w:szCs w:val="18"/>
    </w:rPr>
  </w:style>
  <w:style w:type="paragraph" w:styleId="TOC9">
    <w:name w:val="toc 9"/>
    <w:basedOn w:val="Normal"/>
    <w:next w:val="Normal"/>
    <w:autoRedefine/>
    <w:uiPriority w:val="39"/>
    <w:unhideWhenUsed/>
    <w:rsid w:val="00D10A74"/>
    <w:pPr>
      <w:spacing w:after="0"/>
      <w:ind w:left="1760"/>
    </w:pPr>
    <w:rPr>
      <w:rFonts w:cs="Calibri"/>
      <w:sz w:val="18"/>
      <w:szCs w:val="18"/>
    </w:rPr>
  </w:style>
  <w:style w:type="paragraph" w:styleId="BalloonText">
    <w:name w:val="Balloon Text"/>
    <w:basedOn w:val="Normal"/>
    <w:link w:val="BalloonTextChar"/>
    <w:uiPriority w:val="99"/>
    <w:semiHidden/>
    <w:unhideWhenUsed/>
    <w:rsid w:val="00D10A74"/>
    <w:pPr>
      <w:spacing w:after="0" w:line="240" w:lineRule="auto"/>
    </w:pPr>
    <w:rPr>
      <w:rFonts w:ascii="Tahoma" w:hAnsi="Tahoma"/>
      <w:sz w:val="16"/>
      <w:szCs w:val="16"/>
    </w:rPr>
  </w:style>
  <w:style w:type="character" w:customStyle="1" w:styleId="BalloonTextChar">
    <w:name w:val="Balloon Text Char"/>
    <w:link w:val="BalloonText"/>
    <w:uiPriority w:val="99"/>
    <w:semiHidden/>
    <w:rsid w:val="00D10A74"/>
    <w:rPr>
      <w:rFonts w:ascii="Tahoma" w:eastAsia="Times New Roman" w:hAnsi="Tahoma" w:cs="Tahoma"/>
      <w:sz w:val="16"/>
      <w:szCs w:val="16"/>
      <w:lang w:eastAsia="en-GB"/>
    </w:rPr>
  </w:style>
  <w:style w:type="paragraph" w:customStyle="1" w:styleId="EndNoteBibliographyTitle">
    <w:name w:val="EndNote Bibliography Title"/>
    <w:basedOn w:val="Normal"/>
    <w:link w:val="EndNoteBibliographyTitleChar"/>
    <w:rsid w:val="00D10A74"/>
    <w:pPr>
      <w:spacing w:after="0"/>
      <w:jc w:val="center"/>
    </w:pPr>
    <w:rPr>
      <w:rFonts w:cs="Calibri"/>
      <w:noProof/>
      <w:sz w:val="22"/>
    </w:rPr>
  </w:style>
  <w:style w:type="character" w:customStyle="1" w:styleId="EndNoteBibliographyTitleChar">
    <w:name w:val="EndNote Bibliography Title Char"/>
    <w:link w:val="EndNoteBibliographyTitle"/>
    <w:rsid w:val="00D10A74"/>
    <w:rPr>
      <w:rFonts w:eastAsia="Times New Roman" w:cs="Calibri"/>
      <w:noProof/>
      <w:sz w:val="22"/>
      <w:szCs w:val="22"/>
    </w:rPr>
  </w:style>
  <w:style w:type="paragraph" w:customStyle="1" w:styleId="EndNoteBibliography">
    <w:name w:val="EndNote Bibliography"/>
    <w:basedOn w:val="Normal"/>
    <w:link w:val="EndNoteBibliographyChar"/>
    <w:rsid w:val="00D10A74"/>
    <w:pPr>
      <w:spacing w:line="240" w:lineRule="auto"/>
    </w:pPr>
    <w:rPr>
      <w:rFonts w:cs="Calibri"/>
      <w:noProof/>
      <w:sz w:val="22"/>
    </w:rPr>
  </w:style>
  <w:style w:type="character" w:customStyle="1" w:styleId="EndNoteBibliographyChar">
    <w:name w:val="EndNote Bibliography Char"/>
    <w:link w:val="EndNoteBibliography"/>
    <w:rsid w:val="00D10A74"/>
    <w:rPr>
      <w:rFonts w:eastAsia="Times New Roman" w:cs="Calibri"/>
      <w:noProof/>
      <w:sz w:val="22"/>
      <w:szCs w:val="22"/>
    </w:rPr>
  </w:style>
  <w:style w:type="character" w:customStyle="1" w:styleId="highlight">
    <w:name w:val="highlight"/>
    <w:basedOn w:val="DefaultParagraphFont"/>
    <w:rsid w:val="00D10A74"/>
  </w:style>
  <w:style w:type="paragraph" w:customStyle="1" w:styleId="Default">
    <w:name w:val="Default"/>
    <w:rsid w:val="00D10A74"/>
    <w:pPr>
      <w:autoSpaceDE w:val="0"/>
      <w:autoSpaceDN w:val="0"/>
      <w:adjustRightInd w:val="0"/>
    </w:pPr>
    <w:rPr>
      <w:rFonts w:ascii="Symbol" w:hAnsi="Symbol" w:cs="Symbol"/>
      <w:color w:val="000000"/>
      <w:sz w:val="24"/>
      <w:szCs w:val="24"/>
      <w:lang w:eastAsia="en-US"/>
    </w:rPr>
  </w:style>
  <w:style w:type="table" w:customStyle="1" w:styleId="LightShading1">
    <w:name w:val="Light Shading1"/>
    <w:basedOn w:val="TableNormal"/>
    <w:uiPriority w:val="60"/>
    <w:rsid w:val="00D10A7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1-Accent11">
    <w:name w:val="Medium Shading 1 - Accent 11"/>
    <w:basedOn w:val="TableNormal"/>
    <w:uiPriority w:val="63"/>
    <w:rsid w:val="00D10A74"/>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styleId="CommentReference">
    <w:name w:val="annotation reference"/>
    <w:uiPriority w:val="99"/>
    <w:semiHidden/>
    <w:unhideWhenUsed/>
    <w:rsid w:val="00D10A74"/>
    <w:rPr>
      <w:sz w:val="16"/>
      <w:szCs w:val="16"/>
    </w:rPr>
  </w:style>
  <w:style w:type="paragraph" w:styleId="CommentText">
    <w:name w:val="annotation text"/>
    <w:basedOn w:val="Normal"/>
    <w:link w:val="CommentTextChar"/>
    <w:uiPriority w:val="99"/>
    <w:semiHidden/>
    <w:unhideWhenUsed/>
    <w:rsid w:val="00D10A74"/>
    <w:rPr>
      <w:sz w:val="20"/>
      <w:szCs w:val="20"/>
    </w:rPr>
  </w:style>
  <w:style w:type="character" w:customStyle="1" w:styleId="CommentTextChar">
    <w:name w:val="Comment Text Char"/>
    <w:link w:val="CommentText"/>
    <w:uiPriority w:val="99"/>
    <w:semiHidden/>
    <w:rsid w:val="00D10A74"/>
    <w:rPr>
      <w:rFonts w:ascii="Calibri" w:eastAsia="Times New Roman" w:hAnsi="Calibri"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10A74"/>
    <w:rPr>
      <w:b/>
      <w:bCs/>
    </w:rPr>
  </w:style>
  <w:style w:type="character" w:customStyle="1" w:styleId="CommentSubjectChar">
    <w:name w:val="Comment Subject Char"/>
    <w:link w:val="CommentSubject"/>
    <w:uiPriority w:val="99"/>
    <w:semiHidden/>
    <w:rsid w:val="00D10A74"/>
    <w:rPr>
      <w:rFonts w:ascii="Calibri" w:eastAsia="Times New Roman" w:hAnsi="Calibri" w:cs="Times New Roman"/>
      <w:b/>
      <w:bCs/>
      <w:sz w:val="20"/>
      <w:szCs w:val="20"/>
      <w:lang w:eastAsia="en-GB"/>
    </w:rPr>
  </w:style>
  <w:style w:type="character" w:styleId="Emphasis">
    <w:name w:val="Emphasis"/>
    <w:uiPriority w:val="20"/>
    <w:qFormat/>
    <w:rsid w:val="00D10A74"/>
    <w:rPr>
      <w:i/>
      <w:iCs/>
    </w:rPr>
  </w:style>
  <w:style w:type="paragraph" w:styleId="TOCHeading">
    <w:name w:val="TOC Heading"/>
    <w:basedOn w:val="Heading1"/>
    <w:next w:val="Normal"/>
    <w:uiPriority w:val="39"/>
    <w:unhideWhenUsed/>
    <w:qFormat/>
    <w:rsid w:val="00D10A74"/>
    <w:pPr>
      <w:keepLines/>
      <w:spacing w:line="259" w:lineRule="auto"/>
      <w:outlineLvl w:val="9"/>
    </w:pPr>
    <w:rPr>
      <w:rFonts w:ascii="Calibri Light" w:hAnsi="Calibri Light"/>
      <w:b w:val="0"/>
      <w:bCs w:val="0"/>
      <w:color w:val="2E74B5"/>
      <w:kern w:val="0"/>
      <w:sz w:val="32"/>
      <w:lang w:val="en-US" w:eastAsia="en-US"/>
    </w:rPr>
  </w:style>
  <w:style w:type="character" w:styleId="FollowedHyperlink">
    <w:name w:val="FollowedHyperlink"/>
    <w:uiPriority w:val="99"/>
    <w:semiHidden/>
    <w:unhideWhenUsed/>
    <w:rsid w:val="0091402B"/>
    <w:rPr>
      <w:color w:val="954F72"/>
      <w:u w:val="single"/>
    </w:rPr>
  </w:style>
  <w:style w:type="paragraph" w:styleId="Revision">
    <w:name w:val="Revision"/>
    <w:hidden/>
    <w:uiPriority w:val="99"/>
    <w:semiHidden/>
    <w:rsid w:val="001009AA"/>
    <w:rPr>
      <w:rFonts w:eastAsia="Times New Roman"/>
      <w:sz w:val="22"/>
      <w:szCs w:val="22"/>
    </w:rPr>
  </w:style>
  <w:style w:type="paragraph" w:styleId="FootnoteText">
    <w:name w:val="footnote text"/>
    <w:basedOn w:val="Normal"/>
    <w:link w:val="FootnoteTextChar"/>
    <w:uiPriority w:val="99"/>
    <w:semiHidden/>
    <w:unhideWhenUsed/>
    <w:rsid w:val="00690327"/>
    <w:rPr>
      <w:sz w:val="20"/>
      <w:szCs w:val="20"/>
    </w:rPr>
  </w:style>
  <w:style w:type="character" w:customStyle="1" w:styleId="FootnoteTextChar">
    <w:name w:val="Footnote Text Char"/>
    <w:basedOn w:val="DefaultParagraphFont"/>
    <w:link w:val="FootnoteText"/>
    <w:uiPriority w:val="99"/>
    <w:semiHidden/>
    <w:rsid w:val="00690327"/>
    <w:rPr>
      <w:rFonts w:eastAsia="Times New Roman"/>
    </w:rPr>
  </w:style>
  <w:style w:type="character" w:styleId="FootnoteReference">
    <w:name w:val="footnote reference"/>
    <w:basedOn w:val="DefaultParagraphFont"/>
    <w:uiPriority w:val="99"/>
    <w:semiHidden/>
    <w:unhideWhenUsed/>
    <w:rsid w:val="006903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58626">
      <w:bodyDiv w:val="1"/>
      <w:marLeft w:val="0"/>
      <w:marRight w:val="0"/>
      <w:marTop w:val="0"/>
      <w:marBottom w:val="0"/>
      <w:divBdr>
        <w:top w:val="none" w:sz="0" w:space="0" w:color="auto"/>
        <w:left w:val="none" w:sz="0" w:space="0" w:color="auto"/>
        <w:bottom w:val="none" w:sz="0" w:space="0" w:color="auto"/>
        <w:right w:val="none" w:sz="0" w:space="0" w:color="auto"/>
      </w:divBdr>
    </w:div>
    <w:div w:id="62410372">
      <w:bodyDiv w:val="1"/>
      <w:marLeft w:val="0"/>
      <w:marRight w:val="0"/>
      <w:marTop w:val="0"/>
      <w:marBottom w:val="0"/>
      <w:divBdr>
        <w:top w:val="none" w:sz="0" w:space="0" w:color="auto"/>
        <w:left w:val="none" w:sz="0" w:space="0" w:color="auto"/>
        <w:bottom w:val="none" w:sz="0" w:space="0" w:color="auto"/>
        <w:right w:val="none" w:sz="0" w:space="0" w:color="auto"/>
      </w:divBdr>
    </w:div>
    <w:div w:id="104618396">
      <w:bodyDiv w:val="1"/>
      <w:marLeft w:val="0"/>
      <w:marRight w:val="0"/>
      <w:marTop w:val="0"/>
      <w:marBottom w:val="0"/>
      <w:divBdr>
        <w:top w:val="none" w:sz="0" w:space="0" w:color="auto"/>
        <w:left w:val="none" w:sz="0" w:space="0" w:color="auto"/>
        <w:bottom w:val="none" w:sz="0" w:space="0" w:color="auto"/>
        <w:right w:val="none" w:sz="0" w:space="0" w:color="auto"/>
      </w:divBdr>
    </w:div>
    <w:div w:id="106507083">
      <w:bodyDiv w:val="1"/>
      <w:marLeft w:val="0"/>
      <w:marRight w:val="0"/>
      <w:marTop w:val="0"/>
      <w:marBottom w:val="0"/>
      <w:divBdr>
        <w:top w:val="none" w:sz="0" w:space="0" w:color="auto"/>
        <w:left w:val="none" w:sz="0" w:space="0" w:color="auto"/>
        <w:bottom w:val="none" w:sz="0" w:space="0" w:color="auto"/>
        <w:right w:val="none" w:sz="0" w:space="0" w:color="auto"/>
      </w:divBdr>
      <w:divsChild>
        <w:div w:id="890262194">
          <w:marLeft w:val="0"/>
          <w:marRight w:val="0"/>
          <w:marTop w:val="0"/>
          <w:marBottom w:val="0"/>
          <w:divBdr>
            <w:top w:val="none" w:sz="0" w:space="0" w:color="auto"/>
            <w:left w:val="none" w:sz="0" w:space="0" w:color="auto"/>
            <w:bottom w:val="none" w:sz="0" w:space="0" w:color="auto"/>
            <w:right w:val="none" w:sz="0" w:space="0" w:color="auto"/>
          </w:divBdr>
        </w:div>
      </w:divsChild>
    </w:div>
    <w:div w:id="107314707">
      <w:bodyDiv w:val="1"/>
      <w:marLeft w:val="0"/>
      <w:marRight w:val="0"/>
      <w:marTop w:val="0"/>
      <w:marBottom w:val="0"/>
      <w:divBdr>
        <w:top w:val="none" w:sz="0" w:space="0" w:color="auto"/>
        <w:left w:val="none" w:sz="0" w:space="0" w:color="auto"/>
        <w:bottom w:val="none" w:sz="0" w:space="0" w:color="auto"/>
        <w:right w:val="none" w:sz="0" w:space="0" w:color="auto"/>
      </w:divBdr>
    </w:div>
    <w:div w:id="418714646">
      <w:bodyDiv w:val="1"/>
      <w:marLeft w:val="0"/>
      <w:marRight w:val="0"/>
      <w:marTop w:val="0"/>
      <w:marBottom w:val="0"/>
      <w:divBdr>
        <w:top w:val="none" w:sz="0" w:space="0" w:color="auto"/>
        <w:left w:val="none" w:sz="0" w:space="0" w:color="auto"/>
        <w:bottom w:val="none" w:sz="0" w:space="0" w:color="auto"/>
        <w:right w:val="none" w:sz="0" w:space="0" w:color="auto"/>
      </w:divBdr>
    </w:div>
    <w:div w:id="568031796">
      <w:bodyDiv w:val="1"/>
      <w:marLeft w:val="0"/>
      <w:marRight w:val="0"/>
      <w:marTop w:val="0"/>
      <w:marBottom w:val="0"/>
      <w:divBdr>
        <w:top w:val="none" w:sz="0" w:space="0" w:color="auto"/>
        <w:left w:val="none" w:sz="0" w:space="0" w:color="auto"/>
        <w:bottom w:val="none" w:sz="0" w:space="0" w:color="auto"/>
        <w:right w:val="none" w:sz="0" w:space="0" w:color="auto"/>
      </w:divBdr>
      <w:divsChild>
        <w:div w:id="1680543250">
          <w:marLeft w:val="720"/>
          <w:marRight w:val="0"/>
          <w:marTop w:val="96"/>
          <w:marBottom w:val="0"/>
          <w:divBdr>
            <w:top w:val="none" w:sz="0" w:space="0" w:color="auto"/>
            <w:left w:val="none" w:sz="0" w:space="0" w:color="auto"/>
            <w:bottom w:val="none" w:sz="0" w:space="0" w:color="auto"/>
            <w:right w:val="none" w:sz="0" w:space="0" w:color="auto"/>
          </w:divBdr>
        </w:div>
        <w:div w:id="2046170848">
          <w:marLeft w:val="1166"/>
          <w:marRight w:val="0"/>
          <w:marTop w:val="82"/>
          <w:marBottom w:val="0"/>
          <w:divBdr>
            <w:top w:val="none" w:sz="0" w:space="0" w:color="auto"/>
            <w:left w:val="none" w:sz="0" w:space="0" w:color="auto"/>
            <w:bottom w:val="none" w:sz="0" w:space="0" w:color="auto"/>
            <w:right w:val="none" w:sz="0" w:space="0" w:color="auto"/>
          </w:divBdr>
        </w:div>
        <w:div w:id="646976611">
          <w:marLeft w:val="720"/>
          <w:marRight w:val="0"/>
          <w:marTop w:val="96"/>
          <w:marBottom w:val="0"/>
          <w:divBdr>
            <w:top w:val="none" w:sz="0" w:space="0" w:color="auto"/>
            <w:left w:val="none" w:sz="0" w:space="0" w:color="auto"/>
            <w:bottom w:val="none" w:sz="0" w:space="0" w:color="auto"/>
            <w:right w:val="none" w:sz="0" w:space="0" w:color="auto"/>
          </w:divBdr>
        </w:div>
        <w:div w:id="1151673585">
          <w:marLeft w:val="1166"/>
          <w:marRight w:val="0"/>
          <w:marTop w:val="82"/>
          <w:marBottom w:val="0"/>
          <w:divBdr>
            <w:top w:val="none" w:sz="0" w:space="0" w:color="auto"/>
            <w:left w:val="none" w:sz="0" w:space="0" w:color="auto"/>
            <w:bottom w:val="none" w:sz="0" w:space="0" w:color="auto"/>
            <w:right w:val="none" w:sz="0" w:space="0" w:color="auto"/>
          </w:divBdr>
        </w:div>
        <w:div w:id="1720544324">
          <w:marLeft w:val="1166"/>
          <w:marRight w:val="0"/>
          <w:marTop w:val="82"/>
          <w:marBottom w:val="0"/>
          <w:divBdr>
            <w:top w:val="none" w:sz="0" w:space="0" w:color="auto"/>
            <w:left w:val="none" w:sz="0" w:space="0" w:color="auto"/>
            <w:bottom w:val="none" w:sz="0" w:space="0" w:color="auto"/>
            <w:right w:val="none" w:sz="0" w:space="0" w:color="auto"/>
          </w:divBdr>
        </w:div>
        <w:div w:id="1447966470">
          <w:marLeft w:val="1166"/>
          <w:marRight w:val="0"/>
          <w:marTop w:val="82"/>
          <w:marBottom w:val="0"/>
          <w:divBdr>
            <w:top w:val="none" w:sz="0" w:space="0" w:color="auto"/>
            <w:left w:val="none" w:sz="0" w:space="0" w:color="auto"/>
            <w:bottom w:val="none" w:sz="0" w:space="0" w:color="auto"/>
            <w:right w:val="none" w:sz="0" w:space="0" w:color="auto"/>
          </w:divBdr>
        </w:div>
        <w:div w:id="1736004674">
          <w:marLeft w:val="1166"/>
          <w:marRight w:val="0"/>
          <w:marTop w:val="82"/>
          <w:marBottom w:val="0"/>
          <w:divBdr>
            <w:top w:val="none" w:sz="0" w:space="0" w:color="auto"/>
            <w:left w:val="none" w:sz="0" w:space="0" w:color="auto"/>
            <w:bottom w:val="none" w:sz="0" w:space="0" w:color="auto"/>
            <w:right w:val="none" w:sz="0" w:space="0" w:color="auto"/>
          </w:divBdr>
        </w:div>
        <w:div w:id="622156343">
          <w:marLeft w:val="1800"/>
          <w:marRight w:val="0"/>
          <w:marTop w:val="82"/>
          <w:marBottom w:val="0"/>
          <w:divBdr>
            <w:top w:val="none" w:sz="0" w:space="0" w:color="auto"/>
            <w:left w:val="none" w:sz="0" w:space="0" w:color="auto"/>
            <w:bottom w:val="none" w:sz="0" w:space="0" w:color="auto"/>
            <w:right w:val="none" w:sz="0" w:space="0" w:color="auto"/>
          </w:divBdr>
        </w:div>
      </w:divsChild>
    </w:div>
    <w:div w:id="649745758">
      <w:bodyDiv w:val="1"/>
      <w:marLeft w:val="0"/>
      <w:marRight w:val="0"/>
      <w:marTop w:val="0"/>
      <w:marBottom w:val="0"/>
      <w:divBdr>
        <w:top w:val="none" w:sz="0" w:space="0" w:color="auto"/>
        <w:left w:val="none" w:sz="0" w:space="0" w:color="auto"/>
        <w:bottom w:val="none" w:sz="0" w:space="0" w:color="auto"/>
        <w:right w:val="none" w:sz="0" w:space="0" w:color="auto"/>
      </w:divBdr>
    </w:div>
    <w:div w:id="669136977">
      <w:bodyDiv w:val="1"/>
      <w:marLeft w:val="0"/>
      <w:marRight w:val="0"/>
      <w:marTop w:val="0"/>
      <w:marBottom w:val="0"/>
      <w:divBdr>
        <w:top w:val="none" w:sz="0" w:space="0" w:color="auto"/>
        <w:left w:val="none" w:sz="0" w:space="0" w:color="auto"/>
        <w:bottom w:val="none" w:sz="0" w:space="0" w:color="auto"/>
        <w:right w:val="none" w:sz="0" w:space="0" w:color="auto"/>
      </w:divBdr>
    </w:div>
    <w:div w:id="757940923">
      <w:bodyDiv w:val="1"/>
      <w:marLeft w:val="0"/>
      <w:marRight w:val="0"/>
      <w:marTop w:val="0"/>
      <w:marBottom w:val="0"/>
      <w:divBdr>
        <w:top w:val="none" w:sz="0" w:space="0" w:color="auto"/>
        <w:left w:val="none" w:sz="0" w:space="0" w:color="auto"/>
        <w:bottom w:val="none" w:sz="0" w:space="0" w:color="auto"/>
        <w:right w:val="none" w:sz="0" w:space="0" w:color="auto"/>
      </w:divBdr>
    </w:div>
    <w:div w:id="859666538">
      <w:bodyDiv w:val="1"/>
      <w:marLeft w:val="0"/>
      <w:marRight w:val="0"/>
      <w:marTop w:val="0"/>
      <w:marBottom w:val="0"/>
      <w:divBdr>
        <w:top w:val="none" w:sz="0" w:space="0" w:color="auto"/>
        <w:left w:val="none" w:sz="0" w:space="0" w:color="auto"/>
        <w:bottom w:val="none" w:sz="0" w:space="0" w:color="auto"/>
        <w:right w:val="none" w:sz="0" w:space="0" w:color="auto"/>
      </w:divBdr>
    </w:div>
    <w:div w:id="923757499">
      <w:bodyDiv w:val="1"/>
      <w:marLeft w:val="0"/>
      <w:marRight w:val="0"/>
      <w:marTop w:val="0"/>
      <w:marBottom w:val="0"/>
      <w:divBdr>
        <w:top w:val="none" w:sz="0" w:space="0" w:color="auto"/>
        <w:left w:val="none" w:sz="0" w:space="0" w:color="auto"/>
        <w:bottom w:val="none" w:sz="0" w:space="0" w:color="auto"/>
        <w:right w:val="none" w:sz="0" w:space="0" w:color="auto"/>
      </w:divBdr>
    </w:div>
    <w:div w:id="1147940579">
      <w:bodyDiv w:val="1"/>
      <w:marLeft w:val="0"/>
      <w:marRight w:val="0"/>
      <w:marTop w:val="0"/>
      <w:marBottom w:val="0"/>
      <w:divBdr>
        <w:top w:val="none" w:sz="0" w:space="0" w:color="auto"/>
        <w:left w:val="none" w:sz="0" w:space="0" w:color="auto"/>
        <w:bottom w:val="none" w:sz="0" w:space="0" w:color="auto"/>
        <w:right w:val="none" w:sz="0" w:space="0" w:color="auto"/>
      </w:divBdr>
    </w:div>
    <w:div w:id="1153987092">
      <w:bodyDiv w:val="1"/>
      <w:marLeft w:val="0"/>
      <w:marRight w:val="0"/>
      <w:marTop w:val="0"/>
      <w:marBottom w:val="0"/>
      <w:divBdr>
        <w:top w:val="none" w:sz="0" w:space="0" w:color="auto"/>
        <w:left w:val="none" w:sz="0" w:space="0" w:color="auto"/>
        <w:bottom w:val="none" w:sz="0" w:space="0" w:color="auto"/>
        <w:right w:val="none" w:sz="0" w:space="0" w:color="auto"/>
      </w:divBdr>
      <w:divsChild>
        <w:div w:id="595989490">
          <w:marLeft w:val="720"/>
          <w:marRight w:val="0"/>
          <w:marTop w:val="96"/>
          <w:marBottom w:val="0"/>
          <w:divBdr>
            <w:top w:val="none" w:sz="0" w:space="0" w:color="auto"/>
            <w:left w:val="none" w:sz="0" w:space="0" w:color="auto"/>
            <w:bottom w:val="none" w:sz="0" w:space="0" w:color="auto"/>
            <w:right w:val="none" w:sz="0" w:space="0" w:color="auto"/>
          </w:divBdr>
        </w:div>
        <w:div w:id="2143694026">
          <w:marLeft w:val="1166"/>
          <w:marRight w:val="0"/>
          <w:marTop w:val="82"/>
          <w:marBottom w:val="0"/>
          <w:divBdr>
            <w:top w:val="none" w:sz="0" w:space="0" w:color="auto"/>
            <w:left w:val="none" w:sz="0" w:space="0" w:color="auto"/>
            <w:bottom w:val="none" w:sz="0" w:space="0" w:color="auto"/>
            <w:right w:val="none" w:sz="0" w:space="0" w:color="auto"/>
          </w:divBdr>
        </w:div>
      </w:divsChild>
    </w:div>
    <w:div w:id="1183664217">
      <w:bodyDiv w:val="1"/>
      <w:marLeft w:val="0"/>
      <w:marRight w:val="0"/>
      <w:marTop w:val="0"/>
      <w:marBottom w:val="0"/>
      <w:divBdr>
        <w:top w:val="none" w:sz="0" w:space="0" w:color="auto"/>
        <w:left w:val="none" w:sz="0" w:space="0" w:color="auto"/>
        <w:bottom w:val="none" w:sz="0" w:space="0" w:color="auto"/>
        <w:right w:val="none" w:sz="0" w:space="0" w:color="auto"/>
      </w:divBdr>
    </w:div>
    <w:div w:id="1222906688">
      <w:bodyDiv w:val="1"/>
      <w:marLeft w:val="0"/>
      <w:marRight w:val="0"/>
      <w:marTop w:val="0"/>
      <w:marBottom w:val="0"/>
      <w:divBdr>
        <w:top w:val="none" w:sz="0" w:space="0" w:color="auto"/>
        <w:left w:val="none" w:sz="0" w:space="0" w:color="auto"/>
        <w:bottom w:val="none" w:sz="0" w:space="0" w:color="auto"/>
        <w:right w:val="none" w:sz="0" w:space="0" w:color="auto"/>
      </w:divBdr>
    </w:div>
    <w:div w:id="1266302518">
      <w:bodyDiv w:val="1"/>
      <w:marLeft w:val="0"/>
      <w:marRight w:val="0"/>
      <w:marTop w:val="0"/>
      <w:marBottom w:val="0"/>
      <w:divBdr>
        <w:top w:val="none" w:sz="0" w:space="0" w:color="auto"/>
        <w:left w:val="none" w:sz="0" w:space="0" w:color="auto"/>
        <w:bottom w:val="none" w:sz="0" w:space="0" w:color="auto"/>
        <w:right w:val="none" w:sz="0" w:space="0" w:color="auto"/>
      </w:divBdr>
    </w:div>
    <w:div w:id="1429890838">
      <w:bodyDiv w:val="1"/>
      <w:marLeft w:val="0"/>
      <w:marRight w:val="0"/>
      <w:marTop w:val="0"/>
      <w:marBottom w:val="0"/>
      <w:divBdr>
        <w:top w:val="none" w:sz="0" w:space="0" w:color="auto"/>
        <w:left w:val="none" w:sz="0" w:space="0" w:color="auto"/>
        <w:bottom w:val="none" w:sz="0" w:space="0" w:color="auto"/>
        <w:right w:val="none" w:sz="0" w:space="0" w:color="auto"/>
      </w:divBdr>
    </w:div>
    <w:div w:id="1501431780">
      <w:bodyDiv w:val="1"/>
      <w:marLeft w:val="0"/>
      <w:marRight w:val="0"/>
      <w:marTop w:val="0"/>
      <w:marBottom w:val="0"/>
      <w:divBdr>
        <w:top w:val="none" w:sz="0" w:space="0" w:color="auto"/>
        <w:left w:val="none" w:sz="0" w:space="0" w:color="auto"/>
        <w:bottom w:val="none" w:sz="0" w:space="0" w:color="auto"/>
        <w:right w:val="none" w:sz="0" w:space="0" w:color="auto"/>
      </w:divBdr>
    </w:div>
    <w:div w:id="1507205973">
      <w:bodyDiv w:val="1"/>
      <w:marLeft w:val="0"/>
      <w:marRight w:val="0"/>
      <w:marTop w:val="0"/>
      <w:marBottom w:val="0"/>
      <w:divBdr>
        <w:top w:val="none" w:sz="0" w:space="0" w:color="auto"/>
        <w:left w:val="none" w:sz="0" w:space="0" w:color="auto"/>
        <w:bottom w:val="none" w:sz="0" w:space="0" w:color="auto"/>
        <w:right w:val="none" w:sz="0" w:space="0" w:color="auto"/>
      </w:divBdr>
    </w:div>
    <w:div w:id="1546212019">
      <w:bodyDiv w:val="1"/>
      <w:marLeft w:val="0"/>
      <w:marRight w:val="0"/>
      <w:marTop w:val="0"/>
      <w:marBottom w:val="0"/>
      <w:divBdr>
        <w:top w:val="none" w:sz="0" w:space="0" w:color="auto"/>
        <w:left w:val="none" w:sz="0" w:space="0" w:color="auto"/>
        <w:bottom w:val="none" w:sz="0" w:space="0" w:color="auto"/>
        <w:right w:val="none" w:sz="0" w:space="0" w:color="auto"/>
      </w:divBdr>
    </w:div>
    <w:div w:id="1565413760">
      <w:bodyDiv w:val="1"/>
      <w:marLeft w:val="0"/>
      <w:marRight w:val="0"/>
      <w:marTop w:val="0"/>
      <w:marBottom w:val="0"/>
      <w:divBdr>
        <w:top w:val="none" w:sz="0" w:space="0" w:color="auto"/>
        <w:left w:val="none" w:sz="0" w:space="0" w:color="auto"/>
        <w:bottom w:val="none" w:sz="0" w:space="0" w:color="auto"/>
        <w:right w:val="none" w:sz="0" w:space="0" w:color="auto"/>
      </w:divBdr>
    </w:div>
    <w:div w:id="1589384133">
      <w:bodyDiv w:val="1"/>
      <w:marLeft w:val="0"/>
      <w:marRight w:val="0"/>
      <w:marTop w:val="0"/>
      <w:marBottom w:val="0"/>
      <w:divBdr>
        <w:top w:val="none" w:sz="0" w:space="0" w:color="auto"/>
        <w:left w:val="none" w:sz="0" w:space="0" w:color="auto"/>
        <w:bottom w:val="none" w:sz="0" w:space="0" w:color="auto"/>
        <w:right w:val="none" w:sz="0" w:space="0" w:color="auto"/>
      </w:divBdr>
      <w:divsChild>
        <w:div w:id="1700928522">
          <w:marLeft w:val="1166"/>
          <w:marRight w:val="0"/>
          <w:marTop w:val="82"/>
          <w:marBottom w:val="0"/>
          <w:divBdr>
            <w:top w:val="none" w:sz="0" w:space="0" w:color="auto"/>
            <w:left w:val="none" w:sz="0" w:space="0" w:color="auto"/>
            <w:bottom w:val="none" w:sz="0" w:space="0" w:color="auto"/>
            <w:right w:val="none" w:sz="0" w:space="0" w:color="auto"/>
          </w:divBdr>
        </w:div>
        <w:div w:id="683364716">
          <w:marLeft w:val="1166"/>
          <w:marRight w:val="0"/>
          <w:marTop w:val="82"/>
          <w:marBottom w:val="0"/>
          <w:divBdr>
            <w:top w:val="none" w:sz="0" w:space="0" w:color="auto"/>
            <w:left w:val="none" w:sz="0" w:space="0" w:color="auto"/>
            <w:bottom w:val="none" w:sz="0" w:space="0" w:color="auto"/>
            <w:right w:val="none" w:sz="0" w:space="0" w:color="auto"/>
          </w:divBdr>
        </w:div>
        <w:div w:id="1229193608">
          <w:marLeft w:val="1166"/>
          <w:marRight w:val="0"/>
          <w:marTop w:val="82"/>
          <w:marBottom w:val="0"/>
          <w:divBdr>
            <w:top w:val="none" w:sz="0" w:space="0" w:color="auto"/>
            <w:left w:val="none" w:sz="0" w:space="0" w:color="auto"/>
            <w:bottom w:val="none" w:sz="0" w:space="0" w:color="auto"/>
            <w:right w:val="none" w:sz="0" w:space="0" w:color="auto"/>
          </w:divBdr>
        </w:div>
        <w:div w:id="247345227">
          <w:marLeft w:val="1166"/>
          <w:marRight w:val="0"/>
          <w:marTop w:val="82"/>
          <w:marBottom w:val="0"/>
          <w:divBdr>
            <w:top w:val="none" w:sz="0" w:space="0" w:color="auto"/>
            <w:left w:val="none" w:sz="0" w:space="0" w:color="auto"/>
            <w:bottom w:val="none" w:sz="0" w:space="0" w:color="auto"/>
            <w:right w:val="none" w:sz="0" w:space="0" w:color="auto"/>
          </w:divBdr>
        </w:div>
        <w:div w:id="484859232">
          <w:marLeft w:val="1800"/>
          <w:marRight w:val="0"/>
          <w:marTop w:val="82"/>
          <w:marBottom w:val="0"/>
          <w:divBdr>
            <w:top w:val="none" w:sz="0" w:space="0" w:color="auto"/>
            <w:left w:val="none" w:sz="0" w:space="0" w:color="auto"/>
            <w:bottom w:val="none" w:sz="0" w:space="0" w:color="auto"/>
            <w:right w:val="none" w:sz="0" w:space="0" w:color="auto"/>
          </w:divBdr>
        </w:div>
      </w:divsChild>
    </w:div>
    <w:div w:id="1614288643">
      <w:bodyDiv w:val="1"/>
      <w:marLeft w:val="0"/>
      <w:marRight w:val="0"/>
      <w:marTop w:val="0"/>
      <w:marBottom w:val="0"/>
      <w:divBdr>
        <w:top w:val="none" w:sz="0" w:space="0" w:color="auto"/>
        <w:left w:val="none" w:sz="0" w:space="0" w:color="auto"/>
        <w:bottom w:val="none" w:sz="0" w:space="0" w:color="auto"/>
        <w:right w:val="none" w:sz="0" w:space="0" w:color="auto"/>
      </w:divBdr>
    </w:div>
    <w:div w:id="1800995751">
      <w:bodyDiv w:val="1"/>
      <w:marLeft w:val="0"/>
      <w:marRight w:val="0"/>
      <w:marTop w:val="0"/>
      <w:marBottom w:val="0"/>
      <w:divBdr>
        <w:top w:val="none" w:sz="0" w:space="0" w:color="auto"/>
        <w:left w:val="none" w:sz="0" w:space="0" w:color="auto"/>
        <w:bottom w:val="none" w:sz="0" w:space="0" w:color="auto"/>
        <w:right w:val="none" w:sz="0" w:space="0" w:color="auto"/>
      </w:divBdr>
    </w:div>
    <w:div w:id="1903708802">
      <w:bodyDiv w:val="1"/>
      <w:marLeft w:val="0"/>
      <w:marRight w:val="0"/>
      <w:marTop w:val="0"/>
      <w:marBottom w:val="0"/>
      <w:divBdr>
        <w:top w:val="none" w:sz="0" w:space="0" w:color="auto"/>
        <w:left w:val="none" w:sz="0" w:space="0" w:color="auto"/>
        <w:bottom w:val="none" w:sz="0" w:space="0" w:color="auto"/>
        <w:right w:val="none" w:sz="0" w:space="0" w:color="auto"/>
      </w:divBdr>
    </w:div>
    <w:div w:id="1917084496">
      <w:bodyDiv w:val="1"/>
      <w:marLeft w:val="0"/>
      <w:marRight w:val="0"/>
      <w:marTop w:val="0"/>
      <w:marBottom w:val="0"/>
      <w:divBdr>
        <w:top w:val="none" w:sz="0" w:space="0" w:color="auto"/>
        <w:left w:val="none" w:sz="0" w:space="0" w:color="auto"/>
        <w:bottom w:val="none" w:sz="0" w:space="0" w:color="auto"/>
        <w:right w:val="none" w:sz="0" w:space="0" w:color="auto"/>
      </w:divBdr>
    </w:div>
    <w:div w:id="2026517581">
      <w:bodyDiv w:val="1"/>
      <w:marLeft w:val="0"/>
      <w:marRight w:val="0"/>
      <w:marTop w:val="0"/>
      <w:marBottom w:val="0"/>
      <w:divBdr>
        <w:top w:val="none" w:sz="0" w:space="0" w:color="auto"/>
        <w:left w:val="none" w:sz="0" w:space="0" w:color="auto"/>
        <w:bottom w:val="none" w:sz="0" w:space="0" w:color="auto"/>
        <w:right w:val="none" w:sz="0" w:space="0" w:color="auto"/>
      </w:divBdr>
    </w:div>
    <w:div w:id="2080012406">
      <w:bodyDiv w:val="1"/>
      <w:marLeft w:val="0"/>
      <w:marRight w:val="0"/>
      <w:marTop w:val="0"/>
      <w:marBottom w:val="0"/>
      <w:divBdr>
        <w:top w:val="none" w:sz="0" w:space="0" w:color="auto"/>
        <w:left w:val="none" w:sz="0" w:space="0" w:color="auto"/>
        <w:bottom w:val="none" w:sz="0" w:space="0" w:color="auto"/>
        <w:right w:val="none" w:sz="0" w:space="0" w:color="auto"/>
      </w:divBdr>
    </w:div>
    <w:div w:id="2111657671">
      <w:bodyDiv w:val="1"/>
      <w:marLeft w:val="0"/>
      <w:marRight w:val="0"/>
      <w:marTop w:val="0"/>
      <w:marBottom w:val="0"/>
      <w:divBdr>
        <w:top w:val="none" w:sz="0" w:space="0" w:color="auto"/>
        <w:left w:val="none" w:sz="0" w:space="0" w:color="auto"/>
        <w:bottom w:val="none" w:sz="0" w:space="0" w:color="auto"/>
        <w:right w:val="none" w:sz="0" w:space="0" w:color="auto"/>
      </w:divBdr>
    </w:div>
    <w:div w:id="2113426727">
      <w:bodyDiv w:val="1"/>
      <w:marLeft w:val="0"/>
      <w:marRight w:val="0"/>
      <w:marTop w:val="0"/>
      <w:marBottom w:val="0"/>
      <w:divBdr>
        <w:top w:val="none" w:sz="0" w:space="0" w:color="auto"/>
        <w:left w:val="none" w:sz="0" w:space="0" w:color="auto"/>
        <w:bottom w:val="none" w:sz="0" w:space="0" w:color="auto"/>
        <w:right w:val="none" w:sz="0" w:space="0" w:color="auto"/>
      </w:divBdr>
    </w:div>
    <w:div w:id="2135098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cile.knai@lshtm.ac.uk" TargetMode="External"/><Relationship Id="rId13" Type="http://schemas.openxmlformats.org/officeDocument/2006/relationships/hyperlink" Target="mailto:anushkamehrotra2706@googlemail.com" TargetMode="External"/><Relationship Id="rId18" Type="http://schemas.openxmlformats.org/officeDocument/2006/relationships/hyperlink" Target="http://www.drinkaware.co.uk"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www.gov.uk/government/policies/reducing-harmful-drinking%5d" TargetMode="External"/><Relationship Id="rId34"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mailto:Lesley.james@lshtm.ac.uk" TargetMode="External"/><Relationship Id="rId17" Type="http://schemas.openxmlformats.org/officeDocument/2006/relationships/hyperlink" Target="http://www.piru.ac.uk/" TargetMode="External"/><Relationship Id="rId25" Type="http://schemas.openxmlformats.org/officeDocument/2006/relationships/hyperlink" Target="http://www.legislation.gov.uk/ukpga/2003/17/contents)" TargetMode="External"/><Relationship Id="rId33"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mailto:cecile.knai@lshtm.ac.uk" TargetMode="External"/><Relationship Id="rId20" Type="http://schemas.openxmlformats.org/officeDocument/2006/relationships/hyperlink" Target="http://www.rcplondon.ac.uk/policy/responding-nhs-reform/public-health-responsibility-deal%5d"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ourtney.scott@lshtm.ac.uk" TargetMode="External"/><Relationship Id="rId24" Type="http://schemas.openxmlformats.org/officeDocument/2006/relationships/hyperlink" Target="http://www.drinkaware.co.uk/check-the-facts/alcohol-and-the-law/buying-alcohol" TargetMode="External"/><Relationship Id="rId32"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mailto:nicholas.mays@lshtm.ac.uk" TargetMode="External"/><Relationship Id="rId23" Type="http://schemas.openxmlformats.org/officeDocument/2006/relationships/hyperlink" Target="http://www.drinkaware.co.uk/" TargetMode="External"/><Relationship Id="rId28" Type="http://schemas.openxmlformats.org/officeDocument/2006/relationships/footer" Target="footer1.xml"/><Relationship Id="rId36" Type="http://schemas.openxmlformats.org/officeDocument/2006/relationships/theme" Target="theme/theme1.xml"/><Relationship Id="rId10" Type="http://schemas.openxmlformats.org/officeDocument/2006/relationships/hyperlink" Target="mailto:mary-alison.durand@lshtm.ac.uk" TargetMode="External"/><Relationship Id="rId19" Type="http://schemas.openxmlformats.org/officeDocument/2006/relationships/hyperlink" Target="http://www.euro.who.int/__data/assets/pdf_file/0020/43319/E92823.pdf)"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mark.petticrew@lshtm.ac.uk" TargetMode="External"/><Relationship Id="rId14" Type="http://schemas.openxmlformats.org/officeDocument/2006/relationships/hyperlink" Target="mailto:elizabeth.eastmure@lshtm.ac.uk" TargetMode="External"/><Relationship Id="rId22" Type="http://schemas.openxmlformats.org/officeDocument/2006/relationships/hyperlink" Target="http://www.gov.uk/government/uploads/system/uploads/attachment_data/file/224075/alcohol-strategy.pdf%5d" TargetMode="External"/><Relationship Id="rId27" Type="http://schemas.openxmlformats.org/officeDocument/2006/relationships/header" Target="header2.xml"/><Relationship Id="rId30" Type="http://schemas.openxmlformats.org/officeDocument/2006/relationships/header" Target="header3.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9014A-A26E-4DB8-89FE-345AD8118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2</Pages>
  <Words>9643</Words>
  <Characters>54967</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4482</CharactersWithSpaces>
  <SharedDoc>false</SharedDoc>
  <HLinks>
    <vt:vector size="216" baseType="variant">
      <vt:variant>
        <vt:i4>4325387</vt:i4>
      </vt:variant>
      <vt:variant>
        <vt:i4>223</vt:i4>
      </vt:variant>
      <vt:variant>
        <vt:i4>0</vt:i4>
      </vt:variant>
      <vt:variant>
        <vt:i4>5</vt:i4>
      </vt:variant>
      <vt:variant>
        <vt:lpwstr/>
      </vt:variant>
      <vt:variant>
        <vt:lpwstr>_ENREF_3</vt:lpwstr>
      </vt:variant>
      <vt:variant>
        <vt:i4>1835082</vt:i4>
      </vt:variant>
      <vt:variant>
        <vt:i4>211</vt:i4>
      </vt:variant>
      <vt:variant>
        <vt:i4>0</vt:i4>
      </vt:variant>
      <vt:variant>
        <vt:i4>5</vt:i4>
      </vt:variant>
      <vt:variant>
        <vt:lpwstr>http://www.euro.who.int/document/E82161.pdf)</vt:lpwstr>
      </vt:variant>
      <vt:variant>
        <vt:lpwstr/>
      </vt:variant>
      <vt:variant>
        <vt:i4>4849737</vt:i4>
      </vt:variant>
      <vt:variant>
        <vt:i4>208</vt:i4>
      </vt:variant>
      <vt:variant>
        <vt:i4>0</vt:i4>
      </vt:variant>
      <vt:variant>
        <vt:i4>5</vt:i4>
      </vt:variant>
      <vt:variant>
        <vt:lpwstr>http://www.nuffieldbioethics.org/sites/default/files/Public health - ethical issues.pdf)</vt:lpwstr>
      </vt:variant>
      <vt:variant>
        <vt:lpwstr/>
      </vt:variant>
      <vt:variant>
        <vt:i4>5439503</vt:i4>
      </vt:variant>
      <vt:variant>
        <vt:i4>205</vt:i4>
      </vt:variant>
      <vt:variant>
        <vt:i4>0</vt:i4>
      </vt:variant>
      <vt:variant>
        <vt:i4>5</vt:i4>
      </vt:variant>
      <vt:variant>
        <vt:lpwstr>http://www.drinkaware.co.uk/</vt:lpwstr>
      </vt:variant>
      <vt:variant>
        <vt:lpwstr/>
      </vt:variant>
      <vt:variant>
        <vt:i4>5767196</vt:i4>
      </vt:variant>
      <vt:variant>
        <vt:i4>202</vt:i4>
      </vt:variant>
      <vt:variant>
        <vt:i4>0</vt:i4>
      </vt:variant>
      <vt:variant>
        <vt:i4>5</vt:i4>
      </vt:variant>
      <vt:variant>
        <vt:lpwstr>http://www.portmangroup.org.uk/codes/alcohol-marketing/alcohol-labelling</vt:lpwstr>
      </vt:variant>
      <vt:variant>
        <vt:lpwstr/>
      </vt:variant>
      <vt:variant>
        <vt:i4>6094917</vt:i4>
      </vt:variant>
      <vt:variant>
        <vt:i4>199</vt:i4>
      </vt:variant>
      <vt:variant>
        <vt:i4>0</vt:i4>
      </vt:variant>
      <vt:variant>
        <vt:i4>5</vt:i4>
      </vt:variant>
      <vt:variant>
        <vt:lpwstr>http://www.rcplondon.ac.uk/policy/responding-nhs-reform/public-health-responsibility-deal</vt:lpwstr>
      </vt:variant>
      <vt:variant>
        <vt:lpwstr/>
      </vt:variant>
      <vt:variant>
        <vt:i4>2031724</vt:i4>
      </vt:variant>
      <vt:variant>
        <vt:i4>196</vt:i4>
      </vt:variant>
      <vt:variant>
        <vt:i4>0</vt:i4>
      </vt:variant>
      <vt:variant>
        <vt:i4>5</vt:i4>
      </vt:variant>
      <vt:variant>
        <vt:lpwstr>http://www.gov.uk/government/uploads/system/uploads/attachment_data/file/224075/alcohol-strategy.pdf]</vt:lpwstr>
      </vt:variant>
      <vt:variant>
        <vt:lpwstr/>
      </vt:variant>
      <vt:variant>
        <vt:i4>8061017</vt:i4>
      </vt:variant>
      <vt:variant>
        <vt:i4>193</vt:i4>
      </vt:variant>
      <vt:variant>
        <vt:i4>0</vt:i4>
      </vt:variant>
      <vt:variant>
        <vt:i4>5</vt:i4>
      </vt:variant>
      <vt:variant>
        <vt:lpwstr>http://www.gov.uk/government/policies/reducing-harmful-drinking]</vt:lpwstr>
      </vt:variant>
      <vt:variant>
        <vt:lpwstr/>
      </vt:variant>
      <vt:variant>
        <vt:i4>4653151</vt:i4>
      </vt:variant>
      <vt:variant>
        <vt:i4>190</vt:i4>
      </vt:variant>
      <vt:variant>
        <vt:i4>0</vt:i4>
      </vt:variant>
      <vt:variant>
        <vt:i4>5</vt:i4>
      </vt:variant>
      <vt:variant>
        <vt:lpwstr>http://www.official-documents.gov.uk/document/cm79/7985/7985.pdf]</vt:lpwstr>
      </vt:variant>
      <vt:variant>
        <vt:lpwstr/>
      </vt:variant>
      <vt:variant>
        <vt:i4>4390923</vt:i4>
      </vt:variant>
      <vt:variant>
        <vt:i4>184</vt:i4>
      </vt:variant>
      <vt:variant>
        <vt:i4>0</vt:i4>
      </vt:variant>
      <vt:variant>
        <vt:i4>5</vt:i4>
      </vt:variant>
      <vt:variant>
        <vt:lpwstr/>
      </vt:variant>
      <vt:variant>
        <vt:lpwstr>_ENREF_22</vt:lpwstr>
      </vt:variant>
      <vt:variant>
        <vt:i4>4390923</vt:i4>
      </vt:variant>
      <vt:variant>
        <vt:i4>181</vt:i4>
      </vt:variant>
      <vt:variant>
        <vt:i4>0</vt:i4>
      </vt:variant>
      <vt:variant>
        <vt:i4>5</vt:i4>
      </vt:variant>
      <vt:variant>
        <vt:lpwstr/>
      </vt:variant>
      <vt:variant>
        <vt:lpwstr>_ENREF_21</vt:lpwstr>
      </vt:variant>
      <vt:variant>
        <vt:i4>4390923</vt:i4>
      </vt:variant>
      <vt:variant>
        <vt:i4>173</vt:i4>
      </vt:variant>
      <vt:variant>
        <vt:i4>0</vt:i4>
      </vt:variant>
      <vt:variant>
        <vt:i4>5</vt:i4>
      </vt:variant>
      <vt:variant>
        <vt:lpwstr/>
      </vt:variant>
      <vt:variant>
        <vt:lpwstr>_ENREF_20</vt:lpwstr>
      </vt:variant>
      <vt:variant>
        <vt:i4>4194315</vt:i4>
      </vt:variant>
      <vt:variant>
        <vt:i4>167</vt:i4>
      </vt:variant>
      <vt:variant>
        <vt:i4>0</vt:i4>
      </vt:variant>
      <vt:variant>
        <vt:i4>5</vt:i4>
      </vt:variant>
      <vt:variant>
        <vt:lpwstr/>
      </vt:variant>
      <vt:variant>
        <vt:lpwstr>_ENREF_19</vt:lpwstr>
      </vt:variant>
      <vt:variant>
        <vt:i4>4194315</vt:i4>
      </vt:variant>
      <vt:variant>
        <vt:i4>161</vt:i4>
      </vt:variant>
      <vt:variant>
        <vt:i4>0</vt:i4>
      </vt:variant>
      <vt:variant>
        <vt:i4>5</vt:i4>
      </vt:variant>
      <vt:variant>
        <vt:lpwstr/>
      </vt:variant>
      <vt:variant>
        <vt:lpwstr>_ENREF_18</vt:lpwstr>
      </vt:variant>
      <vt:variant>
        <vt:i4>4194315</vt:i4>
      </vt:variant>
      <vt:variant>
        <vt:i4>155</vt:i4>
      </vt:variant>
      <vt:variant>
        <vt:i4>0</vt:i4>
      </vt:variant>
      <vt:variant>
        <vt:i4>5</vt:i4>
      </vt:variant>
      <vt:variant>
        <vt:lpwstr/>
      </vt:variant>
      <vt:variant>
        <vt:lpwstr>_ENREF_17</vt:lpwstr>
      </vt:variant>
      <vt:variant>
        <vt:i4>4194315</vt:i4>
      </vt:variant>
      <vt:variant>
        <vt:i4>152</vt:i4>
      </vt:variant>
      <vt:variant>
        <vt:i4>0</vt:i4>
      </vt:variant>
      <vt:variant>
        <vt:i4>5</vt:i4>
      </vt:variant>
      <vt:variant>
        <vt:lpwstr/>
      </vt:variant>
      <vt:variant>
        <vt:lpwstr>_ENREF_16</vt:lpwstr>
      </vt:variant>
      <vt:variant>
        <vt:i4>4194315</vt:i4>
      </vt:variant>
      <vt:variant>
        <vt:i4>149</vt:i4>
      </vt:variant>
      <vt:variant>
        <vt:i4>0</vt:i4>
      </vt:variant>
      <vt:variant>
        <vt:i4>5</vt:i4>
      </vt:variant>
      <vt:variant>
        <vt:lpwstr/>
      </vt:variant>
      <vt:variant>
        <vt:lpwstr>_ENREF_14</vt:lpwstr>
      </vt:variant>
      <vt:variant>
        <vt:i4>2949167</vt:i4>
      </vt:variant>
      <vt:variant>
        <vt:i4>109</vt:i4>
      </vt:variant>
      <vt:variant>
        <vt:i4>0</vt:i4>
      </vt:variant>
      <vt:variant>
        <vt:i4>5</vt:i4>
      </vt:variant>
      <vt:variant>
        <vt:lpwstr>https://responsibilitydeal.dh.gov.uk/tag/pledge-delivery-plans/</vt:lpwstr>
      </vt:variant>
      <vt:variant>
        <vt:lpwstr/>
      </vt:variant>
      <vt:variant>
        <vt:i4>4325387</vt:i4>
      </vt:variant>
      <vt:variant>
        <vt:i4>105</vt:i4>
      </vt:variant>
      <vt:variant>
        <vt:i4>0</vt:i4>
      </vt:variant>
      <vt:variant>
        <vt:i4>5</vt:i4>
      </vt:variant>
      <vt:variant>
        <vt:lpwstr/>
      </vt:variant>
      <vt:variant>
        <vt:lpwstr>_ENREF_3</vt:lpwstr>
      </vt:variant>
      <vt:variant>
        <vt:i4>4194315</vt:i4>
      </vt:variant>
      <vt:variant>
        <vt:i4>99</vt:i4>
      </vt:variant>
      <vt:variant>
        <vt:i4>0</vt:i4>
      </vt:variant>
      <vt:variant>
        <vt:i4>5</vt:i4>
      </vt:variant>
      <vt:variant>
        <vt:lpwstr/>
      </vt:variant>
      <vt:variant>
        <vt:lpwstr>_ENREF_15</vt:lpwstr>
      </vt:variant>
      <vt:variant>
        <vt:i4>4194315</vt:i4>
      </vt:variant>
      <vt:variant>
        <vt:i4>93</vt:i4>
      </vt:variant>
      <vt:variant>
        <vt:i4>0</vt:i4>
      </vt:variant>
      <vt:variant>
        <vt:i4>5</vt:i4>
      </vt:variant>
      <vt:variant>
        <vt:lpwstr/>
      </vt:variant>
      <vt:variant>
        <vt:lpwstr>_ENREF_14</vt:lpwstr>
      </vt:variant>
      <vt:variant>
        <vt:i4>4194315</vt:i4>
      </vt:variant>
      <vt:variant>
        <vt:i4>87</vt:i4>
      </vt:variant>
      <vt:variant>
        <vt:i4>0</vt:i4>
      </vt:variant>
      <vt:variant>
        <vt:i4>5</vt:i4>
      </vt:variant>
      <vt:variant>
        <vt:lpwstr/>
      </vt:variant>
      <vt:variant>
        <vt:lpwstr>_ENREF_1</vt:lpwstr>
      </vt:variant>
      <vt:variant>
        <vt:i4>4194315</vt:i4>
      </vt:variant>
      <vt:variant>
        <vt:i4>81</vt:i4>
      </vt:variant>
      <vt:variant>
        <vt:i4>0</vt:i4>
      </vt:variant>
      <vt:variant>
        <vt:i4>5</vt:i4>
      </vt:variant>
      <vt:variant>
        <vt:lpwstr/>
      </vt:variant>
      <vt:variant>
        <vt:lpwstr>_ENREF_13</vt:lpwstr>
      </vt:variant>
      <vt:variant>
        <vt:i4>4194315</vt:i4>
      </vt:variant>
      <vt:variant>
        <vt:i4>78</vt:i4>
      </vt:variant>
      <vt:variant>
        <vt:i4>0</vt:i4>
      </vt:variant>
      <vt:variant>
        <vt:i4>5</vt:i4>
      </vt:variant>
      <vt:variant>
        <vt:lpwstr/>
      </vt:variant>
      <vt:variant>
        <vt:lpwstr>_ENREF_12</vt:lpwstr>
      </vt:variant>
      <vt:variant>
        <vt:i4>4194315</vt:i4>
      </vt:variant>
      <vt:variant>
        <vt:i4>70</vt:i4>
      </vt:variant>
      <vt:variant>
        <vt:i4>0</vt:i4>
      </vt:variant>
      <vt:variant>
        <vt:i4>5</vt:i4>
      </vt:variant>
      <vt:variant>
        <vt:lpwstr/>
      </vt:variant>
      <vt:variant>
        <vt:lpwstr>_ENREF_1</vt:lpwstr>
      </vt:variant>
      <vt:variant>
        <vt:i4>4194315</vt:i4>
      </vt:variant>
      <vt:variant>
        <vt:i4>64</vt:i4>
      </vt:variant>
      <vt:variant>
        <vt:i4>0</vt:i4>
      </vt:variant>
      <vt:variant>
        <vt:i4>5</vt:i4>
      </vt:variant>
      <vt:variant>
        <vt:lpwstr/>
      </vt:variant>
      <vt:variant>
        <vt:lpwstr>_ENREF_11</vt:lpwstr>
      </vt:variant>
      <vt:variant>
        <vt:i4>4194315</vt:i4>
      </vt:variant>
      <vt:variant>
        <vt:i4>58</vt:i4>
      </vt:variant>
      <vt:variant>
        <vt:i4>0</vt:i4>
      </vt:variant>
      <vt:variant>
        <vt:i4>5</vt:i4>
      </vt:variant>
      <vt:variant>
        <vt:lpwstr/>
      </vt:variant>
      <vt:variant>
        <vt:lpwstr>_ENREF_10</vt:lpwstr>
      </vt:variant>
      <vt:variant>
        <vt:i4>4718603</vt:i4>
      </vt:variant>
      <vt:variant>
        <vt:i4>52</vt:i4>
      </vt:variant>
      <vt:variant>
        <vt:i4>0</vt:i4>
      </vt:variant>
      <vt:variant>
        <vt:i4>5</vt:i4>
      </vt:variant>
      <vt:variant>
        <vt:lpwstr/>
      </vt:variant>
      <vt:variant>
        <vt:lpwstr>_ENREF_9</vt:lpwstr>
      </vt:variant>
      <vt:variant>
        <vt:i4>4653067</vt:i4>
      </vt:variant>
      <vt:variant>
        <vt:i4>46</vt:i4>
      </vt:variant>
      <vt:variant>
        <vt:i4>0</vt:i4>
      </vt:variant>
      <vt:variant>
        <vt:i4>5</vt:i4>
      </vt:variant>
      <vt:variant>
        <vt:lpwstr/>
      </vt:variant>
      <vt:variant>
        <vt:lpwstr>_ENREF_6</vt:lpwstr>
      </vt:variant>
      <vt:variant>
        <vt:i4>4456459</vt:i4>
      </vt:variant>
      <vt:variant>
        <vt:i4>38</vt:i4>
      </vt:variant>
      <vt:variant>
        <vt:i4>0</vt:i4>
      </vt:variant>
      <vt:variant>
        <vt:i4>5</vt:i4>
      </vt:variant>
      <vt:variant>
        <vt:lpwstr/>
      </vt:variant>
      <vt:variant>
        <vt:lpwstr>_ENREF_5</vt:lpwstr>
      </vt:variant>
      <vt:variant>
        <vt:i4>4521995</vt:i4>
      </vt:variant>
      <vt:variant>
        <vt:i4>32</vt:i4>
      </vt:variant>
      <vt:variant>
        <vt:i4>0</vt:i4>
      </vt:variant>
      <vt:variant>
        <vt:i4>5</vt:i4>
      </vt:variant>
      <vt:variant>
        <vt:lpwstr/>
      </vt:variant>
      <vt:variant>
        <vt:lpwstr>_ENREF_4</vt:lpwstr>
      </vt:variant>
      <vt:variant>
        <vt:i4>4325387</vt:i4>
      </vt:variant>
      <vt:variant>
        <vt:i4>26</vt:i4>
      </vt:variant>
      <vt:variant>
        <vt:i4>0</vt:i4>
      </vt:variant>
      <vt:variant>
        <vt:i4>5</vt:i4>
      </vt:variant>
      <vt:variant>
        <vt:lpwstr/>
      </vt:variant>
      <vt:variant>
        <vt:lpwstr>_ENREF_3</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cile Knai</dc:creator>
  <cp:lastModifiedBy>Cecile Knai</cp:lastModifiedBy>
  <cp:revision>5</cp:revision>
  <cp:lastPrinted>2015-01-15T16:09:00Z</cp:lastPrinted>
  <dcterms:created xsi:type="dcterms:W3CDTF">2015-12-23T12:40:00Z</dcterms:created>
  <dcterms:modified xsi:type="dcterms:W3CDTF">2016-02-11T13:09:00Z</dcterms:modified>
  <cp:contentStatus/>
</cp:coreProperties>
</file>